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72E96" w14:textId="6F3C014C" w:rsidR="008D7E79" w:rsidRPr="00566ED2" w:rsidRDefault="00E3000A" w:rsidP="00566ED2">
      <w:pPr>
        <w:pStyle w:val="Title"/>
      </w:pPr>
      <w:r>
        <w:rPr>
          <w:rStyle w:val="normaltextrun"/>
        </w:rPr>
        <w:t xml:space="preserve">Drought impacts on the regional availability of zooplankton resources in </w:t>
      </w:r>
      <w:r w:rsidR="00A86159">
        <w:rPr>
          <w:rStyle w:val="normaltextrun"/>
        </w:rPr>
        <w:t>the San Francisco Bay-Delta</w:t>
      </w:r>
    </w:p>
    <w:p w14:paraId="0DC2ECBD" w14:textId="77777777" w:rsidR="008D7E79" w:rsidRDefault="008D7E79" w:rsidP="008D7E79">
      <w:pPr>
        <w:pStyle w:val="paragraph"/>
        <w:spacing w:before="0" w:beforeAutospacing="0" w:after="0" w:afterAutospacing="0"/>
        <w:textAlignment w:val="baseline"/>
        <w:rPr>
          <w:rFonts w:ascii="Segoe UI" w:hAnsi="Segoe UI" w:cs="Segoe UI"/>
          <w:sz w:val="18"/>
          <w:szCs w:val="18"/>
        </w:rPr>
      </w:pPr>
      <w:r>
        <w:rPr>
          <w:rStyle w:val="eop"/>
          <w:rFonts w:ascii="Arial" w:eastAsiaTheme="majorEastAsia" w:hAnsi="Arial" w:cs="Arial"/>
        </w:rPr>
        <w:t> </w:t>
      </w:r>
    </w:p>
    <w:p w14:paraId="0A00C3A3" w14:textId="77777777" w:rsidR="008D7E79" w:rsidRDefault="008D7E79" w:rsidP="00566ED2">
      <w:pPr>
        <w:pStyle w:val="Heading1"/>
        <w:rPr>
          <w:rFonts w:ascii="Segoe UI" w:hAnsi="Segoe UI" w:cs="Segoe UI"/>
          <w:sz w:val="18"/>
          <w:szCs w:val="18"/>
        </w:rPr>
      </w:pPr>
      <w:r>
        <w:rPr>
          <w:rStyle w:val="normaltextrun"/>
          <w:rFonts w:ascii="Calibri Light" w:hAnsi="Calibri Light" w:cs="Calibri Light"/>
          <w:color w:val="2F5496"/>
        </w:rPr>
        <w:t>Authors:</w:t>
      </w:r>
      <w:r>
        <w:rPr>
          <w:rStyle w:val="eop"/>
          <w:rFonts w:ascii="Calibri Light" w:hAnsi="Calibri Light" w:cs="Calibri Light"/>
          <w:color w:val="2F5496"/>
        </w:rPr>
        <w:t> </w:t>
      </w:r>
    </w:p>
    <w:p w14:paraId="2D689D8A" w14:textId="2011B50D"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Arthur Barros</w:t>
      </w:r>
      <w:r w:rsidR="002D6213">
        <w:rPr>
          <w:rStyle w:val="normaltextrun"/>
          <w:rFonts w:ascii="Arial" w:hAnsi="Arial" w:cs="Arial"/>
        </w:rPr>
        <w:t xml:space="preserve"> (arthur.barros@wildlife.ca.gov)</w:t>
      </w:r>
    </w:p>
    <w:p w14:paraId="63851B6B" w14:textId="7CAED330"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Rosemary Hartman</w:t>
      </w:r>
    </w:p>
    <w:p w14:paraId="59E8D079" w14:textId="37D13ADE" w:rsidR="008D7E79" w:rsidRDefault="008D7E79" w:rsidP="008D7E79">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Sam Bashevkin</w:t>
      </w:r>
    </w:p>
    <w:p w14:paraId="2A7E938C" w14:textId="0DC8C399" w:rsidR="00E769C9" w:rsidRDefault="008D7E79" w:rsidP="00E769C9">
      <w:pPr>
        <w:pStyle w:val="paragraph"/>
        <w:spacing w:before="0" w:beforeAutospacing="0" w:after="0" w:afterAutospacing="0"/>
        <w:textAlignment w:val="baseline"/>
        <w:rPr>
          <w:rStyle w:val="eop"/>
          <w:rFonts w:ascii="Arial" w:eastAsiaTheme="majorEastAsia" w:hAnsi="Arial" w:cs="Arial"/>
        </w:rPr>
      </w:pPr>
      <w:r>
        <w:rPr>
          <w:rStyle w:val="normaltextrun"/>
          <w:rFonts w:ascii="Arial" w:hAnsi="Arial" w:cs="Arial"/>
        </w:rPr>
        <w:t>Christina Burdi</w:t>
      </w:r>
    </w:p>
    <w:p w14:paraId="0E523B5C" w14:textId="59234F3E" w:rsidR="00E769C9" w:rsidRDefault="00E769C9" w:rsidP="00E769C9">
      <w:pPr>
        <w:pStyle w:val="Heading1"/>
      </w:pPr>
      <w:r>
        <w:t>Abstract</w:t>
      </w:r>
    </w:p>
    <w:p w14:paraId="1BBE98C4" w14:textId="5B50A32A" w:rsidR="00AE075B" w:rsidRPr="00AE075B" w:rsidRDefault="00AE075B" w:rsidP="00FD2CB9">
      <w:pPr>
        <w:ind w:firstLine="720"/>
      </w:pPr>
      <w:r w:rsidRPr="00F46ED7">
        <w:t>The Sacramento-San Joaquin Delta and San Francisco Estuary (estuary) in California face significant challenges in managing water resources during extended droughts. Zooplankton, the primary consumers of phytoplankton in the estuary, are a vital trophic link between phytoplankton producers and higher-level consumers. However, there is still much to be learned about what drives zooplankton abundance and how they respond to</w:t>
      </w:r>
      <w:r>
        <w:t xml:space="preserve"> drastic changes in</w:t>
      </w:r>
      <w:r w:rsidRPr="00F46ED7">
        <w:t xml:space="preserve"> environmental conditions, </w:t>
      </w:r>
      <w:r>
        <w:t xml:space="preserve">such as </w:t>
      </w:r>
      <w:r w:rsidRPr="00F46ED7">
        <w:t>extreme</w:t>
      </w:r>
      <w:r>
        <w:t xml:space="preserve"> </w:t>
      </w:r>
      <w:r w:rsidRPr="00F46ED7">
        <w:t>drough</w:t>
      </w:r>
      <w:r>
        <w:t>ts</w:t>
      </w:r>
      <w:r w:rsidRPr="00F46ED7">
        <w:t xml:space="preserve">. </w:t>
      </w:r>
      <w:r>
        <w:t xml:space="preserve">We </w:t>
      </w:r>
      <w:r w:rsidRPr="00F46ED7">
        <w:t>found that during drought years, zooplankton abundance</w:t>
      </w:r>
      <w:r>
        <w:t xml:space="preserve"> and distribution</w:t>
      </w:r>
      <w:r w:rsidRPr="00F46ED7">
        <w:t xml:space="preserve"> </w:t>
      </w:r>
      <w:r>
        <w:t>changed across the estuary, but changes varied depending on the examined taxa.</w:t>
      </w:r>
      <w:r w:rsidRPr="00F46ED7">
        <w:t xml:space="preserve"> </w:t>
      </w:r>
      <w:r>
        <w:t xml:space="preserve">Significant declines in the abundance of </w:t>
      </w:r>
      <w:r>
        <w:rPr>
          <w:i/>
          <w:iCs/>
        </w:rPr>
        <w:t xml:space="preserve">Daphnia </w:t>
      </w:r>
      <w:r>
        <w:t xml:space="preserve">spp. and the copepod </w:t>
      </w:r>
      <w:r>
        <w:rPr>
          <w:i/>
          <w:iCs/>
        </w:rPr>
        <w:t xml:space="preserve">Pseudodiaptomus forbesi </w:t>
      </w:r>
      <w:r>
        <w:t xml:space="preserve">occurred in the downstream Suisun Marsh and Suisun Bay regions, while the abundance of the invasive copepod </w:t>
      </w:r>
      <w:r>
        <w:rPr>
          <w:i/>
          <w:iCs/>
        </w:rPr>
        <w:t xml:space="preserve">Limnoithona tetraspina </w:t>
      </w:r>
      <w:r>
        <w:t xml:space="preserve">increased during the same drought conditions. We found salinity was a strong determinant in the presence and abundance of the studied taxa due to their individual salinity tolerances. We showed that changes in the distribution of salinity due to low outflow drought conditions were an important factor in the regional availability of zooplankton. Due to the expected increase of frequency and severity of regional droughts, understanding how these conditions impact the abundance and distribution of zooplankton in the estuary will benefit scientists and resource managers. </w:t>
      </w:r>
    </w:p>
    <w:p w14:paraId="08C7FACA" w14:textId="2BAE9140" w:rsidR="008F3C98" w:rsidRDefault="008F3C98" w:rsidP="008F3C98">
      <w:pPr>
        <w:pStyle w:val="Heading2"/>
      </w:pPr>
      <w:r>
        <w:t>Key Words</w:t>
      </w:r>
    </w:p>
    <w:p w14:paraId="112C9128" w14:textId="01C2B842" w:rsidR="008D7E79" w:rsidRPr="00FD2CB9" w:rsidRDefault="00D76821" w:rsidP="00D76821">
      <w:pPr>
        <w:rPr>
          <w:rStyle w:val="normaltextrun"/>
          <w:rFonts w:ascii="Calibri" w:hAnsi="Calibri" w:cs="Calibri"/>
          <w:i/>
          <w:iCs/>
          <w:color w:val="000000"/>
          <w:shd w:val="clear" w:color="auto" w:fill="FFFFFF"/>
        </w:rPr>
      </w:pPr>
      <w:r>
        <w:rPr>
          <w:rStyle w:val="normaltextrun"/>
          <w:rFonts w:ascii="Calibri" w:hAnsi="Calibri" w:cs="Calibri"/>
          <w:color w:val="000000"/>
          <w:shd w:val="clear" w:color="auto" w:fill="FFFFFF"/>
        </w:rPr>
        <w:t>Zooplankton,</w:t>
      </w:r>
      <w:r w:rsidR="00FD7D1F">
        <w:rPr>
          <w:rStyle w:val="normaltextrun"/>
          <w:rFonts w:ascii="Calibri" w:hAnsi="Calibri" w:cs="Calibri"/>
          <w:color w:val="000000"/>
          <w:shd w:val="clear" w:color="auto" w:fill="FFFFFF"/>
        </w:rPr>
        <w:t xml:space="preserve"> drought, </w:t>
      </w:r>
      <w:r w:rsidR="00D22D29">
        <w:rPr>
          <w:rStyle w:val="normaltextrun"/>
          <w:rFonts w:ascii="Calibri" w:hAnsi="Calibri" w:cs="Calibri"/>
          <w:color w:val="000000"/>
          <w:shd w:val="clear" w:color="auto" w:fill="FFFFFF"/>
        </w:rPr>
        <w:t xml:space="preserve">copepods, mysids, cladocera, </w:t>
      </w:r>
      <w:r w:rsidR="00C802C6">
        <w:rPr>
          <w:rStyle w:val="normaltextrun"/>
          <w:rFonts w:ascii="Calibri" w:hAnsi="Calibri" w:cs="Calibri"/>
          <w:color w:val="000000"/>
          <w:shd w:val="clear" w:color="auto" w:fill="FFFFFF"/>
        </w:rPr>
        <w:t>salinity</w:t>
      </w:r>
    </w:p>
    <w:p w14:paraId="523EBDAF" w14:textId="6A047F8C" w:rsidR="00F119F3" w:rsidRDefault="00334692" w:rsidP="00FD2CB9">
      <w:pPr>
        <w:pStyle w:val="Heading1"/>
      </w:pPr>
      <w:r>
        <w:t>Introduction</w:t>
      </w:r>
    </w:p>
    <w:p w14:paraId="5EA5127E" w14:textId="7CD0C8DD" w:rsidR="008C3AD4" w:rsidRPr="00FD2CB9" w:rsidRDefault="00F119F3" w:rsidP="00EC1CF5">
      <w:pPr>
        <w:ind w:firstLine="720"/>
        <w:rPr>
          <w:rStyle w:val="normaltextrun"/>
          <w:rFonts w:cs="Arial"/>
        </w:rPr>
      </w:pPr>
      <w:r w:rsidRPr="2CCDD5D8">
        <w:rPr>
          <w:rFonts w:cs="Arial"/>
        </w:rPr>
        <w:t>Extended droughts present a significant challenge in managing water resources in the Sacramento-San Juaquin Delta and San Francisco Estuary (</w:t>
      </w:r>
      <w:r w:rsidR="3999EF19" w:rsidRPr="2CCDD5D8">
        <w:rPr>
          <w:rFonts w:cs="Arial"/>
        </w:rPr>
        <w:t>e</w:t>
      </w:r>
      <w:r w:rsidRPr="2CCDD5D8">
        <w:rPr>
          <w:rFonts w:cs="Arial"/>
        </w:rPr>
        <w:t xml:space="preserve">stuary). Many fish species of concern have documented declines with decreased outflow, but the mechanisms behind these declines </w:t>
      </w:r>
      <w:r w:rsidR="000717D2">
        <w:rPr>
          <w:rFonts w:cs="Arial"/>
        </w:rPr>
        <w:t>are</w:t>
      </w:r>
      <w:r w:rsidRPr="2CCDD5D8">
        <w:rPr>
          <w:rFonts w:cs="Arial"/>
        </w:rPr>
        <w:t xml:space="preserve"> often poorly understood. </w:t>
      </w:r>
      <w:r w:rsidR="009971D1">
        <w:rPr>
          <w:rFonts w:cs="Arial"/>
        </w:rPr>
        <w:t xml:space="preserve">As the primary </w:t>
      </w:r>
      <w:r w:rsidR="009971D1">
        <w:rPr>
          <w:rFonts w:cs="Arial"/>
        </w:rPr>
        <w:lastRenderedPageBreak/>
        <w:t xml:space="preserve">consumers of phytoplankton within the </w:t>
      </w:r>
      <w:r w:rsidR="2A35F152" w:rsidRPr="2CCDD5D8">
        <w:rPr>
          <w:rFonts w:cs="Arial"/>
        </w:rPr>
        <w:t>e</w:t>
      </w:r>
      <w:r w:rsidRPr="2CCDD5D8">
        <w:rPr>
          <w:rFonts w:cs="Arial"/>
        </w:rPr>
        <w:t>stuary</w:t>
      </w:r>
      <w:r w:rsidR="009971D1">
        <w:rPr>
          <w:rFonts w:cs="Arial"/>
        </w:rPr>
        <w:t xml:space="preserve">, zooplankton facilitate a vital trophic link </w:t>
      </w:r>
      <w:r w:rsidR="00061F5D">
        <w:rPr>
          <w:rFonts w:cs="Arial"/>
        </w:rPr>
        <w:t>between phytoplankton</w:t>
      </w:r>
      <w:r w:rsidR="00870099">
        <w:rPr>
          <w:rFonts w:cs="Arial"/>
        </w:rPr>
        <w:t xml:space="preserve"> producers</w:t>
      </w:r>
      <w:r w:rsidR="00061F5D">
        <w:rPr>
          <w:rFonts w:cs="Arial"/>
        </w:rPr>
        <w:t xml:space="preserve"> and </w:t>
      </w:r>
      <w:r w:rsidR="00870099">
        <w:rPr>
          <w:rFonts w:cs="Arial"/>
        </w:rPr>
        <w:t xml:space="preserve">higher-level </w:t>
      </w:r>
      <w:r w:rsidR="00061F5D">
        <w:rPr>
          <w:rFonts w:cs="Arial"/>
        </w:rPr>
        <w:t>consumers.</w:t>
      </w:r>
      <w:r w:rsidR="00076C95">
        <w:rPr>
          <w:rFonts w:cs="Arial"/>
        </w:rPr>
        <w:t xml:space="preserve"> In the </w:t>
      </w:r>
      <w:r w:rsidR="1A09533F" w:rsidRPr="2CCDD5D8">
        <w:rPr>
          <w:rFonts w:cs="Arial"/>
        </w:rPr>
        <w:t>e</w:t>
      </w:r>
      <w:r w:rsidR="00DD04E7" w:rsidRPr="2CCDD5D8">
        <w:rPr>
          <w:rFonts w:cs="Arial"/>
        </w:rPr>
        <w:t xml:space="preserve">stuary </w:t>
      </w:r>
      <w:r w:rsidR="00076C95">
        <w:rPr>
          <w:rFonts w:cs="Arial"/>
        </w:rPr>
        <w:t xml:space="preserve">zooplankton are a key food source for several endangered and threatened species, </w:t>
      </w:r>
      <w:r w:rsidR="00076C95">
        <w:rPr>
          <w:rStyle w:val="normaltextrun"/>
          <w:color w:val="000000"/>
          <w:shd w:val="clear" w:color="auto" w:fill="FFFFFF"/>
        </w:rPr>
        <w:t>notably the Delta Smelt (</w:t>
      </w:r>
      <w:r w:rsidR="00076C95" w:rsidRPr="2CCDD5D8">
        <w:rPr>
          <w:rStyle w:val="spellingerror"/>
          <w:i/>
          <w:iCs/>
          <w:color w:val="222222"/>
          <w:shd w:val="clear" w:color="auto" w:fill="FFFFFF"/>
        </w:rPr>
        <w:t>Hypomesus</w:t>
      </w:r>
      <w:r w:rsidR="00076C95" w:rsidRPr="2CCDD5D8">
        <w:rPr>
          <w:rStyle w:val="normaltextrun"/>
          <w:i/>
          <w:iCs/>
          <w:color w:val="222222"/>
          <w:shd w:val="clear" w:color="auto" w:fill="FFFFFF"/>
        </w:rPr>
        <w:t xml:space="preserve"> </w:t>
      </w:r>
      <w:r w:rsidR="00076C95" w:rsidRPr="2CCDD5D8">
        <w:rPr>
          <w:rStyle w:val="spellingerror"/>
          <w:i/>
          <w:iCs/>
          <w:color w:val="222222"/>
          <w:shd w:val="clear" w:color="auto" w:fill="FFFFFF"/>
        </w:rPr>
        <w:t>transpacificus</w:t>
      </w:r>
      <w:r w:rsidR="00076C95">
        <w:rPr>
          <w:rStyle w:val="normaltextrun"/>
          <w:color w:val="222222"/>
          <w:shd w:val="clear" w:color="auto" w:fill="FFFFFF"/>
        </w:rPr>
        <w:t>)</w:t>
      </w:r>
      <w:r w:rsidR="00582327" w:rsidRPr="2CCDD5D8">
        <w:rPr>
          <w:rStyle w:val="normaltextrun"/>
          <w:color w:val="222222"/>
        </w:rPr>
        <w:t xml:space="preserve"> </w:t>
      </w:r>
      <w:r w:rsidR="00A742F2">
        <w:rPr>
          <w:rStyle w:val="normaltextrun"/>
          <w:color w:val="222222"/>
        </w:rPr>
        <w:fldChar w:fldCharType="begin">
          <w:fldData xml:space="preserve">PEVuZE5vdGU+PENpdGU+PEF1dGhvcj5TbGF0ZXI8L0F1dGhvcj48WWVhcj4yMDE5PC9ZZWFyPjxS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</w:fldData>
        </w:fldChar>
      </w:r>
      <w:r w:rsidR="0012235F">
        <w:rPr>
          <w:rStyle w:val="normaltextrun"/>
          <w:color w:val="222222"/>
        </w:rPr>
        <w:instrText xml:space="preserve"> ADDIN EN.CITE </w:instrText>
      </w:r>
      <w:r w:rsidR="0012235F">
        <w:rPr>
          <w:rStyle w:val="normaltextrun"/>
          <w:color w:val="222222"/>
        </w:rPr>
        <w:fldChar w:fldCharType="begin">
          <w:fldData xml:space="preserve">PEVuZE5vdGU+PENpdGU+PEF1dGhvcj5TbGF0ZXI8L0F1dGhvcj48WWVhcj4yMDE5PC9ZZWFyPjxS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</w:fldData>
        </w:fldChar>
      </w:r>
      <w:r w:rsidR="0012235F">
        <w:rPr>
          <w:rStyle w:val="normaltextrun"/>
          <w:color w:val="222222"/>
        </w:rPr>
        <w:instrText xml:space="preserve"> ADDIN EN.CITE.DATA </w:instrText>
      </w:r>
      <w:r w:rsidR="0012235F">
        <w:rPr>
          <w:rStyle w:val="normaltextrun"/>
          <w:color w:val="222222"/>
        </w:rPr>
      </w:r>
      <w:r w:rsidR="0012235F">
        <w:rPr>
          <w:rStyle w:val="normaltextrun"/>
          <w:color w:val="222222"/>
        </w:rPr>
        <w:fldChar w:fldCharType="end"/>
      </w:r>
      <w:r w:rsidR="00A742F2">
        <w:rPr>
          <w:rStyle w:val="normaltextrun"/>
          <w:color w:val="222222"/>
        </w:rPr>
      </w:r>
      <w:r w:rsidR="00A742F2">
        <w:rPr>
          <w:rStyle w:val="normaltextrun"/>
          <w:color w:val="222222"/>
        </w:rPr>
        <w:fldChar w:fldCharType="separate"/>
      </w:r>
      <w:r w:rsidR="0012235F">
        <w:rPr>
          <w:rStyle w:val="normaltextrun"/>
          <w:noProof/>
          <w:color w:val="222222"/>
        </w:rPr>
        <w:t>(Slater and Baxter 2014, Slater et al. 2019)</w:t>
      </w:r>
      <w:r w:rsidR="00A742F2">
        <w:rPr>
          <w:rStyle w:val="normaltextrun"/>
          <w:color w:val="222222"/>
        </w:rPr>
        <w:fldChar w:fldCharType="end"/>
      </w:r>
      <w:r w:rsidR="00076C95">
        <w:rPr>
          <w:rStyle w:val="normaltextrun"/>
          <w:color w:val="000000"/>
          <w:shd w:val="clear" w:color="auto" w:fill="FFFFFF"/>
        </w:rPr>
        <w:t>, Longfin Smelt (</w:t>
      </w:r>
      <w:r w:rsidR="00076C95" w:rsidRPr="2CCDD5D8">
        <w:rPr>
          <w:rStyle w:val="spellingerror"/>
          <w:i/>
          <w:iCs/>
          <w:color w:val="222222"/>
          <w:shd w:val="clear" w:color="auto" w:fill="FFFFFF"/>
        </w:rPr>
        <w:t>Spirinchus</w:t>
      </w:r>
      <w:r w:rsidR="00076C95" w:rsidRPr="2CCDD5D8">
        <w:rPr>
          <w:rStyle w:val="normaltextrun"/>
          <w:i/>
          <w:iCs/>
          <w:color w:val="222222"/>
          <w:shd w:val="clear" w:color="auto" w:fill="FFFFFF"/>
        </w:rPr>
        <w:t xml:space="preserve"> </w:t>
      </w:r>
      <w:r w:rsidR="00076C95" w:rsidRPr="2CCDD5D8">
        <w:rPr>
          <w:rStyle w:val="spellingerror"/>
          <w:i/>
          <w:iCs/>
          <w:color w:val="222222"/>
          <w:shd w:val="clear" w:color="auto" w:fill="FFFFFF"/>
        </w:rPr>
        <w:t>thaleichthys</w:t>
      </w:r>
      <w:r w:rsidR="00076C95">
        <w:rPr>
          <w:rStyle w:val="normaltextrun"/>
          <w:color w:val="000000"/>
          <w:shd w:val="clear" w:color="auto" w:fill="FFFFFF"/>
        </w:rPr>
        <w:t>)</w:t>
      </w:r>
      <w:r w:rsidR="00615620" w:rsidRPr="2CCDD5D8">
        <w:rPr>
          <w:rStyle w:val="normaltextrun"/>
          <w:color w:val="000000" w:themeColor="text1"/>
        </w:rPr>
        <w:t xml:space="preserve"> </w:t>
      </w:r>
      <w:r w:rsidR="00615620">
        <w:rPr>
          <w:rStyle w:val="normaltextrun"/>
          <w:color w:val="000000"/>
          <w:shd w:val="clear" w:color="auto" w:fill="FFFFFF"/>
        </w:rPr>
        <w:fldChar w:fldCharType="begin">
          <w:fldData xml:space="preserve">PEVuZE5vdGU+PENpdGU+PEF1dGhvcj5CYXJyb3M8L0F1dGhvcj48WWVhcj4yMDIyPC9ZZWFyPjxS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</w:fldData>
        </w:fldChar>
      </w:r>
      <w:r w:rsidR="006D7A96">
        <w:rPr>
          <w:rStyle w:val="normaltextrun"/>
          <w:color w:val="000000"/>
          <w:shd w:val="clear" w:color="auto" w:fill="FFFFFF"/>
        </w:rPr>
        <w:instrText xml:space="preserve"> ADDIN EN.CITE </w:instrText>
      </w:r>
      <w:r w:rsidR="006D7A96">
        <w:rPr>
          <w:rStyle w:val="normaltextrun"/>
          <w:color w:val="000000"/>
          <w:shd w:val="clear" w:color="auto" w:fill="FFFFFF"/>
        </w:rPr>
        <w:fldChar w:fldCharType="begin">
          <w:fldData xml:space="preserve">PEVuZE5vdGU+PENpdGU+PEF1dGhvcj5CYXJyb3M8L0F1dGhvcj48WWVhcj4yMDIyPC9ZZWFyPjxS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</w:fldData>
        </w:fldChar>
      </w:r>
      <w:r w:rsidR="006D7A96">
        <w:rPr>
          <w:rStyle w:val="normaltextrun"/>
          <w:color w:val="000000"/>
          <w:shd w:val="clear" w:color="auto" w:fill="FFFFFF"/>
        </w:rPr>
        <w:instrText xml:space="preserve"> ADDIN EN.CITE.DATA </w:instrText>
      </w:r>
      <w:r w:rsidR="006D7A96">
        <w:rPr>
          <w:rStyle w:val="normaltextrun"/>
          <w:color w:val="000000"/>
          <w:shd w:val="clear" w:color="auto" w:fill="FFFFFF"/>
        </w:rPr>
      </w:r>
      <w:r w:rsidR="006D7A96">
        <w:rPr>
          <w:rStyle w:val="normaltextrun"/>
          <w:color w:val="000000"/>
          <w:shd w:val="clear" w:color="auto" w:fill="FFFFFF"/>
        </w:rPr>
        <w:fldChar w:fldCharType="end"/>
      </w:r>
      <w:r w:rsidR="00615620">
        <w:rPr>
          <w:rStyle w:val="normaltextrun"/>
          <w:color w:val="000000"/>
          <w:shd w:val="clear" w:color="auto" w:fill="FFFFFF"/>
        </w:rPr>
      </w:r>
      <w:r w:rsidR="00615620">
        <w:rPr>
          <w:rStyle w:val="normaltextrun"/>
          <w:color w:val="000000"/>
          <w:shd w:val="clear" w:color="auto" w:fill="FFFFFF"/>
        </w:rPr>
        <w:fldChar w:fldCharType="separate"/>
      </w:r>
      <w:r w:rsidR="006D7A96">
        <w:rPr>
          <w:rStyle w:val="normaltextrun"/>
          <w:noProof/>
          <w:color w:val="000000"/>
          <w:shd w:val="clear" w:color="auto" w:fill="FFFFFF"/>
        </w:rPr>
        <w:t>(Jungbluth et al. 2021, Barros et al. 2022)</w:t>
      </w:r>
      <w:r w:rsidR="00615620">
        <w:rPr>
          <w:rStyle w:val="normaltextrun"/>
          <w:color w:val="000000"/>
          <w:shd w:val="clear" w:color="auto" w:fill="FFFFFF"/>
        </w:rPr>
        <w:fldChar w:fldCharType="end"/>
      </w:r>
      <w:r w:rsidR="00991FEB">
        <w:rPr>
          <w:rStyle w:val="normaltextrun"/>
          <w:color w:val="000000"/>
          <w:shd w:val="clear" w:color="auto" w:fill="E1E3E6"/>
        </w:rPr>
        <w:t xml:space="preserve">, </w:t>
      </w:r>
      <w:r w:rsidR="00076C95">
        <w:rPr>
          <w:rStyle w:val="normaltextrun"/>
          <w:color w:val="000000"/>
          <w:shd w:val="clear" w:color="auto" w:fill="FFFFFF"/>
        </w:rPr>
        <w:t xml:space="preserve"> juvenile Chinook Salmon </w:t>
      </w:r>
      <w:r w:rsidR="00F74DAE">
        <w:rPr>
          <w:rStyle w:val="normaltextrun"/>
          <w:color w:val="000000"/>
          <w:shd w:val="clear" w:color="auto" w:fill="FFFFFF"/>
        </w:rPr>
        <w:fldChar w:fldCharType="begin">
          <w:fldData xml:space="preserve">PEVuZE5vdGU+PENpdGU+PEF1dGhvcj5Hb2VydGxlcjwvQXV0aG9yPjxZZWFyPjIwMTg8L1llYXI+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</w:fldData>
        </w:fldChar>
      </w:r>
      <w:r w:rsidR="004F473C">
        <w:rPr>
          <w:rStyle w:val="normaltextrun"/>
          <w:color w:val="000000"/>
          <w:shd w:val="clear" w:color="auto" w:fill="FFFFFF"/>
        </w:rPr>
        <w:instrText xml:space="preserve"> ADDIN EN.CITE </w:instrText>
      </w:r>
      <w:r w:rsidR="004F473C">
        <w:rPr>
          <w:rStyle w:val="normaltextrun"/>
          <w:color w:val="000000"/>
          <w:shd w:val="clear" w:color="auto" w:fill="FFFFFF"/>
        </w:rPr>
        <w:fldChar w:fldCharType="begin">
          <w:fldData xml:space="preserve">PEVuZE5vdGU+PENpdGU+PEF1dGhvcj5Hb2VydGxlcjwvQXV0aG9yPjxZZWFyPjIwMTg8L1llYXI+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</w:fldData>
        </w:fldChar>
      </w:r>
      <w:r w:rsidR="004F473C">
        <w:rPr>
          <w:rStyle w:val="normaltextrun"/>
          <w:color w:val="000000"/>
          <w:shd w:val="clear" w:color="auto" w:fill="FFFFFF"/>
        </w:rPr>
        <w:instrText xml:space="preserve"> ADDIN EN.CITE.DATA </w:instrText>
      </w:r>
      <w:r w:rsidR="004F473C">
        <w:rPr>
          <w:rStyle w:val="normaltextrun"/>
          <w:color w:val="000000"/>
          <w:shd w:val="clear" w:color="auto" w:fill="FFFFFF"/>
        </w:rPr>
      </w:r>
      <w:r w:rsidR="004F473C">
        <w:rPr>
          <w:rStyle w:val="normaltextrun"/>
          <w:color w:val="000000"/>
          <w:shd w:val="clear" w:color="auto" w:fill="FFFFFF"/>
        </w:rPr>
        <w:fldChar w:fldCharType="end"/>
      </w:r>
      <w:r w:rsidR="00F74DAE">
        <w:rPr>
          <w:rStyle w:val="normaltextrun"/>
          <w:color w:val="000000"/>
          <w:shd w:val="clear" w:color="auto" w:fill="FFFFFF"/>
        </w:rPr>
      </w:r>
      <w:r w:rsidR="00F74DAE">
        <w:rPr>
          <w:rStyle w:val="normaltextrun"/>
          <w:color w:val="000000"/>
          <w:shd w:val="clear" w:color="auto" w:fill="FFFFFF"/>
        </w:rPr>
        <w:fldChar w:fldCharType="separate"/>
      </w:r>
      <w:r w:rsidR="004F473C">
        <w:rPr>
          <w:rStyle w:val="normaltextrun"/>
          <w:noProof/>
          <w:color w:val="000000"/>
          <w:shd w:val="clear" w:color="auto" w:fill="FFFFFF"/>
        </w:rPr>
        <w:t>(Tiffan et al. 2014, Goertler et al. 2018)</w:t>
      </w:r>
      <w:r w:rsidR="00F74DAE">
        <w:rPr>
          <w:rStyle w:val="normaltextrun"/>
          <w:color w:val="000000"/>
          <w:shd w:val="clear" w:color="auto" w:fill="FFFFFF"/>
        </w:rPr>
        <w:fldChar w:fldCharType="end"/>
      </w:r>
      <w:r w:rsidR="00AC2DF6">
        <w:rPr>
          <w:rStyle w:val="normaltextrun"/>
          <w:color w:val="000000"/>
          <w:shd w:val="clear" w:color="auto" w:fill="FFFFFF"/>
        </w:rPr>
        <w:t xml:space="preserve">, and the larval stages of most </w:t>
      </w:r>
      <w:r w:rsidR="008F68DB">
        <w:rPr>
          <w:rStyle w:val="normaltextrun"/>
          <w:color w:val="000000"/>
          <w:shd w:val="clear" w:color="auto" w:fill="FFFFFF"/>
        </w:rPr>
        <w:t>fish species</w:t>
      </w:r>
      <w:r w:rsidR="002862FD">
        <w:rPr>
          <w:rStyle w:val="normaltextrun"/>
          <w:color w:val="000000"/>
          <w:shd w:val="clear" w:color="auto" w:fill="FFFFFF"/>
        </w:rPr>
        <w:t xml:space="preserve"> </w:t>
      </w:r>
      <w:r w:rsidR="004402F5">
        <w:rPr>
          <w:rStyle w:val="normaltextrun"/>
          <w:color w:val="000000"/>
          <w:shd w:val="clear" w:color="auto" w:fill="FFFFFF"/>
        </w:rPr>
        <w:fldChar w:fldCharType="begin"/>
      </w:r>
      <w:r w:rsidR="00A05EC4">
        <w:rPr>
          <w:rStyle w:val="normaltextrun"/>
          <w:color w:val="000000"/>
          <w:shd w:val="clear" w:color="auto" w:fill="FFFFFF"/>
        </w:rPr>
        <w:instrText xml:space="preserve"> ADDIN EN.CITE &lt;EndNote&gt;&lt;Cite&gt;&lt;Author&gt;Hunter&lt;/Author&gt;&lt;Year&gt;1981&lt;/Year&gt;&lt;RecNum&gt;6986&lt;/RecNum&gt;&lt;DisplayText&gt;(Hunter 1981)&lt;/DisplayText&gt;&lt;record&gt;&lt;rec-number&gt;6986&lt;/rec-number&gt;&lt;foreign-keys&gt;&lt;key app="EN" db-id="std9wdt06dea0ber50cpepe0azprxd52vwpp" timestamp="1670529557"&gt;6986&lt;/key&gt;&lt;/foreign-keys&gt;&lt;ref-type name="Book Section"&gt;5&lt;/ref-type&gt;&lt;contributors&gt;&lt;authors&gt;&lt;author&gt;Hunter, JR.&lt;/author&gt;&lt;/authors&gt;&lt;secondary-authors&gt;&lt;author&gt;Lasker R&lt;/author&gt;&lt;/secondary-authors&gt;&lt;/contributors&gt;&lt;titles&gt;&lt;title&gt;Feeding Ecology and predation of marine fish larvae&lt;/title&gt;&lt;secondary-title&gt;Marine Fish Larvae: Morphology, Ecology, and Relation to Fisheries. Vol. 1. &lt;/secondary-title&gt;&lt;/titles&gt;&lt;pages&gt;33–77&lt;/pages&gt;&lt;dates&gt;&lt;year&gt;1981&lt;/year&gt;&lt;/dates&gt;&lt;pub-location&gt;Seattle&lt;/pub-location&gt;&lt;publisher&gt;University of Washington Press&lt;/publisher&gt;&lt;urls&gt;&lt;/urls&gt;&lt;/record&gt;&lt;/Cite&gt;&lt;/EndNote&gt;</w:instrText>
      </w:r>
      <w:r w:rsidR="004402F5">
        <w:rPr>
          <w:rStyle w:val="normaltextrun"/>
          <w:color w:val="000000"/>
          <w:shd w:val="clear" w:color="auto" w:fill="FFFFFF"/>
        </w:rPr>
        <w:fldChar w:fldCharType="separate"/>
      </w:r>
      <w:r w:rsidR="00A05EC4">
        <w:rPr>
          <w:rStyle w:val="normaltextrun"/>
          <w:noProof/>
          <w:color w:val="000000"/>
          <w:shd w:val="clear" w:color="auto" w:fill="FFFFFF"/>
        </w:rPr>
        <w:t>(Hunter 1981)</w:t>
      </w:r>
      <w:r w:rsidR="004402F5">
        <w:rPr>
          <w:rStyle w:val="normaltextrun"/>
          <w:color w:val="000000"/>
          <w:shd w:val="clear" w:color="auto" w:fill="FFFFFF"/>
        </w:rPr>
        <w:fldChar w:fldCharType="end"/>
      </w:r>
      <w:r w:rsidR="00F12F8F">
        <w:rPr>
          <w:rStyle w:val="normaltextrun"/>
          <w:color w:val="000000"/>
          <w:shd w:val="clear" w:color="auto" w:fill="FFFFFF"/>
        </w:rPr>
        <w:t>.</w:t>
      </w:r>
      <w:r w:rsidR="003067A7">
        <w:rPr>
          <w:rStyle w:val="normaltextrun"/>
          <w:color w:val="000000"/>
          <w:shd w:val="clear" w:color="auto" w:fill="FFFFFF"/>
        </w:rPr>
        <w:t xml:space="preserve"> </w:t>
      </w:r>
      <w:r w:rsidR="00366DAC" w:rsidRPr="2CCDD5D8">
        <w:rPr>
          <w:rStyle w:val="normaltextrun"/>
          <w:color w:val="000000" w:themeColor="text1"/>
        </w:rPr>
        <w:t xml:space="preserve">Because of their importance in fish diets, zooplankton have been studied extensively, however much remains to be learned about what drives </w:t>
      </w:r>
      <w:r w:rsidR="00C63C1A" w:rsidRPr="2CCDD5D8">
        <w:rPr>
          <w:rStyle w:val="normaltextrun"/>
          <w:color w:val="000000" w:themeColor="text1"/>
        </w:rPr>
        <w:t>zooplankton abundance and how zooplankton respond to environmental conditions</w:t>
      </w:r>
      <w:r w:rsidR="00E407C3" w:rsidRPr="2CCDD5D8">
        <w:rPr>
          <w:rStyle w:val="normaltextrun"/>
          <w:color w:val="000000" w:themeColor="text1"/>
        </w:rPr>
        <w:t xml:space="preserve"> </w:t>
      </w:r>
      <w:r w:rsidR="00A94D2F">
        <w:rPr>
          <w:rStyle w:val="normaltextrun"/>
          <w:color w:val="000000"/>
          <w:shd w:val="clear" w:color="auto" w:fill="FFFFFF"/>
        </w:rPr>
        <w:fldChar w:fldCharType="begin"/>
      </w:r>
      <w:r w:rsidR="00A94D2F">
        <w:rPr>
          <w:rStyle w:val="normaltextrun"/>
          <w:color w:val="000000"/>
          <w:shd w:val="clear" w:color="auto" w:fill="FFFFFF"/>
        </w:rPr>
        <w:instrText xml:space="preserve"> ADDIN EN.CITE &lt;EndNote&gt;&lt;Cite&gt;&lt;Author&gt;Hartman&lt;/Author&gt;&lt;Year&gt;2021&lt;/Year&gt;&lt;RecNum&gt;3589&lt;/RecNum&gt;&lt;DisplayText&gt;(Hartman et al. 2021)&lt;/DisplayText&gt;&lt;record&gt;&lt;rec-number&gt;3589&lt;/rec-number&gt;&lt;foreign-keys&gt;&lt;key app="EN" db-id="std9wdt06dea0ber50cpepe0azprxd52vwpp" timestamp="1632885714"&gt;3589&lt;/key&gt;&lt;/foreign-keys&gt;&lt;ref-type name="Journal Article"&gt;17&lt;/ref-type&gt;&lt;contributors&gt;&lt;authors&gt;&lt;author&gt;Hartman, Rosemary&lt;/author&gt;&lt;author&gt;Bashevkin, Samuel M.&lt;/author&gt;&lt;author&gt;Barros, Arthur&lt;/author&gt;&lt;author&gt;Burdi, Christina E.&lt;/author&gt;&lt;author&gt;Patel, Cheryl&lt;/author&gt;&lt;author&gt;Sommer, Ted&lt;/author&gt;&lt;/authors&gt;&lt;/contributors&gt;&lt;titles&gt;&lt;title&gt;Food for Thought: Connecting Zooplankton Science to Management in the San Francisco Estuary&lt;/title&gt;&lt;secondary-title&gt;San Francisco Estuary and Watershed Science&lt;/secondary-title&gt;&lt;/titles&gt;&lt;periodical&gt;&lt;full-title&gt;San Francisco Estuary and Watershed Science&lt;/full-title&gt;&lt;/periodical&gt;&lt;pages&gt;art1&lt;/pages&gt;&lt;volume&gt;19&lt;/volume&gt;&lt;number&gt;3&lt;/number&gt;&lt;dates&gt;&lt;year&gt;2021&lt;/year&gt;&lt;/dates&gt;&lt;urls&gt;&lt;/urls&gt;&lt;electronic-resource-num&gt;https://doi.org/10.15447/sfews.2021v19iss3art1&lt;/electronic-resource-num&gt;&lt;access-date&gt;2022 02 18&lt;/access-date&gt;&lt;/record&gt;&lt;/Cite&gt;&lt;/EndNote&gt;</w:instrText>
      </w:r>
      <w:r w:rsidR="00A94D2F">
        <w:rPr>
          <w:rStyle w:val="normaltextrun"/>
          <w:color w:val="000000"/>
          <w:shd w:val="clear" w:color="auto" w:fill="FFFFFF"/>
        </w:rPr>
        <w:fldChar w:fldCharType="separate"/>
      </w:r>
      <w:r w:rsidR="00A94D2F">
        <w:rPr>
          <w:rStyle w:val="normaltextrun"/>
          <w:noProof/>
          <w:color w:val="000000"/>
          <w:shd w:val="clear" w:color="auto" w:fill="FFFFFF"/>
        </w:rPr>
        <w:t>(Hartman et al. 2021)</w:t>
      </w:r>
      <w:r w:rsidR="00A94D2F">
        <w:rPr>
          <w:rStyle w:val="normaltextrun"/>
          <w:color w:val="000000"/>
          <w:shd w:val="clear" w:color="auto" w:fill="FFFFFF"/>
        </w:rPr>
        <w:fldChar w:fldCharType="end"/>
      </w:r>
      <w:r w:rsidR="00C63C1A" w:rsidRPr="2CCDD5D8">
        <w:rPr>
          <w:rStyle w:val="normaltextrun"/>
          <w:color w:val="000000" w:themeColor="text1"/>
        </w:rPr>
        <w:t xml:space="preserve">. </w:t>
      </w:r>
      <w:r w:rsidR="005C3DC0" w:rsidRPr="2CCDD5D8">
        <w:rPr>
          <w:rStyle w:val="normaltextrun"/>
          <w:color w:val="000000" w:themeColor="text1"/>
        </w:rPr>
        <w:t>One key question is how zooplankton respond to extremes</w:t>
      </w:r>
      <w:r w:rsidR="00D35D96" w:rsidRPr="2CCDD5D8">
        <w:rPr>
          <w:rStyle w:val="normaltextrun"/>
          <w:color w:val="000000" w:themeColor="text1"/>
        </w:rPr>
        <w:t xml:space="preserve">, including extremes of flood and drought. </w:t>
      </w:r>
    </w:p>
    <w:p w14:paraId="1B75EACC" w14:textId="77777777" w:rsidR="00D35D96" w:rsidRDefault="00D35D96" w:rsidP="00D35D96">
      <w:pPr>
        <w:rPr>
          <w:rFonts w:cs="Arial"/>
          <w:szCs w:val="24"/>
        </w:rPr>
      </w:pPr>
      <w:r w:rsidRPr="000D3087">
        <w:rPr>
          <w:rFonts w:cs="Arial"/>
          <w:szCs w:val="24"/>
        </w:rPr>
        <w:t xml:space="preserve">This paper is one of a series of papers that came out of the Interagency Ecological Program Drought Synthesis Team. The team was formed in 2021 to respond to the extremely dry water year. The team analyzed impacts of drought on a broad suite of environmental parameters, from hydrology to water quality, to phytoplankton, to invertebrates, to fish. While there is no single agreed-upon definition for “drought”, droughts in California generally occur when there are multiple years of low precipitation and a resulting water supply shortage (DWR 2020). In this series of papers, the authors define “drought” as two or more consecutive years with a Sacramento Valley Index of Below Normal, Dry, or Critically Dry, similar to (Mahardja et al. 2021). </w:t>
      </w:r>
      <w:r>
        <w:rPr>
          <w:rFonts w:cs="Arial"/>
          <w:szCs w:val="24"/>
        </w:rPr>
        <w:t xml:space="preserve">“Wet” years are defined as two or more consecutive years with a </w:t>
      </w:r>
      <w:r w:rsidRPr="000D3087">
        <w:rPr>
          <w:rFonts w:cs="Arial"/>
          <w:szCs w:val="24"/>
        </w:rPr>
        <w:t xml:space="preserve">Sacramento Valley Index of </w:t>
      </w:r>
      <w:r>
        <w:rPr>
          <w:rFonts w:cs="Arial"/>
          <w:szCs w:val="24"/>
        </w:rPr>
        <w:t>Above</w:t>
      </w:r>
      <w:r w:rsidRPr="000D3087">
        <w:rPr>
          <w:rFonts w:cs="Arial"/>
          <w:szCs w:val="24"/>
        </w:rPr>
        <w:t xml:space="preserve"> Normal</w:t>
      </w:r>
      <w:r>
        <w:rPr>
          <w:rFonts w:cs="Arial"/>
          <w:szCs w:val="24"/>
        </w:rPr>
        <w:t xml:space="preserve"> or Wet. </w:t>
      </w:r>
      <w:r w:rsidRPr="000D3087">
        <w:rPr>
          <w:rFonts w:cs="Arial"/>
          <w:szCs w:val="24"/>
        </w:rPr>
        <w:t>Each paper in this series can stand alone, but many of the papers refer to each other and provide complementary information.</w:t>
      </w:r>
    </w:p>
    <w:p w14:paraId="2658C232" w14:textId="4CA567EF" w:rsidR="00C62BAD" w:rsidRDefault="00D35D96" w:rsidP="00EC1CF5">
      <w:pPr>
        <w:ind w:firstLine="720"/>
        <w:rPr>
          <w:rStyle w:val="normaltextrun"/>
          <w:color w:val="000000"/>
          <w:shd w:val="clear" w:color="auto" w:fill="FFFFFF"/>
        </w:rPr>
      </w:pPr>
      <w:r w:rsidRPr="2CCDD5D8">
        <w:rPr>
          <w:rStyle w:val="normaltextrun"/>
          <w:color w:val="000000" w:themeColor="text1"/>
        </w:rPr>
        <w:t xml:space="preserve">Zooplankton have been </w:t>
      </w:r>
      <w:r w:rsidR="00CC1FBB" w:rsidRPr="2CCDD5D8">
        <w:rPr>
          <w:rStyle w:val="normaltextrun"/>
          <w:color w:val="000000" w:themeColor="text1"/>
        </w:rPr>
        <w:t>monitored regularly</w:t>
      </w:r>
      <w:r w:rsidRPr="2CCDD5D8">
        <w:rPr>
          <w:rStyle w:val="normaltextrun"/>
          <w:color w:val="000000" w:themeColor="text1"/>
        </w:rPr>
        <w:t xml:space="preserve"> in the </w:t>
      </w:r>
      <w:r w:rsidR="4CB9118F" w:rsidRPr="7AA32666">
        <w:rPr>
          <w:rStyle w:val="normaltextrun"/>
          <w:color w:val="000000" w:themeColor="text1"/>
        </w:rPr>
        <w:t>e</w:t>
      </w:r>
      <w:r w:rsidR="2D43ED69" w:rsidRPr="7AA32666">
        <w:rPr>
          <w:rStyle w:val="normaltextrun"/>
          <w:color w:val="000000" w:themeColor="text1"/>
        </w:rPr>
        <w:t>s</w:t>
      </w:r>
      <w:r w:rsidR="33428683" w:rsidRPr="7AA32666">
        <w:rPr>
          <w:rStyle w:val="normaltextrun"/>
          <w:color w:val="000000" w:themeColor="text1"/>
        </w:rPr>
        <w:t>t</w:t>
      </w:r>
      <w:r w:rsidR="2D43ED69" w:rsidRPr="7AA32666">
        <w:rPr>
          <w:rStyle w:val="normaltextrun"/>
          <w:color w:val="000000" w:themeColor="text1"/>
        </w:rPr>
        <w:t>uary</w:t>
      </w:r>
      <w:r w:rsidRPr="2CCDD5D8">
        <w:rPr>
          <w:rStyle w:val="normaltextrun"/>
          <w:color w:val="000000" w:themeColor="text1"/>
        </w:rPr>
        <w:t xml:space="preserve"> since 1972</w:t>
      </w:r>
      <w:r w:rsidR="00CC1FBB" w:rsidRPr="2CCDD5D8">
        <w:rPr>
          <w:rStyle w:val="normaltextrun"/>
          <w:color w:val="000000" w:themeColor="text1"/>
        </w:rPr>
        <w:t>, when the California Department of Fish and Wildlife (CDFW) Zooplankton study began</w:t>
      </w:r>
      <w:r w:rsidR="00230B31" w:rsidRPr="2CCDD5D8">
        <w:rPr>
          <w:rStyle w:val="normaltextrun"/>
          <w:color w:val="000000" w:themeColor="text1"/>
        </w:rPr>
        <w:t xml:space="preserve"> </w:t>
      </w:r>
      <w:r w:rsidR="00230B31">
        <w:rPr>
          <w:rStyle w:val="normaltextrun"/>
          <w:color w:val="000000"/>
          <w:shd w:val="clear" w:color="auto" w:fill="FFFFFF"/>
        </w:rPr>
        <w:fldChar w:fldCharType="begin"/>
      </w:r>
      <w:r w:rsidR="00230B31">
        <w:rPr>
          <w:rStyle w:val="normaltextrun"/>
          <w:color w:val="000000"/>
          <w:shd w:val="clear" w:color="auto" w:fill="FFFFFF"/>
        </w:rPr>
        <w:instrText xml:space="preserve"> ADDIN EN.CITE &lt;EndNote&gt;&lt;Cite&gt;&lt;Author&gt;Bashevkin&lt;/Author&gt;&lt;Year&gt;2022&lt;/Year&gt;&lt;RecNum&gt;3880&lt;/RecNum&gt;&lt;DisplayText&gt;(Bashevkin et al. 2022)&lt;/DisplayText&gt;&lt;record&gt;&lt;rec-number&gt;3880&lt;/rec-number&gt;&lt;foreign-keys&gt;&lt;key app="EN" db-id="std9wdt06dea0ber50cpepe0azprxd52vwpp" timestamp="1647461556"&gt;3880&lt;/key&gt;&lt;/foreign-keys&gt;&lt;ref-type name="Journal Article"&gt;17&lt;/ref-type&gt;&lt;contributors&gt;&lt;authors&gt;&lt;author&gt;Bashevkin, Samuel M.&lt;/author&gt;&lt;author&gt;Hartman, Rosemary&lt;/author&gt;&lt;author&gt;Thomas, Madison&lt;/author&gt;&lt;author&gt;Barros, Arthur&lt;/author&gt;&lt;author&gt;Burdi, Christina E.&lt;/author&gt;&lt;author&gt;Hennessy, April&lt;/author&gt;&lt;author&gt;Tempel, Trishelle&lt;/author&gt;&lt;author&gt;Kayfetz, Karen&lt;/author&gt;&lt;/authors&gt;&lt;/contributors&gt;&lt;titles&gt;&lt;title&gt;Five decades (1972–2020) of zooplankton monitoring in the upper San Francisco Estuary&lt;/title&gt;&lt;secondary-title&gt;PLOS ONE&lt;/secondary-title&gt;&lt;/titles&gt;&lt;periodical&gt;&lt;full-title&gt;Plos ONE&lt;/full-title&gt;&lt;/periodical&gt;&lt;pages&gt;e0265402&lt;/pages&gt;&lt;volume&gt;17&lt;/volume&gt;&lt;number&gt;3&lt;/number&gt;&lt;dates&gt;&lt;year&gt;2022&lt;/year&gt;&lt;/dates&gt;&lt;publisher&gt;Public Library of Science&lt;/publisher&gt;&lt;urls&gt;&lt;/urls&gt;&lt;electronic-resource-num&gt;https://doi.org/10.1371/journal.pone.0265402&lt;/electronic-resource-num&gt;&lt;access-date&gt;2022 05 17&lt;/access-date&gt;&lt;/record&gt;&lt;/Cite&gt;&lt;/EndNote&gt;</w:instrText>
      </w:r>
      <w:r w:rsidR="00230B31">
        <w:rPr>
          <w:rStyle w:val="normaltextrun"/>
          <w:color w:val="000000"/>
          <w:shd w:val="clear" w:color="auto" w:fill="FFFFFF"/>
        </w:rPr>
        <w:fldChar w:fldCharType="separate"/>
      </w:r>
      <w:r w:rsidR="00230B31">
        <w:rPr>
          <w:rStyle w:val="normaltextrun"/>
          <w:noProof/>
          <w:color w:val="000000"/>
          <w:shd w:val="clear" w:color="auto" w:fill="FFFFFF"/>
        </w:rPr>
        <w:t>(Bashevkin et al. 2022)</w:t>
      </w:r>
      <w:r w:rsidR="00230B31">
        <w:rPr>
          <w:rStyle w:val="normaltextrun"/>
          <w:color w:val="000000"/>
          <w:shd w:val="clear" w:color="auto" w:fill="FFFFFF"/>
        </w:rPr>
        <w:fldChar w:fldCharType="end"/>
      </w:r>
      <w:r w:rsidR="00CC1FBB" w:rsidRPr="2CCDD5D8">
        <w:rPr>
          <w:rStyle w:val="normaltextrun"/>
          <w:color w:val="000000" w:themeColor="text1"/>
        </w:rPr>
        <w:t xml:space="preserve">. </w:t>
      </w:r>
      <w:r w:rsidR="71A8E319" w:rsidRPr="7AA32666">
        <w:rPr>
          <w:rStyle w:val="normaltextrun"/>
          <w:color w:val="000000" w:themeColor="text1"/>
        </w:rPr>
        <w:t>Long term monitoring has enabled</w:t>
      </w:r>
      <w:r w:rsidR="00C62BAD" w:rsidRPr="7AA32666">
        <w:rPr>
          <w:rStyle w:val="normaltextrun"/>
          <w:color w:val="000000" w:themeColor="text1"/>
        </w:rPr>
        <w:t xml:space="preserve"> </w:t>
      </w:r>
      <w:r w:rsidRPr="2CCDD5D8" w:rsidDel="00C62BAD">
        <w:rPr>
          <w:rStyle w:val="normaltextrun"/>
          <w:color w:val="000000" w:themeColor="text1"/>
        </w:rPr>
        <w:t xml:space="preserve">the </w:t>
      </w:r>
      <w:r w:rsidR="71A8E319" w:rsidRPr="7AA32666">
        <w:rPr>
          <w:rStyle w:val="normaltextrun"/>
          <w:color w:val="000000" w:themeColor="text1"/>
        </w:rPr>
        <w:t>detection</w:t>
      </w:r>
      <w:r w:rsidRPr="2CCDD5D8" w:rsidDel="00C62BAD">
        <w:rPr>
          <w:rStyle w:val="normaltextrun"/>
          <w:color w:val="000000" w:themeColor="text1"/>
        </w:rPr>
        <w:t xml:space="preserve"> of</w:t>
      </w:r>
      <w:r w:rsidRPr="2CCDD5D8" w:rsidDel="00154381">
        <w:rPr>
          <w:rStyle w:val="normaltextrun"/>
          <w:color w:val="000000" w:themeColor="text1"/>
        </w:rPr>
        <w:t xml:space="preserve"> </w:t>
      </w:r>
      <w:r w:rsidR="71A8E319" w:rsidRPr="7AA32666">
        <w:rPr>
          <w:rStyle w:val="normaltextrun"/>
          <w:color w:val="000000" w:themeColor="text1"/>
        </w:rPr>
        <w:t xml:space="preserve">key changes in the zooplankton community. Most notably. </w:t>
      </w:r>
      <w:r w:rsidR="20F59C74" w:rsidRPr="7AA32666">
        <w:rPr>
          <w:rStyle w:val="normaltextrun"/>
          <w:color w:val="000000" w:themeColor="text1"/>
        </w:rPr>
        <w:t>the</w:t>
      </w:r>
      <w:r w:rsidR="00C62BAD" w:rsidRPr="7AA32666">
        <w:rPr>
          <w:rStyle w:val="normaltextrun"/>
          <w:color w:val="000000" w:themeColor="text1"/>
        </w:rPr>
        <w:t xml:space="preserve"> </w:t>
      </w:r>
      <w:r w:rsidR="00C62BAD">
        <w:rPr>
          <w:rStyle w:val="normaltextrun"/>
          <w:color w:val="000000"/>
          <w:shd w:val="clear" w:color="auto" w:fill="FFFFFF"/>
        </w:rPr>
        <w:t xml:space="preserve">significant decrease in  abundance of zooplankton coinciding with the </w:t>
      </w:r>
      <w:r w:rsidR="3311A944" w:rsidRPr="7AA32666">
        <w:rPr>
          <w:rStyle w:val="normaltextrun"/>
          <w:color w:val="000000" w:themeColor="text1"/>
        </w:rPr>
        <w:t xml:space="preserve">introduction and </w:t>
      </w:r>
      <w:r w:rsidR="3F12B4CC">
        <w:rPr>
          <w:rStyle w:val="normaltextrun"/>
          <w:color w:val="000000"/>
          <w:shd w:val="clear" w:color="auto" w:fill="FFFFFF"/>
        </w:rPr>
        <w:t>spread of</w:t>
      </w:r>
      <w:r w:rsidR="65546EDE" w:rsidRPr="7AA32666">
        <w:rPr>
          <w:rStyle w:val="normaltextrun"/>
          <w:color w:val="000000" w:themeColor="text1"/>
        </w:rPr>
        <w:t xml:space="preserve"> the invasive clam,</w:t>
      </w:r>
      <w:r w:rsidR="00C62BAD">
        <w:rPr>
          <w:rStyle w:val="normaltextrun"/>
          <w:color w:val="000000"/>
          <w:shd w:val="clear" w:color="auto" w:fill="FFFFFF"/>
        </w:rPr>
        <w:t xml:space="preserve"> </w:t>
      </w:r>
      <w:r w:rsidR="00C62BAD" w:rsidRPr="2CCDD5D8">
        <w:rPr>
          <w:rStyle w:val="normaltextrun"/>
          <w:i/>
          <w:iCs/>
          <w:color w:val="000000"/>
          <w:shd w:val="clear" w:color="auto" w:fill="FFFFFF"/>
        </w:rPr>
        <w:t>Potamocorbula amurensis</w:t>
      </w:r>
      <w:r w:rsidR="39D2C628" w:rsidRPr="7AA32666">
        <w:rPr>
          <w:rStyle w:val="normaltextrun"/>
          <w:i/>
          <w:iCs/>
          <w:color w:val="000000" w:themeColor="text1"/>
        </w:rPr>
        <w:t xml:space="preserve">, </w:t>
      </w:r>
      <w:r w:rsidR="00C62BAD" w:rsidRPr="2CCDD5D8">
        <w:rPr>
          <w:rStyle w:val="normaltextrun"/>
          <w:i/>
          <w:iCs/>
          <w:color w:val="000000"/>
          <w:shd w:val="clear" w:color="auto" w:fill="FFFFFF"/>
        </w:rPr>
        <w:t xml:space="preserve"> </w:t>
      </w:r>
      <w:r w:rsidR="00C62BAD">
        <w:rPr>
          <w:rStyle w:val="normaltextrun"/>
          <w:color w:val="000000"/>
          <w:shd w:val="clear" w:color="auto" w:fill="FFFFFF"/>
        </w:rPr>
        <w:t xml:space="preserve">in the mid-1980s </w:t>
      </w:r>
      <w:r w:rsidR="00C62BAD">
        <w:rPr>
          <w:rStyle w:val="normaltextrun"/>
          <w:color w:val="000000"/>
          <w:shd w:val="clear" w:color="auto" w:fill="E1E3E6"/>
        </w:rPr>
        <w:t>(</w:t>
      </w:r>
      <w:r w:rsidR="00C42182">
        <w:rPr>
          <w:rStyle w:val="normaltextrun"/>
          <w:color w:val="000000"/>
          <w:shd w:val="clear" w:color="auto" w:fill="E1E3E6"/>
        </w:rPr>
        <w:fldChar w:fldCharType="begin">
          <w:fldData xml:space="preserve">PEVuZE5vdGU+PENpdGU+PEF1dGhvcj5LaW1tZXJlcjwvQXV0aG9yPjxZZWFyPjE5OTQ8L1llYXI+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==
</w:fldData>
        </w:fldChar>
      </w:r>
      <w:r w:rsidR="004306D6">
        <w:rPr>
          <w:rStyle w:val="normaltextrun"/>
          <w:color w:val="000000"/>
          <w:shd w:val="clear" w:color="auto" w:fill="E1E3E6"/>
        </w:rPr>
        <w:instrText xml:space="preserve"> ADDIN EN.CITE </w:instrText>
      </w:r>
      <w:r w:rsidR="004306D6">
        <w:rPr>
          <w:rStyle w:val="normaltextrun"/>
          <w:color w:val="000000"/>
          <w:shd w:val="clear" w:color="auto" w:fill="E1E3E6"/>
        </w:rPr>
        <w:fldChar w:fldCharType="begin">
          <w:fldData xml:space="preserve">PEVuZE5vdGU+PENpdGU+PEF1dGhvcj5LaW1tZXJlcjwvQXV0aG9yPjxZZWFyPjE5OTQ8L1llYXI+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==
</w:fldData>
        </w:fldChar>
      </w:r>
      <w:r w:rsidR="004306D6">
        <w:rPr>
          <w:rStyle w:val="normaltextrun"/>
          <w:color w:val="000000"/>
          <w:shd w:val="clear" w:color="auto" w:fill="E1E3E6"/>
        </w:rPr>
        <w:instrText xml:space="preserve"> ADDIN EN.CITE.DATA </w:instrText>
      </w:r>
      <w:r w:rsidR="004306D6">
        <w:rPr>
          <w:rStyle w:val="normaltextrun"/>
          <w:color w:val="000000"/>
          <w:shd w:val="clear" w:color="auto" w:fill="E1E3E6"/>
        </w:rPr>
      </w:r>
      <w:r w:rsidR="004306D6">
        <w:rPr>
          <w:rStyle w:val="normaltextrun"/>
          <w:color w:val="000000"/>
          <w:shd w:val="clear" w:color="auto" w:fill="E1E3E6"/>
        </w:rPr>
        <w:fldChar w:fldCharType="end"/>
      </w:r>
      <w:r w:rsidR="00C42182">
        <w:rPr>
          <w:rStyle w:val="normaltextrun"/>
          <w:color w:val="000000"/>
          <w:shd w:val="clear" w:color="auto" w:fill="E1E3E6"/>
        </w:rPr>
      </w:r>
      <w:r w:rsidR="00C42182">
        <w:rPr>
          <w:rStyle w:val="normaltextrun"/>
          <w:color w:val="000000"/>
          <w:shd w:val="clear" w:color="auto" w:fill="E1E3E6"/>
        </w:rPr>
        <w:fldChar w:fldCharType="separate"/>
      </w:r>
      <w:r w:rsidR="004306D6">
        <w:rPr>
          <w:rStyle w:val="normaltextrun"/>
          <w:noProof/>
          <w:color w:val="000000"/>
          <w:shd w:val="clear" w:color="auto" w:fill="E1E3E6"/>
        </w:rPr>
        <w:t>Carlton et al. 1990, Kimmerer et al. 1994)</w:t>
      </w:r>
      <w:r w:rsidR="00C42182">
        <w:rPr>
          <w:rStyle w:val="normaltextrun"/>
          <w:color w:val="000000"/>
          <w:shd w:val="clear" w:color="auto" w:fill="E1E3E6"/>
        </w:rPr>
        <w:fldChar w:fldCharType="end"/>
      </w:r>
      <w:r w:rsidR="3F12B4CC">
        <w:rPr>
          <w:rStyle w:val="normaltextrun"/>
          <w:color w:val="000000"/>
          <w:shd w:val="clear" w:color="auto" w:fill="FFFFFF"/>
        </w:rPr>
        <w:t>.</w:t>
      </w:r>
      <w:r w:rsidR="649E961C">
        <w:rPr>
          <w:rStyle w:val="normaltextrun"/>
          <w:color w:val="000000"/>
          <w:shd w:val="clear" w:color="auto" w:fill="FFFFFF"/>
        </w:rPr>
        <w:t xml:space="preserve"> </w:t>
      </w:r>
      <w:r w:rsidR="23A8B0FE" w:rsidRPr="7AA32666">
        <w:rPr>
          <w:rStyle w:val="normaltextrun"/>
          <w:color w:val="000000" w:themeColor="text1"/>
        </w:rPr>
        <w:t xml:space="preserve">In addition, the introduction of several non-native zooplankton species </w:t>
      </w:r>
      <w:r w:rsidR="091D6ED6" w:rsidRPr="7AA32666">
        <w:rPr>
          <w:rStyle w:val="normaltextrun"/>
          <w:color w:val="000000" w:themeColor="text1"/>
        </w:rPr>
        <w:t xml:space="preserve">(e.g. the cyclopoid copepod Limnoithona tetraspina, the calanoid copepod Pseudodiaptomus forbesi, and the mysid Hyperacanthomysis longirostris) </w:t>
      </w:r>
      <w:r w:rsidR="04EF23B1" w:rsidRPr="7AA32666">
        <w:rPr>
          <w:rStyle w:val="normaltextrun"/>
          <w:color w:val="000000" w:themeColor="text1"/>
        </w:rPr>
        <w:t>also caused shifts in community composition.</w:t>
      </w:r>
      <w:r w:rsidR="000F0EA6" w:rsidRPr="7AA32666">
        <w:rPr>
          <w:rStyle w:val="normaltextrun"/>
          <w:color w:val="000000" w:themeColor="text1"/>
        </w:rPr>
        <w:t xml:space="preserve"> </w:t>
      </w:r>
      <w:r w:rsidR="00E44F88" w:rsidRPr="004530EA">
        <w:rPr>
          <w:rStyle w:val="normaltextrun"/>
          <w:color w:val="000000" w:themeColor="text1"/>
        </w:rPr>
        <w:t xml:space="preserve"> </w:t>
      </w:r>
      <w:r w:rsidR="004530EA" w:rsidRPr="7AA32666">
        <w:rPr>
          <w:rStyle w:val="normaltextrun"/>
          <w:color w:val="000000" w:themeColor="text1"/>
        </w:rPr>
        <w:t xml:space="preserve">Declines in zooplankton abundance, and </w:t>
      </w:r>
      <w:r w:rsidR="004530EA" w:rsidRPr="2CCDD5D8">
        <w:rPr>
          <w:rFonts w:cs="Arial"/>
        </w:rPr>
        <w:t>changes in community composition</w:t>
      </w:r>
      <w:r w:rsidR="004530EA">
        <w:rPr>
          <w:rFonts w:cs="Arial"/>
        </w:rPr>
        <w:t xml:space="preserve"> </w:t>
      </w:r>
      <w:r w:rsidR="004530EA" w:rsidRPr="2CCDD5D8">
        <w:rPr>
          <w:rFonts w:cs="Arial"/>
        </w:rPr>
        <w:t>have been linked to major declines in the pelagic fishes of the upper estuary known as the “Pelagic Organism Decline”</w:t>
      </w:r>
      <w:r w:rsidR="002A2291">
        <w:rPr>
          <w:rFonts w:cs="Arial"/>
        </w:rPr>
        <w:t>.</w:t>
      </w:r>
      <w:r w:rsidR="004530EA" w:rsidRPr="2CCDD5D8">
        <w:rPr>
          <w:rFonts w:cs="Arial"/>
        </w:rPr>
        <w:t xml:space="preserve"> </w:t>
      </w:r>
      <w:r w:rsidR="00684753" w:rsidRPr="7AA32666">
        <w:rPr>
          <w:rStyle w:val="normaltextrun"/>
          <w:color w:val="000000" w:themeColor="text1"/>
        </w:rPr>
        <w:t>The increase in occurrence and length of drought conditions c</w:t>
      </w:r>
      <w:r w:rsidR="00E5068E" w:rsidRPr="7AA32666">
        <w:rPr>
          <w:rStyle w:val="normaltextrun"/>
          <w:color w:val="000000" w:themeColor="text1"/>
        </w:rPr>
        <w:t>ould compound stressors in a</w:t>
      </w:r>
      <w:r w:rsidR="0053032A" w:rsidRPr="7AA32666">
        <w:rPr>
          <w:rStyle w:val="normaltextrun"/>
          <w:color w:val="000000" w:themeColor="text1"/>
        </w:rPr>
        <w:t>n already heavily disturbed ecosystem.</w:t>
      </w:r>
    </w:p>
    <w:p w14:paraId="6F3F77DF" w14:textId="7273D49E" w:rsidR="0038173F" w:rsidRDefault="00F119F3" w:rsidP="0038173F">
      <w:pPr>
        <w:ind w:firstLine="720"/>
      </w:pPr>
      <w:r>
        <w:t>Few studies have</w:t>
      </w:r>
      <w:r w:rsidR="007B4167">
        <w:t xml:space="preserve"> examined the impact of extended droughts on distribution and abundance of zooplankton in the estuary, </w:t>
      </w:r>
      <w:r w:rsidR="0038173F">
        <w:t>though there are relatively more studies examining</w:t>
      </w:r>
      <w:r w:rsidR="007B4167">
        <w:t xml:space="preserve"> relationships between zooplankton abundance and freshwater flow. </w:t>
      </w:r>
      <w:r w:rsidR="00BF1D9E">
        <w:t xml:space="preserve">Historically, abundance of several </w:t>
      </w:r>
      <w:r w:rsidR="00B15BE0">
        <w:t xml:space="preserve">important </w:t>
      </w:r>
      <w:r w:rsidR="00BF1D9E">
        <w:t xml:space="preserve">zooplankton species, such as </w:t>
      </w:r>
      <w:r w:rsidR="00BF1D9E">
        <w:rPr>
          <w:i/>
        </w:rPr>
        <w:t xml:space="preserve">Neomysis </w:t>
      </w:r>
      <w:r w:rsidR="00BF1D9E">
        <w:rPr>
          <w:i/>
        </w:rPr>
        <w:lastRenderedPageBreak/>
        <w:t xml:space="preserve">mercedis </w:t>
      </w:r>
      <w:r w:rsidR="004F473C">
        <w:t>were</w:t>
      </w:r>
      <w:r w:rsidR="00BF1D9E">
        <w:t xml:space="preserve"> positively correlated with outflow </w:t>
      </w:r>
      <w:r w:rsidR="00297ADE">
        <w:fldChar w:fldCharType="begin">
          <w:fldData xml:space="preserve">PEVuZE5vdGU+PENpdGU+PEF1dGhvcj5KYXNzYnk8L0F1dGhvcj48WWVhcj4xOTk1PC9ZZWFyPjxS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</w:fldData>
        </w:fldChar>
      </w:r>
      <w:r w:rsidR="00BB43C3">
        <w:instrText xml:space="preserve"> ADDIN EN.CITE </w:instrText>
      </w:r>
      <w:r w:rsidR="00BB43C3">
        <w:fldChar w:fldCharType="begin">
          <w:fldData xml:space="preserve">PEVuZE5vdGU+PENpdGU+PEF1dGhvcj5KYXNzYnk8L0F1dGhvcj48WWVhcj4xOTk1PC9ZZWFyPjxS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</w:fldData>
        </w:fldChar>
      </w:r>
      <w:r w:rsidR="00BB43C3">
        <w:instrText xml:space="preserve"> ADDIN EN.CITE.DATA </w:instrText>
      </w:r>
      <w:r w:rsidR="00BB43C3">
        <w:fldChar w:fldCharType="end"/>
      </w:r>
      <w:r w:rsidR="00297ADE">
        <w:fldChar w:fldCharType="separate"/>
      </w:r>
      <w:r w:rsidR="00BB43C3">
        <w:rPr>
          <w:noProof/>
        </w:rPr>
        <w:t>(Jassby et al. 1995, Kimmerer 2002)</w:t>
      </w:r>
      <w:r w:rsidR="00297ADE">
        <w:fldChar w:fldCharType="end"/>
      </w:r>
      <w:r w:rsidR="00BF1D9E">
        <w:t>.</w:t>
      </w:r>
      <w:r w:rsidR="001C759D">
        <w:t xml:space="preserve"> However, not all species show this </w:t>
      </w:r>
      <w:r w:rsidR="005408DC">
        <w:t>relationship</w:t>
      </w:r>
      <w:r w:rsidR="004F473C">
        <w:t xml:space="preserve"> (e.g. </w:t>
      </w:r>
      <w:r w:rsidR="004F473C" w:rsidRPr="00FD2CB9">
        <w:rPr>
          <w:i/>
        </w:rPr>
        <w:t>Eurytemora affinis</w:t>
      </w:r>
      <w:r w:rsidR="004F473C">
        <w:t xml:space="preserve"> was negatively correlated with outflow; Kimmerer 2002)</w:t>
      </w:r>
      <w:r w:rsidR="005408DC">
        <w:t>, the relationship has changed over time</w:t>
      </w:r>
      <w:r w:rsidR="00A25EFB">
        <w:t xml:space="preserve"> (e.g. </w:t>
      </w:r>
      <w:r w:rsidR="00A25EFB" w:rsidRPr="00FD2CB9">
        <w:rPr>
          <w:i/>
          <w:iCs/>
        </w:rPr>
        <w:t>Neomysis mercedis</w:t>
      </w:r>
      <w:r w:rsidR="00A25EFB">
        <w:t xml:space="preserve"> </w:t>
      </w:r>
      <w:r w:rsidR="001B7072">
        <w:t>decreased</w:t>
      </w:r>
      <w:r w:rsidR="00A25EFB">
        <w:t xml:space="preserve"> with flow before </w:t>
      </w:r>
      <w:r w:rsidR="001B7072">
        <w:t>1987 and increased with flow afterwards</w:t>
      </w:r>
      <w:r w:rsidR="00090B9A">
        <w:t>, Kimmerer et al 2002</w:t>
      </w:r>
      <w:r w:rsidR="001B7072">
        <w:t>)</w:t>
      </w:r>
      <w:r w:rsidR="005408DC">
        <w:t xml:space="preserve">, </w:t>
      </w:r>
      <w:r w:rsidR="76E5B51B">
        <w:t>or</w:t>
      </w:r>
      <w:r w:rsidR="004A3533">
        <w:t xml:space="preserve"> </w:t>
      </w:r>
      <w:r w:rsidR="005408DC">
        <w:t>varies by region</w:t>
      </w:r>
      <w:r w:rsidR="009D43F2">
        <w:t xml:space="preserve"> </w:t>
      </w:r>
      <w:r w:rsidR="00DB1D3D">
        <w:fldChar w:fldCharType="begin">
          <w:fldData xml:space="preserve">PEVuZE5vdGU+PENpdGU+PEF1dGhvcj5Cb2xsZW5zPC9BdXRob3I+PFllYXI+MjAxMTwvWWVhcj48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</w:fldData>
        </w:fldChar>
      </w:r>
      <w:r w:rsidR="00565C20">
        <w:instrText xml:space="preserve"> ADDIN EN.CITE </w:instrText>
      </w:r>
      <w:r w:rsidR="00565C20">
        <w:fldChar w:fldCharType="begin">
          <w:fldData xml:space="preserve">PEVuZE5vdGU+PENpdGU+PEF1dGhvcj5Cb2xsZW5zPC9BdXRob3I+PFllYXI+MjAxMTwvWWVhcj48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</w:fldData>
        </w:fldChar>
      </w:r>
      <w:r w:rsidR="00565C20">
        <w:instrText xml:space="preserve"> ADDIN EN.CITE.DATA </w:instrText>
      </w:r>
      <w:r w:rsidR="00565C20">
        <w:fldChar w:fldCharType="end"/>
      </w:r>
      <w:r w:rsidR="00DB1D3D">
        <w:fldChar w:fldCharType="separate"/>
      </w:r>
      <w:r w:rsidR="00565C20">
        <w:rPr>
          <w:noProof/>
        </w:rPr>
        <w:t>(Bollens et al. 2011, Kimmerer et al. 2018b)</w:t>
      </w:r>
      <w:r w:rsidR="00DB1D3D">
        <w:fldChar w:fldCharType="end"/>
      </w:r>
      <w:r w:rsidR="005408DC">
        <w:t xml:space="preserve">. </w:t>
      </w:r>
      <w:r w:rsidR="003958A5">
        <w:t xml:space="preserve">Extended droughts may favor non-native zooplankton, such as </w:t>
      </w:r>
      <w:r w:rsidR="003958A5" w:rsidRPr="002D2B9D">
        <w:rPr>
          <w:i/>
        </w:rPr>
        <w:t>L</w:t>
      </w:r>
      <w:r w:rsidR="003958A5" w:rsidRPr="002D2B9D">
        <w:rPr>
          <w:i/>
          <w:iCs/>
        </w:rPr>
        <w:t>.</w:t>
      </w:r>
      <w:r w:rsidR="003958A5" w:rsidRPr="002D2B9D">
        <w:rPr>
          <w:i/>
        </w:rPr>
        <w:t xml:space="preserve"> tetraspina</w:t>
      </w:r>
      <w:r w:rsidR="003958A5">
        <w:t xml:space="preserve"> and </w:t>
      </w:r>
      <w:r w:rsidR="003958A5" w:rsidRPr="002D2B9D">
        <w:rPr>
          <w:i/>
        </w:rPr>
        <w:t>P. forbesi</w:t>
      </w:r>
      <w:r w:rsidR="003958A5">
        <w:t xml:space="preserve">, over native species since they are better able to escape predation by invasive clams </w:t>
      </w:r>
      <w:r w:rsidR="003958A5">
        <w:fldChar w:fldCharType="begin"/>
      </w:r>
      <w:r w:rsidR="003958A5">
        <w:instrText xml:space="preserve"> ADDIN EN.CITE &lt;EndNote&gt;&lt;Cite&gt;&lt;Author&gt;Gould&lt;/Author&gt;&lt;Year&gt;2010&lt;/Year&gt;&lt;RecNum&gt;2275&lt;/RecNum&gt;&lt;DisplayText&gt;(Gould and Kimmerer 2010)&lt;/DisplayText&gt;&lt;record&gt;&lt;rec-number&gt;2275&lt;/rec-number&gt;&lt;foreign-keys&gt;&lt;key app="EN" db-id="std9wdt06dea0ber50cpepe0azprxd52vwpp" timestamp="1558712341"&gt;2275&lt;/key&gt;&lt;/foreign-keys&gt;&lt;ref-type name="Journal Article"&gt;17&lt;/ref-type&gt;&lt;contributors&gt;&lt;authors&gt;&lt;author&gt;Gould, Alison L&lt;/author&gt;&lt;author&gt;Kimmerer, Wim J&lt;/author&gt;&lt;/authors&gt;&lt;/contributors&gt;&lt;titles&gt;&lt;title&gt;&lt;style face="normal" font="default" size="100%"&gt;Development, growth, and reproduction of the cyclopoid copepod &lt;/style&gt;&lt;style face="italic" font="default" size="100%"&gt;Limnoithona tetraspina&lt;/style&gt;&lt;style face="normal" font="default" size="100%"&gt; in the upper San Francisco Estuary&lt;/style&gt;&lt;/title&gt;&lt;secondary-title&gt;Marine Ecology Progress Series&lt;/secondary-title&gt;&lt;/titles&gt;&lt;periodical&gt;&lt;full-title&gt;Marine Ecology Progress Series&lt;/full-title&gt;&lt;/periodical&gt;&lt;pages&gt;163-177&lt;/pages&gt;&lt;volume&gt;412&lt;/volume&gt;&lt;dates&gt;&lt;year&gt;2010&lt;/year&gt;&lt;/dates&gt;&lt;isbn&gt;0171-8630&lt;/isbn&gt;&lt;urls&gt;&lt;/urls&gt;&lt;/record&gt;&lt;/Cite&gt;&lt;/EndNote&gt;</w:instrText>
      </w:r>
      <w:r w:rsidR="003958A5">
        <w:fldChar w:fldCharType="separate"/>
      </w:r>
      <w:r w:rsidR="003958A5">
        <w:rPr>
          <w:noProof/>
        </w:rPr>
        <w:t>(Gould and Kimmerer 2010)</w:t>
      </w:r>
      <w:r w:rsidR="003958A5">
        <w:fldChar w:fldCharType="end"/>
      </w:r>
      <w:r w:rsidR="003958A5">
        <w:t xml:space="preserve">, and they can feed on alternative food sources in conditions of low phytoplankton availability </w:t>
      </w:r>
      <w:r w:rsidR="003958A5">
        <w:fldChar w:fldCharType="begin"/>
      </w:r>
      <w:r w:rsidR="003958A5">
        <w:instrText xml:space="preserve"> ADDIN EN.CITE &lt;EndNote&gt;&lt;Cite&gt;&lt;Author&gt;Winder&lt;/Author&gt;&lt;Year&gt;2011&lt;/Year&gt;&lt;RecNum&gt;4238&lt;/RecNum&gt;&lt;DisplayText&gt;(Winder et al. 2011)&lt;/DisplayText&gt;&lt;record&gt;&lt;rec-number&gt;4238&lt;/rec-number&gt;&lt;foreign-keys&gt;&lt;key app="EN" db-id="std9wdt06dea0ber50cpepe0azprxd52vwpp" timestamp="1667692290"&gt;4238&lt;/key&gt;&lt;/foreign-keys&gt;&lt;ref-type name="Journal Article"&gt;17&lt;/ref-type&gt;&lt;contributors&gt;&lt;authors&gt;&lt;author&gt;Winder, Monika&lt;/author&gt;&lt;author&gt;Jassby, Alan D.&lt;/author&gt;&lt;author&gt;Mac Nally, Ralph&lt;/author&gt;&lt;/authors&gt;&lt;/contributors&gt;&lt;titles&gt;&lt;title&gt;Synergies between climate anomalies and hydrological modifications facilitate estuarine biotic invasions&lt;/title&gt;&lt;secondary-title&gt;Ecology Letters&lt;/secondary-title&gt;&lt;/titles&gt;&lt;periodical&gt;&lt;full-title&gt;Ecology Letters&lt;/full-title&gt;&lt;/periodical&gt;&lt;pages&gt;749-757&lt;/pages&gt;&lt;volume&gt;14&lt;/volume&gt;&lt;number&gt;8&lt;/number&gt;&lt;dates&gt;&lt;year&gt;2011&lt;/year&gt;&lt;/dates&gt;&lt;isbn&gt;1461-023X&lt;/isbn&gt;&lt;urls&gt;&lt;related-urls&gt;&lt;url&gt;https://onlinelibrary.wiley.com/doi/abs/10.1111/j.1461-0248.2011.01635.x&lt;/url&gt;&lt;/related-urls&gt;&lt;/urls&gt;&lt;electronic-resource-num&gt;https://doi.org/10.1111/j.1461-0248.2011.01635.x&lt;/electronic-resource-num&gt;&lt;/record&gt;&lt;/Cite&gt;&lt;/EndNote&gt;</w:instrText>
      </w:r>
      <w:r w:rsidR="003958A5">
        <w:fldChar w:fldCharType="separate"/>
      </w:r>
      <w:r w:rsidR="003958A5">
        <w:rPr>
          <w:noProof/>
        </w:rPr>
        <w:t>(Winder et al. 2011)</w:t>
      </w:r>
      <w:r w:rsidR="003958A5">
        <w:fldChar w:fldCharType="end"/>
      </w:r>
      <w:r w:rsidR="003958A5">
        <w:t>.</w:t>
      </w:r>
    </w:p>
    <w:p w14:paraId="224DC451" w14:textId="683A760F" w:rsidR="00C36FF8" w:rsidRDefault="00516665" w:rsidP="00C36FF8">
      <w:pPr>
        <w:rPr>
          <w:rFonts w:eastAsia="Times New Roman" w:cs="Arial"/>
        </w:rPr>
      </w:pPr>
      <w:r>
        <w:t>During drought years</w:t>
      </w:r>
      <w:r w:rsidR="004D10C9">
        <w:t xml:space="preserve">, </w:t>
      </w:r>
      <w:r w:rsidR="7F20480E">
        <w:t xml:space="preserve">freshwater </w:t>
      </w:r>
      <w:r w:rsidR="004D10C9">
        <w:t>outflow decrease</w:t>
      </w:r>
      <w:r w:rsidR="008A016A">
        <w:t>s</w:t>
      </w:r>
      <w:r w:rsidR="004D10C9">
        <w:t xml:space="preserve"> drastically, and understanding </w:t>
      </w:r>
      <w:r w:rsidR="47FF3187">
        <w:t xml:space="preserve">the impact to </w:t>
      </w:r>
      <w:r w:rsidR="7F527FBA">
        <w:t>the</w:t>
      </w:r>
      <w:r w:rsidR="004D10C9">
        <w:t xml:space="preserve"> zooplankton</w:t>
      </w:r>
      <w:r w:rsidR="004A3533">
        <w:t xml:space="preserve"> </w:t>
      </w:r>
      <w:r w:rsidR="2A6CD7FE">
        <w:t>community</w:t>
      </w:r>
      <w:r w:rsidR="004D10C9">
        <w:t xml:space="preserve"> is integral to management decisions.</w:t>
      </w:r>
      <w:r w:rsidR="00117E78">
        <w:t xml:space="preserve"> </w:t>
      </w:r>
      <w:r w:rsidR="002A76C3">
        <w:t xml:space="preserve">One possible mechanism for how outflow during drought years can </w:t>
      </w:r>
      <w:r w:rsidR="04EC8D0A">
        <w:t>impact</w:t>
      </w:r>
      <w:r w:rsidR="417AA77C">
        <w:t>s</w:t>
      </w:r>
      <w:r w:rsidR="002A76C3">
        <w:t xml:space="preserve"> zooplankton  is through </w:t>
      </w:r>
      <w:r w:rsidR="38C1DFEA">
        <w:t>shifts of</w:t>
      </w:r>
      <w:r w:rsidR="00117E78" w:rsidRPr="7AA32666">
        <w:rPr>
          <w:rFonts w:eastAsia="Times New Roman" w:cs="Arial"/>
        </w:rPr>
        <w:t xml:space="preserve">the </w:t>
      </w:r>
      <w:r w:rsidR="00002C0C" w:rsidRPr="7AA32666">
        <w:rPr>
          <w:rFonts w:eastAsia="Times New Roman" w:cs="Arial"/>
        </w:rPr>
        <w:t>low-salinity zone (LSZ)</w:t>
      </w:r>
      <w:r w:rsidR="00117E78" w:rsidRPr="7AA32666">
        <w:rPr>
          <w:rFonts w:eastAsia="Times New Roman" w:cs="Arial"/>
        </w:rPr>
        <w:t xml:space="preserve"> (</w:t>
      </w:r>
      <w:r w:rsidR="003F47FD" w:rsidRPr="7AA32666">
        <w:rPr>
          <w:rFonts w:eastAsia="Times New Roman" w:cs="Arial"/>
        </w:rPr>
        <w:t>1 – 6ppt</w:t>
      </w:r>
      <w:r w:rsidR="00117E78" w:rsidRPr="7AA32666">
        <w:rPr>
          <w:rFonts w:eastAsia="Times New Roman" w:cs="Arial"/>
        </w:rPr>
        <w:t>)</w:t>
      </w:r>
      <w:r w:rsidR="002A76C3" w:rsidRPr="7AA32666">
        <w:rPr>
          <w:rFonts w:eastAsia="Times New Roman" w:cs="Arial"/>
        </w:rPr>
        <w:t xml:space="preserve">. </w:t>
      </w:r>
      <w:r w:rsidR="00117E78" w:rsidRPr="7AA32666">
        <w:rPr>
          <w:rFonts w:eastAsia="Times New Roman" w:cs="Arial"/>
        </w:rPr>
        <w:t xml:space="preserve">Before the invasion of </w:t>
      </w:r>
      <w:r w:rsidR="00117E78" w:rsidRPr="7AA32666">
        <w:rPr>
          <w:rFonts w:eastAsia="Times New Roman" w:cs="Arial"/>
          <w:i/>
        </w:rPr>
        <w:t>P. amurensis</w:t>
      </w:r>
      <w:r w:rsidR="00117E78" w:rsidRPr="7AA32666">
        <w:rPr>
          <w:rFonts w:eastAsia="Times New Roman" w:cs="Arial"/>
        </w:rPr>
        <w:t>, positioning of the</w:t>
      </w:r>
      <w:r w:rsidR="002A76C3" w:rsidRPr="7AA32666">
        <w:rPr>
          <w:rFonts w:eastAsia="Times New Roman" w:cs="Arial"/>
        </w:rPr>
        <w:t xml:space="preserve"> </w:t>
      </w:r>
      <w:r w:rsidR="00D93494" w:rsidRPr="7AA32666">
        <w:rPr>
          <w:rFonts w:eastAsia="Times New Roman" w:cs="Arial"/>
        </w:rPr>
        <w:t>LSZ</w:t>
      </w:r>
      <w:r w:rsidR="00117E78" w:rsidRPr="7AA32666">
        <w:rPr>
          <w:rFonts w:eastAsia="Times New Roman" w:cs="Arial"/>
        </w:rPr>
        <w:t xml:space="preserve"> in the shallower areas of Suisun Bay during spring and summer led to higher productivity due to higher water residence time and turbulent </w:t>
      </w:r>
      <w:r w:rsidR="00BB7338" w:rsidRPr="7AA32666">
        <w:rPr>
          <w:rFonts w:eastAsia="Times New Roman" w:cs="Arial"/>
        </w:rPr>
        <w:t>mixing</w:t>
      </w:r>
      <w:r w:rsidR="005476F6" w:rsidRPr="7AA32666">
        <w:rPr>
          <w:rFonts w:eastAsia="Times New Roman" w:cs="Arial"/>
        </w:rPr>
        <w:fldChar w:fldCharType="begin"/>
      </w:r>
      <w:r w:rsidR="005476F6" w:rsidRPr="7AA32666">
        <w:rPr>
          <w:rFonts w:eastAsia="Times New Roman" w:cs="Arial"/>
        </w:rPr>
        <w:instrText xml:space="preserve"> ADDIN EN.CITE &lt;EndNote&gt;&lt;Cite&gt;&lt;Author&gt;Cloern&lt;/Author&gt;&lt;Year&gt;1983&lt;/Year&gt;&lt;RecNum&gt;2978&lt;/RecNum&gt;&lt;DisplayText&gt;(Cloern et al. 1983)&lt;/DisplayText&gt;&lt;record&gt;&lt;rec-number&gt;2978&lt;/rec-number&gt;&lt;foreign-keys&gt;&lt;key app="EN" db-id="std9wdt06dea0ber50cpepe0azprxd52vwpp" timestamp="1584977801"&gt;2978&lt;/key&gt;&lt;/foreign-keys&gt;&lt;ref-type name="Journal Article"&gt;17&lt;/ref-type&gt;&lt;contributors&gt;&lt;authors&gt;&lt;author&gt;Cloern, James E.&lt;/author&gt;&lt;author&gt;Alpine, Andrea E.&lt;/author&gt;&lt;author&gt;Cole, Brian E.&lt;/author&gt;&lt;author&gt;Wong, Raymond L. J.&lt;/author&gt;&lt;author&gt;Arthur, James F.&lt;/author&gt;&lt;author&gt;Ball, Melvin D.&lt;/author&gt;&lt;/authors&gt;&lt;/contributors&gt;&lt;titles&gt;&lt;title&gt;River discharge controls phytoplankton dynamics in the northern San Francisco Bay estuary&lt;/title&gt;&lt;secondary-title&gt;Estuarine, Coastal and Shelf Science&lt;/secondary-title&gt;&lt;/titles&gt;&lt;periodical&gt;&lt;full-title&gt;Estuarine, Coastal and Shelf Science&lt;/full-title&gt;&lt;/periodical&gt;&lt;pages&gt;415-429&lt;/pages&gt;&lt;volume&gt;16&lt;/volume&gt;&lt;number&gt;4&lt;/number&gt;&lt;keywords&gt;&lt;keyword&gt;phytoplankton&lt;/keyword&gt;&lt;keyword&gt;ecology&lt;/keyword&gt;&lt;keyword&gt;partially mixed estuaries&lt;/keyword&gt;&lt;keyword&gt;estuarine circulation&lt;/keyword&gt;&lt;keyword&gt;population dynamics&lt;/keyword&gt;&lt;keyword&gt;diatoms&lt;/keyword&gt;&lt;keyword&gt;sinking rates&lt;/keyword&gt;&lt;keyword&gt;San Francisco Bay&lt;/keyword&gt;&lt;/keywords&gt;&lt;dates&gt;&lt;year&gt;1983&lt;/year&gt;&lt;pub-dates&gt;&lt;date&gt;1983/04/01/&lt;/date&gt;&lt;/pub-dates&gt;&lt;/dates&gt;&lt;isbn&gt;0272-7714&lt;/isbn&gt;&lt;urls&gt;&lt;related-urls&gt;&lt;url&gt;http://www.sciencedirect.com/science/article/pii/0272771483901038&lt;/url&gt;&lt;/related-urls&gt;&lt;/urls&gt;&lt;electronic-resource-num&gt;https://doi.org/10.1016/0272-7714(83)90103-8&lt;/electronic-resource-num&gt;&lt;/record&gt;&lt;/Cite&gt;&lt;/EndNote&gt;</w:instrText>
      </w:r>
      <w:r w:rsidR="005476F6" w:rsidRPr="7AA32666">
        <w:rPr>
          <w:rFonts w:eastAsia="Times New Roman" w:cs="Arial"/>
        </w:rPr>
        <w:fldChar w:fldCharType="separate"/>
      </w:r>
      <w:r w:rsidR="005476F6" w:rsidRPr="7AA32666">
        <w:rPr>
          <w:rFonts w:eastAsia="Times New Roman" w:cs="Arial"/>
        </w:rPr>
        <w:t>(Cloern et al. 1983)</w:t>
      </w:r>
      <w:r w:rsidR="005476F6" w:rsidRPr="7AA32666">
        <w:rPr>
          <w:rFonts w:eastAsia="Times New Roman" w:cs="Arial"/>
        </w:rPr>
        <w:fldChar w:fldCharType="end"/>
      </w:r>
      <w:r w:rsidR="00117E78" w:rsidRPr="7AA32666">
        <w:rPr>
          <w:rFonts w:eastAsia="Times New Roman" w:cs="Arial"/>
        </w:rPr>
        <w:t>.</w:t>
      </w:r>
      <w:r w:rsidR="00D93494" w:rsidRPr="7AA32666">
        <w:rPr>
          <w:rFonts w:eastAsia="Times New Roman" w:cs="Arial"/>
        </w:rPr>
        <w:t xml:space="preserve"> </w:t>
      </w:r>
      <w:r w:rsidR="002F74C2" w:rsidRPr="7AA32666">
        <w:rPr>
          <w:rFonts w:eastAsia="Times New Roman" w:cs="Arial"/>
        </w:rPr>
        <w:t xml:space="preserve">Since the invasion, </w:t>
      </w:r>
      <w:r w:rsidR="007F4CDF" w:rsidRPr="7AA32666">
        <w:rPr>
          <w:rFonts w:eastAsia="Times New Roman" w:cs="Arial"/>
        </w:rPr>
        <w:t xml:space="preserve">chlorophyll in </w:t>
      </w:r>
      <w:r w:rsidR="008A7D5C" w:rsidRPr="7AA32666">
        <w:rPr>
          <w:rFonts w:eastAsia="Times New Roman" w:cs="Arial"/>
        </w:rPr>
        <w:t xml:space="preserve">Suisun Bay </w:t>
      </w:r>
      <w:r w:rsidR="007F4CDF" w:rsidRPr="7AA32666">
        <w:rPr>
          <w:rFonts w:eastAsia="Times New Roman" w:cs="Arial"/>
        </w:rPr>
        <w:t>dropped dramatically</w:t>
      </w:r>
      <w:r w:rsidR="006337DD" w:rsidRPr="7AA32666">
        <w:rPr>
          <w:rFonts w:eastAsia="Times New Roman" w:cs="Arial"/>
        </w:rPr>
        <w:t xml:space="preserve"> </w:t>
      </w:r>
      <w:r w:rsidR="0071454F" w:rsidRPr="7AA32666">
        <w:rPr>
          <w:rFonts w:eastAsia="Times New Roman" w:cs="Arial"/>
        </w:rPr>
        <w:fldChar w:fldCharType="begin">
          <w:fldData xml:space="preserve">PEVuZE5vdGU+PENpdGU+PEF1dGhvcj5DbG9lcm48L0F1dGhvcj48WWVhcj4yMDE5PC9ZZWFyPjxS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</w:fldData>
        </w:fldChar>
      </w:r>
      <w:r w:rsidR="009A60B3" w:rsidRPr="7AA32666">
        <w:rPr>
          <w:rFonts w:eastAsia="Times New Roman" w:cs="Arial"/>
        </w:rPr>
        <w:instrText xml:space="preserve"> ADDIN EN.CITE </w:instrText>
      </w:r>
      <w:r w:rsidR="009A60B3" w:rsidRPr="7AA32666">
        <w:rPr>
          <w:rFonts w:eastAsia="Times New Roman" w:cs="Arial"/>
        </w:rPr>
        <w:fldChar w:fldCharType="begin">
          <w:fldData xml:space="preserve">PEVuZE5vdGU+PENpdGU+PEF1dGhvcj5DbG9lcm48L0F1dGhvcj48WWVhcj4yMDE5PC9ZZWFyPjxS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</w:fldData>
        </w:fldChar>
      </w:r>
      <w:r w:rsidR="009A60B3" w:rsidRPr="7AA32666">
        <w:rPr>
          <w:rFonts w:eastAsia="Times New Roman" w:cs="Arial"/>
        </w:rPr>
        <w:instrText xml:space="preserve"> ADDIN EN.CITE.DATA </w:instrText>
      </w:r>
      <w:r w:rsidR="009A60B3" w:rsidRPr="7AA32666">
        <w:rPr>
          <w:rFonts w:eastAsia="Times New Roman" w:cs="Arial"/>
        </w:rPr>
      </w:r>
      <w:r w:rsidR="009A60B3" w:rsidRPr="7AA32666">
        <w:rPr>
          <w:rFonts w:eastAsia="Times New Roman" w:cs="Arial"/>
        </w:rPr>
        <w:fldChar w:fldCharType="end"/>
      </w:r>
      <w:r w:rsidR="0071454F" w:rsidRPr="7AA32666">
        <w:rPr>
          <w:rFonts w:eastAsia="Times New Roman" w:cs="Arial"/>
        </w:rPr>
      </w:r>
      <w:r w:rsidR="0071454F" w:rsidRPr="7AA32666">
        <w:rPr>
          <w:rFonts w:eastAsia="Times New Roman" w:cs="Arial"/>
        </w:rPr>
        <w:fldChar w:fldCharType="separate"/>
      </w:r>
      <w:r w:rsidR="009A60B3" w:rsidRPr="7AA32666">
        <w:rPr>
          <w:rFonts w:eastAsia="Times New Roman" w:cs="Arial"/>
        </w:rPr>
        <w:t>(Cloern 2019, Hammock et al. 2019)</w:t>
      </w:r>
      <w:r w:rsidR="0071454F" w:rsidRPr="7AA32666">
        <w:rPr>
          <w:rFonts w:eastAsia="Times New Roman" w:cs="Arial"/>
        </w:rPr>
        <w:fldChar w:fldCharType="end"/>
      </w:r>
      <w:r w:rsidR="007F4CDF" w:rsidRPr="7AA32666">
        <w:rPr>
          <w:rFonts w:eastAsia="Times New Roman" w:cs="Arial"/>
        </w:rPr>
        <w:t xml:space="preserve">, and </w:t>
      </w:r>
      <w:r w:rsidR="006337DD" w:rsidRPr="7AA32666">
        <w:rPr>
          <w:rFonts w:eastAsia="Times New Roman" w:cs="Arial"/>
        </w:rPr>
        <w:t xml:space="preserve">Suisun now </w:t>
      </w:r>
      <w:r w:rsidR="008A7D5C" w:rsidRPr="7AA32666">
        <w:rPr>
          <w:rFonts w:eastAsia="Times New Roman" w:cs="Arial"/>
        </w:rPr>
        <w:t xml:space="preserve">typically has lower chlorophyll and phytoplankton biomass than upstream regions </w:t>
      </w:r>
      <w:r w:rsidR="00864F97" w:rsidRPr="7AA32666">
        <w:rPr>
          <w:rFonts w:eastAsia="Times New Roman" w:cs="Arial"/>
        </w:rPr>
        <w:t xml:space="preserve">in the central and south Delta (CITE WATER QUALITY/PHYTOPLANKTON PAPER). </w:t>
      </w:r>
      <w:r w:rsidR="00BD1C0B" w:rsidRPr="7AA32666">
        <w:rPr>
          <w:rFonts w:eastAsia="Times New Roman" w:cs="Arial"/>
        </w:rPr>
        <w:t xml:space="preserve">Because of this low in situ productivity, the Suisun region is now reliant on transport of high densities of freshwater copepods, </w:t>
      </w:r>
      <w:r w:rsidR="00662185" w:rsidRPr="7AA32666">
        <w:rPr>
          <w:rFonts w:eastAsia="Times New Roman" w:cs="Arial"/>
        </w:rPr>
        <w:t>such</w:t>
      </w:r>
      <w:r w:rsidR="00BD1C0B" w:rsidRPr="7AA32666">
        <w:rPr>
          <w:rFonts w:eastAsia="Times New Roman" w:cs="Arial"/>
        </w:rPr>
        <w:t xml:space="preserve"> as </w:t>
      </w:r>
      <w:r w:rsidR="00BD1C0B" w:rsidRPr="00FD2CB9">
        <w:rPr>
          <w:rFonts w:eastAsia="Times New Roman" w:cs="Arial"/>
          <w:i/>
        </w:rPr>
        <w:t>P</w:t>
      </w:r>
      <w:r w:rsidR="1613BB72" w:rsidRPr="7AA32666">
        <w:rPr>
          <w:rFonts w:eastAsia="Times New Roman" w:cs="Arial"/>
          <w:i/>
          <w:iCs/>
        </w:rPr>
        <w:t>.</w:t>
      </w:r>
      <w:r w:rsidR="00BD1C0B" w:rsidRPr="00FD2CB9">
        <w:rPr>
          <w:rFonts w:eastAsia="Times New Roman" w:cs="Arial"/>
          <w:i/>
        </w:rPr>
        <w:t xml:space="preserve"> forbesi</w:t>
      </w:r>
      <w:r w:rsidR="00BD1C0B" w:rsidRPr="7AA32666">
        <w:rPr>
          <w:rFonts w:eastAsia="Times New Roman" w:cs="Arial"/>
        </w:rPr>
        <w:t xml:space="preserve"> </w:t>
      </w:r>
      <w:r w:rsidR="00662185" w:rsidRPr="7AA32666">
        <w:rPr>
          <w:rFonts w:eastAsia="Times New Roman" w:cs="Arial"/>
        </w:rPr>
        <w:t xml:space="preserve">from upstream to subsidize the </w:t>
      </w:r>
      <w:r w:rsidR="00E554AD" w:rsidRPr="7AA32666">
        <w:rPr>
          <w:rFonts w:eastAsia="Times New Roman" w:cs="Arial"/>
        </w:rPr>
        <w:t>zooplankton</w:t>
      </w:r>
      <w:r w:rsidR="00662185" w:rsidRPr="7AA32666">
        <w:rPr>
          <w:rFonts w:eastAsia="Times New Roman" w:cs="Arial"/>
        </w:rPr>
        <w:t xml:space="preserve"> community </w:t>
      </w:r>
      <w:r w:rsidR="00E554AD" w:rsidRPr="7AA32666">
        <w:rPr>
          <w:rFonts w:eastAsia="Times New Roman" w:cs="Arial"/>
        </w:rPr>
        <w:fldChar w:fldCharType="begin">
          <w:fldData xml:space="preserve">PEVuZE5vdGU+PENpdGU+PEF1dGhvcj5LaW1tZXJlcjwvQXV0aG9yPjxZZWFyPjIwMTg8L1llYXI+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</w:fldData>
        </w:fldChar>
      </w:r>
      <w:r w:rsidR="00E554AD" w:rsidRPr="7AA32666">
        <w:rPr>
          <w:rFonts w:eastAsia="Times New Roman" w:cs="Arial"/>
        </w:rPr>
        <w:instrText xml:space="preserve"> ADDIN EN.CITE </w:instrText>
      </w:r>
      <w:r w:rsidR="00E554AD" w:rsidRPr="7AA32666">
        <w:rPr>
          <w:rFonts w:eastAsia="Times New Roman" w:cs="Arial"/>
        </w:rPr>
        <w:fldChar w:fldCharType="begin">
          <w:fldData xml:space="preserve">PEVuZE5vdGU+PENpdGU+PEF1dGhvcj5LaW1tZXJlcjwvQXV0aG9yPjxZZWFyPjIwMTg8L1llYXI+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</w:fldData>
        </w:fldChar>
      </w:r>
      <w:r w:rsidR="00E554AD" w:rsidRPr="7AA32666">
        <w:rPr>
          <w:rFonts w:eastAsia="Times New Roman" w:cs="Arial"/>
        </w:rPr>
        <w:instrText xml:space="preserve"> ADDIN EN.CITE.DATA </w:instrText>
      </w:r>
      <w:r w:rsidR="00E554AD" w:rsidRPr="7AA32666">
        <w:rPr>
          <w:rFonts w:eastAsia="Times New Roman" w:cs="Arial"/>
        </w:rPr>
      </w:r>
      <w:r w:rsidR="00E554AD" w:rsidRPr="7AA32666">
        <w:rPr>
          <w:rFonts w:eastAsia="Times New Roman" w:cs="Arial"/>
        </w:rPr>
        <w:fldChar w:fldCharType="end"/>
      </w:r>
      <w:r w:rsidR="00E554AD" w:rsidRPr="7AA32666">
        <w:rPr>
          <w:rFonts w:eastAsia="Times New Roman" w:cs="Arial"/>
        </w:rPr>
      </w:r>
      <w:r w:rsidR="00E554AD" w:rsidRPr="7AA32666">
        <w:rPr>
          <w:rFonts w:eastAsia="Times New Roman" w:cs="Arial"/>
        </w:rPr>
        <w:fldChar w:fldCharType="separate"/>
      </w:r>
      <w:r w:rsidR="00E554AD" w:rsidRPr="7AA32666">
        <w:rPr>
          <w:rFonts w:eastAsia="Times New Roman" w:cs="Arial"/>
        </w:rPr>
        <w:t>(Kimmerer et al. 2018a, Kimmerer et al. 2018b)</w:t>
      </w:r>
      <w:r w:rsidR="00E554AD" w:rsidRPr="7AA32666">
        <w:rPr>
          <w:rFonts w:eastAsia="Times New Roman" w:cs="Arial"/>
        </w:rPr>
        <w:fldChar w:fldCharType="end"/>
      </w:r>
      <w:r w:rsidR="00E554AD" w:rsidRPr="7AA32666">
        <w:rPr>
          <w:rFonts w:eastAsia="Times New Roman" w:cs="Arial"/>
        </w:rPr>
        <w:t>.</w:t>
      </w:r>
    </w:p>
    <w:p w14:paraId="44115A08" w14:textId="20BD05B3" w:rsidR="00166013" w:rsidRDefault="00C36FF8" w:rsidP="00FD2CB9">
      <w:pPr>
        <w:rPr>
          <w:rFonts w:eastAsia="Times New Roman" w:cs="Arial"/>
        </w:rPr>
      </w:pPr>
      <w:r>
        <w:rPr>
          <w:rFonts w:eastAsia="Times New Roman" w:cs="Arial"/>
        </w:rPr>
        <w:tab/>
        <w:t>M</w:t>
      </w:r>
      <w:r>
        <w:rPr>
          <w:rFonts w:eastAsia="Times New Roman" w:cs="Arial"/>
          <w:szCs w:val="24"/>
        </w:rPr>
        <w:t>os</w:t>
      </w:r>
      <w:r w:rsidR="00056ABB">
        <w:rPr>
          <w:rFonts w:eastAsia="Times New Roman" w:cs="Arial"/>
          <w:szCs w:val="24"/>
        </w:rPr>
        <w:t>t zooplankton move with the prevailing currents</w:t>
      </w:r>
      <w:r w:rsidR="00EE04D4">
        <w:rPr>
          <w:rFonts w:eastAsia="Times New Roman" w:cs="Arial"/>
          <w:szCs w:val="24"/>
        </w:rPr>
        <w:t xml:space="preserve">, although </w:t>
      </w:r>
      <w:r w:rsidR="00C260D7">
        <w:rPr>
          <w:rFonts w:eastAsia="Times New Roman" w:cs="Arial"/>
          <w:szCs w:val="24"/>
        </w:rPr>
        <w:t>some taxa</w:t>
      </w:r>
      <w:r w:rsidR="00EE04D4">
        <w:rPr>
          <w:rFonts w:eastAsia="Times New Roman" w:cs="Arial"/>
          <w:szCs w:val="24"/>
        </w:rPr>
        <w:t xml:space="preserve"> can use vertical migration to exploit vertical gradients in current speed and direction</w:t>
      </w:r>
      <w:r w:rsidR="00DA3C49">
        <w:rPr>
          <w:rFonts w:eastAsia="Times New Roman" w:cs="Arial"/>
          <w:szCs w:val="24"/>
        </w:rPr>
        <w:t xml:space="preserve"> </w:t>
      </w:r>
      <w:r w:rsidR="00A05EC4">
        <w:rPr>
          <w:rFonts w:eastAsia="Times New Roman" w:cs="Arial"/>
          <w:szCs w:val="24"/>
        </w:rPr>
        <w:fldChar w:fldCharType="begin"/>
      </w:r>
      <w:r w:rsidR="00A05EC4">
        <w:rPr>
          <w:rFonts w:eastAsia="Times New Roman" w:cs="Arial"/>
          <w:szCs w:val="24"/>
        </w:rPr>
        <w:instrText xml:space="preserve"> ADDIN EN.CITE &lt;EndNote&gt;&lt;Cite&gt;&lt;Author&gt;Kimmerer&lt;/Author&gt;&lt;Year&gt;1998&lt;/Year&gt;&lt;RecNum&gt;539&lt;/RecNum&gt;&lt;DisplayText&gt;(Kimmerer et al. 1998)&lt;/DisplayText&gt;&lt;record&gt;&lt;rec-number&gt;539&lt;/rec-number&gt;&lt;foreign-keys&gt;&lt;key app="EN" db-id="std9wdt06dea0ber50cpepe0azprxd52vwpp" timestamp="1558711034"&gt;539&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electronic-resource-num&gt;https://doi.org/10.4319/lo.1998.43.7.1697&lt;/electronic-resource-num&gt;&lt;/record&gt;&lt;/Cite&gt;&lt;/EndNote&gt;</w:instrText>
      </w:r>
      <w:r w:rsidR="00A05EC4">
        <w:rPr>
          <w:rFonts w:eastAsia="Times New Roman" w:cs="Arial"/>
          <w:szCs w:val="24"/>
        </w:rPr>
        <w:fldChar w:fldCharType="separate"/>
      </w:r>
      <w:r w:rsidR="00A05EC4">
        <w:rPr>
          <w:rFonts w:eastAsia="Times New Roman" w:cs="Arial"/>
          <w:noProof/>
          <w:szCs w:val="24"/>
        </w:rPr>
        <w:t>(Kimmerer et al. 1998)</w:t>
      </w:r>
      <w:r w:rsidR="00A05EC4">
        <w:rPr>
          <w:rFonts w:eastAsia="Times New Roman" w:cs="Arial"/>
          <w:szCs w:val="24"/>
        </w:rPr>
        <w:fldChar w:fldCharType="end"/>
      </w:r>
      <w:r w:rsidR="00E626E2">
        <w:rPr>
          <w:rFonts w:eastAsia="Times New Roman" w:cs="Arial"/>
          <w:szCs w:val="24"/>
        </w:rPr>
        <w:t>.</w:t>
      </w:r>
      <w:r w:rsidR="00056ABB">
        <w:rPr>
          <w:rFonts w:eastAsia="Times New Roman" w:cs="Arial"/>
          <w:szCs w:val="24"/>
        </w:rPr>
        <w:t xml:space="preserve"> The environmental conditions of the water</w:t>
      </w:r>
      <w:r w:rsidR="003827C3">
        <w:rPr>
          <w:rFonts w:eastAsia="Times New Roman" w:cs="Arial"/>
          <w:szCs w:val="24"/>
        </w:rPr>
        <w:t>;</w:t>
      </w:r>
      <w:r w:rsidR="00056ABB">
        <w:rPr>
          <w:rFonts w:eastAsia="Times New Roman" w:cs="Arial"/>
          <w:szCs w:val="24"/>
        </w:rPr>
        <w:t xml:space="preserve"> such as salinity, turbidity, dissolved oxygen, and temperature, </w:t>
      </w:r>
      <w:r w:rsidR="0004327B">
        <w:rPr>
          <w:rFonts w:eastAsia="Times New Roman" w:cs="Arial"/>
          <w:szCs w:val="24"/>
        </w:rPr>
        <w:t>can be</w:t>
      </w:r>
      <w:r w:rsidR="00056ABB">
        <w:rPr>
          <w:rFonts w:eastAsia="Times New Roman" w:cs="Arial"/>
          <w:szCs w:val="24"/>
        </w:rPr>
        <w:t xml:space="preserve"> the most determinant factors of whether or not zooplankton will be present in a given region. </w:t>
      </w:r>
      <w:r w:rsidR="00D93494">
        <w:rPr>
          <w:rFonts w:eastAsia="Times New Roman" w:cs="Arial"/>
          <w:szCs w:val="24"/>
        </w:rPr>
        <w:t xml:space="preserve">The distribution and abundance of many zooplankton species </w:t>
      </w:r>
      <w:r w:rsidR="008A4174">
        <w:rPr>
          <w:rFonts w:eastAsia="Times New Roman" w:cs="Arial"/>
          <w:szCs w:val="24"/>
        </w:rPr>
        <w:t>is</w:t>
      </w:r>
      <w:r w:rsidR="00D93494">
        <w:rPr>
          <w:rFonts w:eastAsia="Times New Roman" w:cs="Arial"/>
          <w:szCs w:val="24"/>
        </w:rPr>
        <w:t xml:space="preserve"> strongly correlated to the distribution of salinity gradients across the estuary, based on each species salinity tolerances </w:t>
      </w:r>
      <w:r w:rsidR="00964742">
        <w:rPr>
          <w:rFonts w:eastAsia="Times New Roman" w:cs="Arial"/>
          <w:szCs w:val="24"/>
        </w:rPr>
        <w:fldChar w:fldCharType="begin">
          <w:fldData xml:space="preserve">PEVuZE5vdGU+PENpdGU+PEF1dGhvcj5BbWJsZXI8L0F1dGhvcj48WWVhcj4xOTg1PC9ZZWFyPjxS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</w:fldData>
        </w:fldChar>
      </w:r>
      <w:r w:rsidR="003774E9">
        <w:rPr>
          <w:rFonts w:eastAsia="Times New Roman" w:cs="Arial"/>
          <w:szCs w:val="24"/>
        </w:rPr>
        <w:instrText xml:space="preserve"> ADDIN EN.CITE </w:instrText>
      </w:r>
      <w:r w:rsidR="003774E9">
        <w:rPr>
          <w:rFonts w:eastAsia="Times New Roman" w:cs="Arial"/>
          <w:szCs w:val="24"/>
        </w:rPr>
        <w:fldChar w:fldCharType="begin">
          <w:fldData xml:space="preserve">PEVuZE5vdGU+PENpdGU+PEF1dGhvcj5BbWJsZXI8L0F1dGhvcj48WWVhcj4xOTg1PC9ZZWFyPjxS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</w:fldData>
        </w:fldChar>
      </w:r>
      <w:r w:rsidR="003774E9">
        <w:rPr>
          <w:rFonts w:eastAsia="Times New Roman" w:cs="Arial"/>
          <w:szCs w:val="24"/>
        </w:rPr>
        <w:instrText xml:space="preserve"> ADDIN EN.CITE.DATA </w:instrText>
      </w:r>
      <w:r w:rsidR="003774E9">
        <w:rPr>
          <w:rFonts w:eastAsia="Times New Roman" w:cs="Arial"/>
          <w:szCs w:val="24"/>
        </w:rPr>
      </w:r>
      <w:r w:rsidR="003774E9">
        <w:rPr>
          <w:rFonts w:eastAsia="Times New Roman" w:cs="Arial"/>
          <w:szCs w:val="24"/>
        </w:rPr>
        <w:fldChar w:fldCharType="end"/>
      </w:r>
      <w:r w:rsidR="00964742">
        <w:rPr>
          <w:rFonts w:eastAsia="Times New Roman" w:cs="Arial"/>
          <w:szCs w:val="24"/>
        </w:rPr>
      </w:r>
      <w:r w:rsidR="00964742">
        <w:rPr>
          <w:rFonts w:eastAsia="Times New Roman" w:cs="Arial"/>
          <w:szCs w:val="24"/>
        </w:rPr>
        <w:fldChar w:fldCharType="separate"/>
      </w:r>
      <w:r w:rsidR="003774E9">
        <w:rPr>
          <w:rFonts w:eastAsia="Times New Roman" w:cs="Arial"/>
          <w:noProof/>
          <w:szCs w:val="24"/>
        </w:rPr>
        <w:t>(Ambler et al. 1985, Hamilton et al. 2020)</w:t>
      </w:r>
      <w:r w:rsidR="00964742">
        <w:rPr>
          <w:rFonts w:eastAsia="Times New Roman" w:cs="Arial"/>
          <w:szCs w:val="24"/>
        </w:rPr>
        <w:fldChar w:fldCharType="end"/>
      </w:r>
      <w:r w:rsidR="00A20A5A">
        <w:rPr>
          <w:rFonts w:eastAsia="Times New Roman" w:cs="Arial"/>
          <w:szCs w:val="24"/>
        </w:rPr>
        <w:fldChar w:fldCharType="begin"/>
      </w:r>
      <w:r w:rsidR="00853AEC">
        <w:rPr>
          <w:rFonts w:eastAsia="Times New Roman" w:cs="Arial"/>
          <w:szCs w:val="24"/>
        </w:rPr>
        <w:instrText xml:space="preserve"> ADDIN EN.CITE &lt;EndNote&gt;&lt;Cite&gt;&lt;Author&gt;Bollens&lt;/Author&gt;&lt;Year&gt;2014&lt;/Year&gt;&lt;RecNum&gt;1643&lt;/RecNum&gt;&lt;DisplayText&gt;(Rollwagen-Bollens et al. 2011, Bollens et al. 2014)&lt;/DisplayText&gt;&lt;record&gt;&lt;rec-number&gt;1643&lt;/rec-number&gt;&lt;foreign-keys&gt;&lt;key app="EN" db-id="std9wdt06dea0ber50cpepe0azprxd52vwpp" timestamp="1558711562"&gt;1643&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electronic-resource-num&gt;https://doi.org/10.3354/ab00589&lt;/electronic-resource-num&gt;&lt;access-date&gt;2021 09 27&lt;/access-date&gt;&lt;/record&gt;&lt;/Cite&gt;&lt;Cite&gt;&lt;Author&gt;Rollwagen-Bollens&lt;/Author&gt;&lt;Year&gt;2011&lt;/Year&gt;&lt;RecNum&gt;1641&lt;/RecNum&gt;&lt;record&gt;&lt;rec-number&gt;1641&lt;/rec-number&gt;&lt;foreign-keys&gt;&lt;key app="EN" db-id="std9wdt06dea0ber50cpepe0azprxd52vwpp" timestamp="1558711562"&gt;1641&lt;/key&gt;&lt;/foreign-keys&gt;&lt;ref-type name="Journal Article"&gt;17&lt;/ref-type&gt;&lt;contributors&gt;&lt;authors&gt;&lt;author&gt;Rollwagen-Bollens, Gretchen&lt;/author&gt;&lt;author&gt;Gifford, Scott&lt;/author&gt;&lt;author&gt;Bollens, Stephen M&lt;/author&gt;&lt;/authors&gt;&lt;/contributors&gt;&lt;titles&gt;&lt;title&gt;The role of protistan microzooplankton in the upper San Francisco Estuary planktonic food web: source or sink?&lt;/title&gt;&lt;secondary-title&gt;Estuaries and Coasts&lt;/secondary-title&gt;&lt;/titles&gt;&lt;periodical&gt;&lt;full-title&gt;Estuaries and Coasts&lt;/full-title&gt;&lt;/periodical&gt;&lt;pages&gt;1026-1038&lt;/pages&gt;&lt;volume&gt;34&lt;/volume&gt;&lt;number&gt;5&lt;/number&gt;&lt;dates&gt;&lt;year&gt;2011&lt;/year&gt;&lt;/dates&gt;&lt;isbn&gt;1559-2723&lt;/isbn&gt;&lt;urls&gt;&lt;/urls&gt;&lt;electronic-resource-num&gt;https://doi.org/10.1007/s12237-011-9374-x&lt;/electronic-resource-num&gt;&lt;/record&gt;&lt;/Cite&gt;&lt;/EndNote&gt;</w:instrText>
      </w:r>
      <w:r w:rsidR="00A20A5A">
        <w:rPr>
          <w:rFonts w:eastAsia="Times New Roman" w:cs="Arial"/>
          <w:szCs w:val="24"/>
        </w:rPr>
        <w:fldChar w:fldCharType="separate"/>
      </w:r>
      <w:r w:rsidR="00853AEC">
        <w:rPr>
          <w:rFonts w:eastAsia="Times New Roman" w:cs="Arial"/>
          <w:noProof/>
          <w:szCs w:val="24"/>
        </w:rPr>
        <w:t>(Rollwagen-Bollens et al. 2011, Bollens et al. 2014)</w:t>
      </w:r>
      <w:r w:rsidR="00A20A5A">
        <w:rPr>
          <w:rFonts w:eastAsia="Times New Roman" w:cs="Arial"/>
          <w:szCs w:val="24"/>
        </w:rPr>
        <w:fldChar w:fldCharType="end"/>
      </w:r>
      <w:r w:rsidR="00A20A5A">
        <w:rPr>
          <w:rFonts w:eastAsia="Times New Roman" w:cs="Arial"/>
          <w:szCs w:val="24"/>
        </w:rPr>
        <w:t xml:space="preserve">, though inter-specific interactions </w:t>
      </w:r>
      <w:r w:rsidR="00DF33AB">
        <w:rPr>
          <w:rFonts w:eastAsia="Times New Roman" w:cs="Arial"/>
          <w:szCs w:val="24"/>
        </w:rPr>
        <w:t xml:space="preserve">may also control zooplankton distributions </w:t>
      </w:r>
      <w:r w:rsidR="00DF33AB">
        <w:rPr>
          <w:rFonts w:eastAsia="Times New Roman" w:cs="Arial"/>
          <w:szCs w:val="24"/>
        </w:rPr>
        <w:fldChar w:fldCharType="begin"/>
      </w:r>
      <w:r w:rsidR="00DF33AB">
        <w:rPr>
          <w:rFonts w:eastAsia="Times New Roman" w:cs="Arial"/>
          <w:szCs w:val="24"/>
        </w:rPr>
        <w:instrText xml:space="preserve"> ADDIN EN.CITE &lt;EndNote&gt;&lt;Cite&gt;&lt;Author&gt;Kayfetz&lt;/Author&gt;&lt;Year&gt;2017&lt;/Year&gt;&lt;RecNum&gt;2638&lt;/RecNum&gt;&lt;DisplayText&gt;(Kayfetz and Kimmerer 2017)&lt;/DisplayText&gt;&lt;record&gt;&lt;rec-number&gt;2638&lt;/rec-number&gt;&lt;foreign-keys&gt;&lt;key app="EN" db-id="std9wdt06dea0ber50cpepe0azprxd52vwpp" timestamp="1558713551"&gt;2638&lt;/key&gt;&lt;/foreign-keys&gt;&lt;ref-type name="Journal Article"&gt;17&lt;/ref-type&gt;&lt;contributors&gt;&lt;authors&gt;&lt;author&gt;Kayfetz, K.&lt;/author&gt;&lt;author&gt;Kimmerer, W.&lt;/author&gt;&lt;/authors&gt;&lt;/contributors&gt;&lt;titles&gt;&lt;title&gt;&lt;style face="normal" font="default" size="100%"&gt;Abiotic and biotic controls on the copepod &lt;/style&gt;&lt;style face="italic" font="default" size="100%"&gt;Pseudodiaptomus forbesi&lt;/style&gt;&lt;style face="normal" font="default" size="100%"&gt; in the upper San Francisco Estuary&lt;/style&gt;&lt;/title&gt;&lt;secondary-title&gt;Marine Ecology Progress Series&lt;/secondary-title&gt;&lt;/titles&gt;&lt;periodical&gt;&lt;full-title&gt;Marine Ecology Progress Series&lt;/full-title&gt;&lt;/periodical&gt;&lt;pages&gt;85-101&lt;/pages&gt;&lt;volume&gt;581&lt;/volume&gt;&lt;dates&gt;&lt;year&gt;2017&lt;/year&gt;&lt;/dates&gt;&lt;urls&gt;&lt;related-urls&gt;&lt;url&gt;&lt;style face="underline" font="default" size="100%"&gt;http://www.int-res.com/abstracts/meps/v581/p85-101/&lt;/style&gt;&lt;/url&gt;&lt;/related-urls&gt;&lt;/urls&gt;&lt;electronic-resource-num&gt;https://doi.org/10.3354/meps12294&lt;/electronic-resource-num&gt;&lt;access-date&gt;2021 09 07&lt;/access-date&gt;&lt;/record&gt;&lt;/Cite&gt;&lt;/EndNote&gt;</w:instrText>
      </w:r>
      <w:r w:rsidR="00DF33AB">
        <w:rPr>
          <w:rFonts w:eastAsia="Times New Roman" w:cs="Arial"/>
          <w:szCs w:val="24"/>
        </w:rPr>
        <w:fldChar w:fldCharType="separate"/>
      </w:r>
      <w:r w:rsidR="00DF33AB">
        <w:rPr>
          <w:rFonts w:eastAsia="Times New Roman" w:cs="Arial"/>
          <w:noProof/>
          <w:szCs w:val="24"/>
        </w:rPr>
        <w:t>(Kayfetz and Kimmerer 2017)</w:t>
      </w:r>
      <w:r w:rsidR="00DF33AB">
        <w:rPr>
          <w:rFonts w:eastAsia="Times New Roman" w:cs="Arial"/>
          <w:szCs w:val="24"/>
        </w:rPr>
        <w:fldChar w:fldCharType="end"/>
      </w:r>
      <w:r w:rsidR="001C7D6E">
        <w:rPr>
          <w:rFonts w:eastAsia="Times New Roman" w:cs="Arial"/>
          <w:szCs w:val="24"/>
        </w:rPr>
        <w:t xml:space="preserve">. </w:t>
      </w:r>
      <w:r w:rsidR="008D3FF0">
        <w:rPr>
          <w:rFonts w:eastAsia="Times New Roman" w:cs="Arial"/>
          <w:szCs w:val="24"/>
        </w:rPr>
        <w:t xml:space="preserve">When abundance decreases in a particular geographic region of the estuary, </w:t>
      </w:r>
      <w:r w:rsidR="001646EE">
        <w:rPr>
          <w:rFonts w:eastAsia="Times New Roman" w:cs="Arial"/>
          <w:szCs w:val="24"/>
        </w:rPr>
        <w:t xml:space="preserve"> it could represent either local changes in zooplankton production, or </w:t>
      </w:r>
      <w:r w:rsidR="00816E2E">
        <w:rPr>
          <w:rFonts w:eastAsia="Times New Roman" w:cs="Arial"/>
          <w:szCs w:val="24"/>
        </w:rPr>
        <w:t xml:space="preserve">shifts in the population </w:t>
      </w:r>
      <w:r w:rsidR="00C11F67">
        <w:rPr>
          <w:rFonts w:eastAsia="Times New Roman" w:cs="Arial"/>
          <w:szCs w:val="24"/>
        </w:rPr>
        <w:t>from one region to another</w:t>
      </w:r>
      <w:r w:rsidR="008D3FF0">
        <w:rPr>
          <w:rFonts w:eastAsia="Times New Roman" w:cs="Arial"/>
          <w:szCs w:val="24"/>
        </w:rPr>
        <w:t xml:space="preserve">. </w:t>
      </w:r>
      <w:r w:rsidR="0038173F">
        <w:rPr>
          <w:rFonts w:eastAsia="Times New Roman" w:cs="Arial"/>
          <w:szCs w:val="24"/>
        </w:rPr>
        <w:t xml:space="preserve">Spatial subsidies of </w:t>
      </w:r>
      <w:r w:rsidR="00565C20">
        <w:rPr>
          <w:rFonts w:eastAsia="Times New Roman" w:cs="Arial"/>
          <w:szCs w:val="24"/>
        </w:rPr>
        <w:t xml:space="preserve">freshwater zooplankton from the Delta to Suisun Bay and Suisun Marsh are reduced during low-flow conditions </w:t>
      </w:r>
      <w:r w:rsidR="00565C20">
        <w:rPr>
          <w:rFonts w:eastAsia="Times New Roman" w:cs="Arial"/>
          <w:szCs w:val="24"/>
        </w:rPr>
        <w:fldChar w:fldCharType="begin">
          <w:fldData xml:space="preserve">PEVuZE5vdGU+PENpdGU+PEF1dGhvcj5LaW1tZXJlcjwvQXV0aG9yPjxZZWFyPjIwMTk8L1llYXI+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</w:fldData>
        </w:fldChar>
      </w:r>
      <w:r w:rsidR="00565C20">
        <w:rPr>
          <w:rFonts w:eastAsia="Times New Roman" w:cs="Arial"/>
          <w:szCs w:val="24"/>
        </w:rPr>
        <w:instrText xml:space="preserve"> ADDIN EN.CITE </w:instrText>
      </w:r>
      <w:r w:rsidR="00565C20">
        <w:rPr>
          <w:rFonts w:eastAsia="Times New Roman" w:cs="Arial"/>
          <w:szCs w:val="24"/>
        </w:rPr>
        <w:fldChar w:fldCharType="begin">
          <w:fldData xml:space="preserve">PEVuZE5vdGU+PENpdGU+PEF1dGhvcj5LaW1tZXJlcjwvQXV0aG9yPjxZZWFyPjIwMTk8L1llYXI+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</w:fldData>
        </w:fldChar>
      </w:r>
      <w:r w:rsidR="00565C20">
        <w:rPr>
          <w:rFonts w:eastAsia="Times New Roman" w:cs="Arial"/>
          <w:szCs w:val="24"/>
        </w:rPr>
        <w:instrText xml:space="preserve"> ADDIN EN.CITE.DATA </w:instrText>
      </w:r>
      <w:r w:rsidR="00565C20">
        <w:rPr>
          <w:rFonts w:eastAsia="Times New Roman" w:cs="Arial"/>
          <w:szCs w:val="24"/>
        </w:rPr>
      </w:r>
      <w:r w:rsidR="00565C20">
        <w:rPr>
          <w:rFonts w:eastAsia="Times New Roman" w:cs="Arial"/>
          <w:szCs w:val="24"/>
        </w:rPr>
        <w:fldChar w:fldCharType="end"/>
      </w:r>
      <w:r w:rsidR="00565C20">
        <w:rPr>
          <w:rFonts w:eastAsia="Times New Roman" w:cs="Arial"/>
          <w:szCs w:val="24"/>
        </w:rPr>
      </w:r>
      <w:r w:rsidR="00565C20">
        <w:rPr>
          <w:rFonts w:eastAsia="Times New Roman" w:cs="Arial"/>
          <w:szCs w:val="24"/>
        </w:rPr>
        <w:fldChar w:fldCharType="separate"/>
      </w:r>
      <w:r w:rsidR="00565C20">
        <w:rPr>
          <w:rFonts w:eastAsia="Times New Roman" w:cs="Arial"/>
          <w:noProof/>
          <w:szCs w:val="24"/>
        </w:rPr>
        <w:t>(Kimmerer et al. 2018a, Kimmerer et al. 2019)</w:t>
      </w:r>
      <w:r w:rsidR="00565C20">
        <w:rPr>
          <w:rFonts w:eastAsia="Times New Roman" w:cs="Arial"/>
          <w:szCs w:val="24"/>
        </w:rPr>
        <w:fldChar w:fldCharType="end"/>
      </w:r>
      <w:r w:rsidR="00565C20">
        <w:rPr>
          <w:rFonts w:eastAsia="Times New Roman" w:cs="Arial"/>
          <w:szCs w:val="24"/>
        </w:rPr>
        <w:t>.</w:t>
      </w:r>
      <w:r w:rsidR="00A52A16">
        <w:rPr>
          <w:rFonts w:eastAsia="Times New Roman" w:cs="Arial"/>
          <w:szCs w:val="24"/>
        </w:rPr>
        <w:t xml:space="preserve"> </w:t>
      </w:r>
      <w:r w:rsidR="00713486" w:rsidRPr="7AA32666">
        <w:rPr>
          <w:rFonts w:eastAsia="Times New Roman" w:cs="Arial"/>
        </w:rPr>
        <w:t xml:space="preserve">To </w:t>
      </w:r>
      <w:r w:rsidR="00DF667E" w:rsidRPr="7AA32666">
        <w:rPr>
          <w:rFonts w:eastAsia="Times New Roman" w:cs="Arial"/>
        </w:rPr>
        <w:t>better understand</w:t>
      </w:r>
      <w:r w:rsidR="00713486" w:rsidRPr="7AA32666">
        <w:rPr>
          <w:rFonts w:eastAsia="Times New Roman" w:cs="Arial"/>
        </w:rPr>
        <w:t xml:space="preserve"> how years of drought impact  zooplankton in the </w:t>
      </w:r>
      <w:r w:rsidR="008516DE" w:rsidRPr="7AA32666">
        <w:rPr>
          <w:rFonts w:eastAsia="Times New Roman" w:cs="Arial"/>
        </w:rPr>
        <w:t>estuary</w:t>
      </w:r>
      <w:r w:rsidR="00713486" w:rsidRPr="7AA32666">
        <w:rPr>
          <w:rFonts w:eastAsia="Times New Roman" w:cs="Arial"/>
        </w:rPr>
        <w:t xml:space="preserve">, we examined three questions in relation to four important taxa in the region. 1) Do zooplankton abundances change regionally between drought and wet years? 2) </w:t>
      </w:r>
      <w:r w:rsidR="0856EEEE" w:rsidRPr="7AA32666">
        <w:rPr>
          <w:rFonts w:eastAsia="Times New Roman" w:cs="Arial"/>
        </w:rPr>
        <w:t>To what extent does salinity drive the presence and abundance of each taxon</w:t>
      </w:r>
      <w:r w:rsidR="5E1A6D68" w:rsidRPr="7AA32666">
        <w:rPr>
          <w:rFonts w:eastAsia="Times New Roman" w:cs="Arial"/>
        </w:rPr>
        <w:t>?</w:t>
      </w:r>
      <w:r w:rsidR="00713486" w:rsidRPr="7AA32666">
        <w:rPr>
          <w:rFonts w:eastAsia="Times New Roman" w:cs="Arial"/>
        </w:rPr>
        <w:t xml:space="preserve"> 3) Do drought years </w:t>
      </w:r>
      <w:r w:rsidR="006B759A" w:rsidRPr="7AA32666">
        <w:rPr>
          <w:rFonts w:eastAsia="Times New Roman" w:cs="Arial"/>
        </w:rPr>
        <w:t xml:space="preserve">effect </w:t>
      </w:r>
      <w:r w:rsidR="7D9C5862" w:rsidRPr="7AA32666">
        <w:rPr>
          <w:rFonts w:eastAsia="Times New Roman" w:cs="Arial"/>
        </w:rPr>
        <w:t xml:space="preserve">the abundance of each taxon within it’s </w:t>
      </w:r>
      <w:r w:rsidR="4069EB31" w:rsidRPr="7AA32666">
        <w:rPr>
          <w:rFonts w:eastAsia="Times New Roman" w:cs="Arial"/>
        </w:rPr>
        <w:t>?</w:t>
      </w:r>
      <w:r w:rsidR="006B759A" w:rsidRPr="7AA32666">
        <w:rPr>
          <w:rFonts w:eastAsia="Times New Roman" w:cs="Arial"/>
        </w:rPr>
        <w:t xml:space="preserve"> We used four </w:t>
      </w:r>
      <w:r w:rsidR="00673363" w:rsidRPr="7AA32666">
        <w:rPr>
          <w:rFonts w:eastAsia="Times New Roman" w:cs="Arial"/>
        </w:rPr>
        <w:t xml:space="preserve">abundant </w:t>
      </w:r>
      <w:r w:rsidR="006B759A" w:rsidRPr="7AA32666">
        <w:rPr>
          <w:rFonts w:eastAsia="Times New Roman" w:cs="Arial"/>
        </w:rPr>
        <w:t>target taxa in our analysis:</w:t>
      </w:r>
      <w:r w:rsidR="00673363" w:rsidRPr="7AA32666">
        <w:rPr>
          <w:rFonts w:eastAsia="Times New Roman" w:cs="Arial"/>
        </w:rPr>
        <w:t xml:space="preserve"> the </w:t>
      </w:r>
      <w:r w:rsidR="439489A4" w:rsidRPr="7AA32666">
        <w:rPr>
          <w:rFonts w:eastAsia="Times New Roman" w:cs="Arial"/>
        </w:rPr>
        <w:t>cladocera</w:t>
      </w:r>
      <w:r w:rsidR="620ABA48" w:rsidRPr="7AA32666">
        <w:rPr>
          <w:rFonts w:eastAsia="Times New Roman" w:cs="Arial"/>
        </w:rPr>
        <w:t>n</w:t>
      </w:r>
      <w:r w:rsidR="006B759A" w:rsidRPr="7AA32666">
        <w:rPr>
          <w:rFonts w:eastAsia="Times New Roman" w:cs="Arial"/>
        </w:rPr>
        <w:t xml:space="preserve"> </w:t>
      </w:r>
      <w:r w:rsidR="00673363" w:rsidRPr="7AA32666">
        <w:rPr>
          <w:rFonts w:eastAsia="Times New Roman" w:cs="Arial"/>
          <w:i/>
        </w:rPr>
        <w:t xml:space="preserve">Daphnia </w:t>
      </w:r>
      <w:r w:rsidR="00673363" w:rsidRPr="00FD2CB9">
        <w:rPr>
          <w:rFonts w:eastAsia="Times New Roman" w:cs="Arial"/>
        </w:rPr>
        <w:lastRenderedPageBreak/>
        <w:t>spp.</w:t>
      </w:r>
      <w:r w:rsidR="00673363" w:rsidRPr="7AA32666">
        <w:rPr>
          <w:rFonts w:eastAsia="Times New Roman" w:cs="Arial"/>
        </w:rPr>
        <w:t xml:space="preserve">, the mysid </w:t>
      </w:r>
      <w:r w:rsidR="64FB18D8" w:rsidRPr="7AA32666">
        <w:rPr>
          <w:rFonts w:eastAsia="Times New Roman" w:cs="Arial"/>
          <w:i/>
          <w:iCs/>
        </w:rPr>
        <w:t xml:space="preserve">H. </w:t>
      </w:r>
      <w:r w:rsidR="00673363" w:rsidRPr="7AA32666">
        <w:rPr>
          <w:rFonts w:eastAsia="Times New Roman" w:cs="Arial"/>
          <w:i/>
        </w:rPr>
        <w:t>longirostris</w:t>
      </w:r>
      <w:r w:rsidR="00673363" w:rsidRPr="7AA32666">
        <w:rPr>
          <w:rFonts w:eastAsia="Times New Roman" w:cs="Arial"/>
        </w:rPr>
        <w:t>,</w:t>
      </w:r>
      <w:r w:rsidR="00673363" w:rsidRPr="7AA32666">
        <w:rPr>
          <w:rFonts w:eastAsia="Times New Roman" w:cs="Arial"/>
          <w:i/>
        </w:rPr>
        <w:t xml:space="preserve"> </w:t>
      </w:r>
      <w:r w:rsidR="00673363" w:rsidRPr="7AA32666">
        <w:rPr>
          <w:rFonts w:eastAsia="Times New Roman" w:cs="Arial"/>
        </w:rPr>
        <w:t xml:space="preserve">the cyclopoid copepod </w:t>
      </w:r>
      <w:r w:rsidR="72DEE609" w:rsidRPr="7AA32666">
        <w:rPr>
          <w:rFonts w:eastAsia="Times New Roman" w:cs="Arial"/>
          <w:i/>
          <w:iCs/>
        </w:rPr>
        <w:t xml:space="preserve">L. </w:t>
      </w:r>
      <w:r w:rsidR="00673363" w:rsidRPr="7AA32666">
        <w:rPr>
          <w:rFonts w:eastAsia="Times New Roman" w:cs="Arial"/>
          <w:i/>
        </w:rPr>
        <w:t>tetraspina</w:t>
      </w:r>
      <w:r w:rsidR="00673363" w:rsidRPr="7AA32666">
        <w:rPr>
          <w:rFonts w:eastAsia="Times New Roman" w:cs="Arial"/>
        </w:rPr>
        <w:t xml:space="preserve">, and the calanoid copepod </w:t>
      </w:r>
      <w:r w:rsidR="72DEE609" w:rsidRPr="7AA32666">
        <w:rPr>
          <w:rFonts w:eastAsia="Times New Roman" w:cs="Arial"/>
          <w:i/>
          <w:iCs/>
        </w:rPr>
        <w:t xml:space="preserve">P. </w:t>
      </w:r>
      <w:r w:rsidR="00673363" w:rsidRPr="7AA32666">
        <w:rPr>
          <w:rFonts w:eastAsia="Times New Roman" w:cs="Arial"/>
          <w:i/>
        </w:rPr>
        <w:t>forbesi</w:t>
      </w:r>
      <w:r w:rsidR="00673363" w:rsidRPr="7AA32666">
        <w:rPr>
          <w:rFonts w:eastAsia="Times New Roman" w:cs="Arial"/>
        </w:rPr>
        <w:t>.</w:t>
      </w:r>
    </w:p>
    <w:p w14:paraId="7ACA76C3" w14:textId="40FBEAF6" w:rsidR="00507D1D" w:rsidRDefault="00507D1D" w:rsidP="00507D1D">
      <w:pPr>
        <w:pStyle w:val="Heading2"/>
        <w:rPr>
          <w:rStyle w:val="normaltextrun"/>
        </w:rPr>
      </w:pPr>
      <w:r w:rsidRPr="00507D1D">
        <w:rPr>
          <w:rStyle w:val="normaltextrun"/>
        </w:rPr>
        <w:t>Target</w:t>
      </w:r>
      <w:r>
        <w:rPr>
          <w:rStyle w:val="normaltextrun"/>
        </w:rPr>
        <w:t xml:space="preserve"> Taxa</w:t>
      </w:r>
    </w:p>
    <w:p w14:paraId="721C63C1" w14:textId="53E07C8C" w:rsidR="0056737A" w:rsidRDefault="00AE33B4" w:rsidP="0056737A">
      <w:r>
        <w:tab/>
      </w:r>
      <w:r w:rsidR="705C76EA" w:rsidRPr="2B6AB2E9">
        <w:rPr>
          <w:i/>
          <w:iCs/>
        </w:rPr>
        <w:t>Hyperacanthomysis longirostris</w:t>
      </w:r>
      <w:r w:rsidR="705C76EA">
        <w:t xml:space="preserve"> (formerly </w:t>
      </w:r>
      <w:r w:rsidR="705C76EA" w:rsidRPr="2B6AB2E9">
        <w:rPr>
          <w:i/>
          <w:iCs/>
        </w:rPr>
        <w:t>Acanthomysis bowmani</w:t>
      </w:r>
      <w:r w:rsidR="705C76EA">
        <w:t>), is a mysid shrimp native to the Ariake sea in Japan</w:t>
      </w:r>
      <w:r w:rsidR="00514AB5">
        <w:fldChar w:fldCharType="begin"/>
      </w:r>
      <w:r w:rsidR="00514AB5">
        <w:instrText xml:space="preserve"> ADDIN EN.CITE &lt;EndNote&gt;&lt;Cite&gt;&lt;Author&gt;Suzuki&lt;/Author&gt;&lt;Year&gt;2009&lt;/Year&gt;&lt;RecNum&gt;6967&lt;/RecNum&gt;&lt;DisplayText&gt;(Suzuki et al. 2009)&lt;/DisplayText&gt;&lt;record&gt;&lt;rec-number&gt;6967&lt;/rec-number&gt;&lt;foreign-keys&gt;&lt;key app="EN" db-id="std9wdt06dea0ber50cpepe0azprxd52vwpp" timestamp="1669840572"&gt;6967&lt;/key&gt;&lt;/foreign-keys&gt;&lt;ref-type name="Journal Article"&gt;17&lt;/ref-type&gt;&lt;contributors&gt;&lt;authors&gt;&lt;author&gt;Suzuki, Keita W.&lt;/author&gt;&lt;author&gt;Nakayama, Kouji&lt;/author&gt;&lt;author&gt;Tanaka, Masaru&lt;/author&gt;&lt;/authors&gt;&lt;/contributors&gt;&lt;titles&gt;&lt;title&gt;Horizontal distribution and population dynamics of the dominant mysid Hyperacanthomysis longirostris along a temperate macrotidal estuary (Chikugo River estuary, Japan)&lt;/title&gt;&lt;secondary-title&gt;Estuarine, Coastal and Shelf Science&lt;/secondary-title&gt;&lt;/titles&gt;&lt;periodical&gt;&lt;full-title&gt;Estuarine, Coastal and Shelf Science&lt;/full-title&gt;&lt;/periodical&gt;&lt;pages&gt;516-528&lt;/pages&gt;&lt;volume&gt;83&lt;/volume&gt;&lt;number&gt;4&lt;/number&gt;&lt;keywords&gt;&lt;keyword&gt;mysid&lt;/keyword&gt;&lt;keyword&gt;distribution&lt;/keyword&gt;&lt;keyword&gt;population dynamics&lt;/keyword&gt;&lt;keyword&gt;salinity&lt;/keyword&gt;&lt;keyword&gt;estuarine turbidity maximum&lt;/keyword&gt;&lt;keyword&gt;Japan&lt;/keyword&gt;&lt;keyword&gt;Ariake Sea&lt;/keyword&gt;&lt;keyword&gt;Chikugo River estuary&lt;/keyword&gt;&lt;/keywords&gt;&lt;dates&gt;&lt;year&gt;2009&lt;/year&gt;&lt;pub-dates&gt;&lt;date&gt;2009/08/01/&lt;/date&gt;&lt;/pub-dates&gt;&lt;/dates&gt;&lt;isbn&gt;0272-7714&lt;/isbn&gt;&lt;urls&gt;&lt;related-urls&gt;&lt;url&gt;https://www.sciencedirect.com/science/article/pii/S0272771409002145&lt;/url&gt;&lt;/related-urls&gt;&lt;/urls&gt;&lt;electronic-resource-num&gt;https://doi.org/10.1016/j.ecss.2009.04.023&lt;/electronic-resource-num&gt;&lt;/record&gt;&lt;/Cite&gt;&lt;/EndNote&gt;</w:instrText>
      </w:r>
      <w:r w:rsidR="00514AB5">
        <w:fldChar w:fldCharType="separate"/>
      </w:r>
      <w:r w:rsidR="00514AB5">
        <w:rPr>
          <w:noProof/>
        </w:rPr>
        <w:t>(Suzuki et al. 2009)</w:t>
      </w:r>
      <w:r w:rsidR="00514AB5">
        <w:fldChar w:fldCharType="end"/>
      </w:r>
      <w:r w:rsidR="705C76EA">
        <w:t xml:space="preserve">. It was first documented in the </w:t>
      </w:r>
      <w:r w:rsidR="008516DE">
        <w:t>estuary</w:t>
      </w:r>
      <w:r w:rsidR="705C76EA">
        <w:t xml:space="preserve"> in 1993, where it was most likely introduced </w:t>
      </w:r>
      <w:r w:rsidR="68C048C9">
        <w:t>via</w:t>
      </w:r>
      <w:r w:rsidR="705C76EA">
        <w:t xml:space="preserve"> ballast water )</w:t>
      </w:r>
      <w:r w:rsidR="002461E3">
        <w:fldChar w:fldCharType="begin"/>
      </w:r>
      <w:r w:rsidR="002461E3">
        <w:instrText xml:space="preserve"> ADDIN EN.CITE &lt;EndNote&gt;&lt;Cite&gt;&lt;Author&gt;Modlin&lt;/Author&gt;&lt;Year&gt;1997&lt;/Year&gt;&lt;RecNum&gt;6968&lt;/RecNum&gt;&lt;DisplayText&gt;(Modlin and Orsi. 1997)&lt;/DisplayText&gt;&lt;record&gt;&lt;rec-number&gt;6968&lt;/rec-number&gt;&lt;foreign-keys&gt;&lt;key app="EN" db-id="std9wdt06dea0ber50cpepe0azprxd52vwpp" timestamp="1669840697"&gt;6968&lt;/key&gt;&lt;/foreign-keys&gt;&lt;ref-type name="Journal Article"&gt;17&lt;/ref-type&gt;&lt;contributors&gt;&lt;authors&gt;&lt;author&gt;Modlin, R. F.&lt;/author&gt;&lt;author&gt;J. J. Orsi.&lt;/author&gt;&lt;/authors&gt;&lt;/contributors&gt;&lt;titles&gt;&lt;title&gt;Acanthomysis bowmani, a new species, and A. aspera Ii, Mysidacea newly reported from the Sacramento-San Joaquin Estuary, California (Crustacea: Mysidae)&lt;/title&gt;&lt;secondary-title&gt;Proceedings of the Biological Society of Washington&lt;/secondary-title&gt;&lt;/titles&gt;&lt;periodical&gt;&lt;full-title&gt;Proceedings of the Biological Society of Washington&lt;/full-title&gt;&lt;/periodical&gt;&lt;pages&gt;439-446&lt;/pages&gt;&lt;volume&gt;10&lt;/volume&gt;&lt;number&gt;3&lt;/number&gt;&lt;dates&gt;&lt;year&gt;1997&lt;/year&gt;&lt;/dates&gt;&lt;urls&gt;&lt;/urls&gt;&lt;/record&gt;&lt;/Cite&gt;&lt;/EndNote&gt;</w:instrText>
      </w:r>
      <w:r w:rsidR="002461E3">
        <w:fldChar w:fldCharType="separate"/>
      </w:r>
      <w:r w:rsidR="002461E3">
        <w:rPr>
          <w:noProof/>
        </w:rPr>
        <w:t>(Modlin and Orsi. 1997)</w:t>
      </w:r>
      <w:r w:rsidR="002461E3">
        <w:fldChar w:fldCharType="end"/>
      </w:r>
      <w:r w:rsidR="705C76EA">
        <w:t xml:space="preserve">. After its introduction, </w:t>
      </w:r>
      <w:r w:rsidR="705C76EA" w:rsidRPr="2B6AB2E9">
        <w:rPr>
          <w:i/>
          <w:iCs/>
        </w:rPr>
        <w:t>H. longirostris</w:t>
      </w:r>
      <w:r w:rsidR="705C76EA">
        <w:t xml:space="preserve"> quickly became the most abundant mysid in the estuary, </w:t>
      </w:r>
      <w:r w:rsidR="39565A66">
        <w:t xml:space="preserve">dominating </w:t>
      </w:r>
      <w:r w:rsidR="705C76EA">
        <w:t xml:space="preserve">catches of the </w:t>
      </w:r>
      <w:r w:rsidR="001A2744">
        <w:t>CDFW</w:t>
      </w:r>
      <w:r w:rsidR="705C76EA">
        <w:t xml:space="preserve"> Zooplankton Survey and Fall Midwater Trawl mysid trawls </w:t>
      </w:r>
      <w:r w:rsidR="00304EA3">
        <w:fldChar w:fldCharType="begin">
          <w:fldData xml:space="preserve">PEVuZE5vdGU+PENpdGU+PEF1dGhvcj5CdXJkaTwvQXV0aG9yPjxZZWFyPjIwMjI8L1llYXI+PFJl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</w:fldData>
        </w:fldChar>
      </w:r>
      <w:r w:rsidR="00F34E4A">
        <w:instrText xml:space="preserve"> ADDIN EN.CITE </w:instrText>
      </w:r>
      <w:r w:rsidR="00F34E4A">
        <w:fldChar w:fldCharType="begin">
          <w:fldData xml:space="preserve">PEVuZE5vdGU+PENpdGU+PEF1dGhvcj5CdXJkaTwvQXV0aG9yPjxZZWFyPjIwMjI8L1llYXI+PFJl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</w:fldData>
        </w:fldChar>
      </w:r>
      <w:r w:rsidR="00F34E4A">
        <w:instrText xml:space="preserve"> ADDIN EN.CITE.DATA </w:instrText>
      </w:r>
      <w:r w:rsidR="00F34E4A">
        <w:fldChar w:fldCharType="end"/>
      </w:r>
      <w:r w:rsidR="00304EA3">
        <w:fldChar w:fldCharType="separate"/>
      </w:r>
      <w:r w:rsidR="00F34E4A">
        <w:rPr>
          <w:noProof/>
        </w:rPr>
        <w:t>(Avila and Hartman 2020, Barros 2021, Burdi et al. 2022)</w:t>
      </w:r>
      <w:r w:rsidR="00304EA3">
        <w:fldChar w:fldCharType="end"/>
      </w:r>
      <w:r w:rsidR="705C76EA">
        <w:t xml:space="preserve">). It is found throughout the upper estuary, appears to have higher temperature and salinity </w:t>
      </w:r>
      <w:r w:rsidR="1885DA91">
        <w:t>tolerances</w:t>
      </w:r>
      <w:r w:rsidR="3562D95F">
        <w:t>, and is smaller at maturity</w:t>
      </w:r>
      <w:r w:rsidR="1885DA91">
        <w:t xml:space="preserve"> </w:t>
      </w:r>
      <w:r w:rsidR="705C76EA">
        <w:t>than the native mysid</w:t>
      </w:r>
      <w:r w:rsidR="705C76EA" w:rsidRPr="00FD2CB9">
        <w:rPr>
          <w:i/>
          <w:iCs/>
        </w:rPr>
        <w:t>, Neomysis mercedis</w:t>
      </w:r>
      <w:r w:rsidR="705C76EA">
        <w:t xml:space="preserve"> (Avila and Hartman 2020).. </w:t>
      </w:r>
      <w:r w:rsidR="4FF8EE78">
        <w:t xml:space="preserve">H. longirostris </w:t>
      </w:r>
      <w:r w:rsidR="6A1A86D8">
        <w:t>a</w:t>
      </w:r>
      <w:r w:rsidR="705C76EA">
        <w:t>bundance is usually highest in the summer (June-August), with lower abundances in fall, winter</w:t>
      </w:r>
      <w:r w:rsidR="2819791C">
        <w:t>,</w:t>
      </w:r>
      <w:r w:rsidR="705C76EA">
        <w:t xml:space="preserve"> and spring (Barros 2021). This species </w:t>
      </w:r>
      <w:r w:rsidR="03068DC4">
        <w:t xml:space="preserve">is relatively understudied in </w:t>
      </w:r>
      <w:r w:rsidR="705C76EA">
        <w:t xml:space="preserve">the </w:t>
      </w:r>
      <w:r w:rsidR="04E064A8">
        <w:t>e</w:t>
      </w:r>
      <w:r w:rsidR="705C76EA">
        <w:t xml:space="preserve">stuary, </w:t>
      </w:r>
      <w:r w:rsidR="2B248D0A">
        <w:t xml:space="preserve">however, it has been shown to </w:t>
      </w:r>
      <w:r w:rsidR="705C76EA">
        <w:t xml:space="preserve"> play an important role in fish diets</w:t>
      </w:r>
      <w:r w:rsidR="107750D7">
        <w:t>, particularly Longfin Smelt</w:t>
      </w:r>
      <w:r w:rsidR="00A31571">
        <w:fldChar w:fldCharType="begin"/>
      </w:r>
      <w:r w:rsidR="00A31571">
        <w:instrText xml:space="preserve"> ADDIN EN.CITE &lt;EndNote&gt;&lt;Cite&gt;&lt;Author&gt;Burris&lt;/Author&gt;&lt;Year&gt;2022&lt;/Year&gt;&lt;RecNum&gt;4027&lt;/RecNum&gt;&lt;DisplayText&gt;(Burris et al. 2022)&lt;/DisplayText&gt;&lt;record&gt;&lt;rec-number&gt;4027&lt;/rec-number&gt;&lt;foreign-keys&gt;&lt;key app="EN" db-id="std9wdt06dea0ber50cpepe0azprxd52vwpp" timestamp="1657042239"&gt;4027&lt;/key&gt;&lt;/foreign-keys&gt;&lt;ref-type name="Journal Article"&gt;17&lt;/ref-type&gt;&lt;contributors&gt;&lt;authors&gt;&lt;author&gt;Zaiur P. Lojkovic Burris&lt;/author&gt;&lt;author&gt;Randall D. Baxter&lt;/author&gt;&lt;author&gt;Christina E. Burdi&lt;/author&gt;&lt;/authors&gt;&lt;/contributors&gt;&lt;titles&gt;&lt;title&gt;Larval and juvenile Longfin Smelt diets as a function of fish size and prey density in the San Francisco Estuary&lt;/title&gt;&lt;secondary-title&gt;California Fish and Wildlife&lt;/secondary-title&gt;&lt;/titles&gt;&lt;periodical&gt;&lt;full-title&gt;California Fish and Wildlife&lt;/full-title&gt;&lt;/periodical&gt;&lt;volume&gt;108&lt;/volume&gt;&lt;number&gt;2&lt;/number&gt;&lt;dates&gt;&lt;year&gt;2022&lt;/year&gt;&lt;/dates&gt;&lt;urls&gt;&lt;/urls&gt;&lt;electronic-resource-num&gt;www.doi.org/10.51492/cfwj.108.11&lt;/electronic-resource-num&gt;&lt;/record&gt;&lt;/Cite&gt;&lt;/EndNote&gt;</w:instrText>
      </w:r>
      <w:r w:rsidR="00A31571">
        <w:fldChar w:fldCharType="separate"/>
      </w:r>
      <w:r w:rsidR="00A31571">
        <w:rPr>
          <w:noProof/>
        </w:rPr>
        <w:t>(Burris et al. 2022)</w:t>
      </w:r>
      <w:r w:rsidR="00A31571">
        <w:fldChar w:fldCharType="end"/>
      </w:r>
      <w:r w:rsidR="705C76EA">
        <w:t xml:space="preserve">. </w:t>
      </w:r>
    </w:p>
    <w:p w14:paraId="1DBF7E53" w14:textId="18DFE35D" w:rsidR="0051798D" w:rsidRPr="0051798D" w:rsidRDefault="0051798D" w:rsidP="3EEB5699">
      <w:pPr>
        <w:spacing w:line="240" w:lineRule="auto"/>
        <w:ind w:firstLine="720"/>
        <w:rPr>
          <w:rFonts w:eastAsia="Times New Roman" w:cs="Arial"/>
        </w:rPr>
      </w:pPr>
      <w:r w:rsidRPr="4F7D088B">
        <w:rPr>
          <w:rFonts w:cs="Arial"/>
        </w:rPr>
        <w:t xml:space="preserve">The introduced calanoid copepod </w:t>
      </w:r>
      <w:r w:rsidR="0067534A" w:rsidRPr="4F7D088B">
        <w:rPr>
          <w:rFonts w:cs="Arial"/>
          <w:i/>
        </w:rPr>
        <w:t>P</w:t>
      </w:r>
      <w:r w:rsidR="0067534A">
        <w:rPr>
          <w:rFonts w:cs="Arial"/>
          <w:i/>
        </w:rPr>
        <w:t>.</w:t>
      </w:r>
      <w:r w:rsidR="0067534A" w:rsidRPr="4F7D088B">
        <w:rPr>
          <w:rFonts w:cs="Arial"/>
          <w:i/>
        </w:rPr>
        <w:t xml:space="preserve"> </w:t>
      </w:r>
      <w:r w:rsidRPr="4F7D088B">
        <w:rPr>
          <w:rFonts w:cs="Arial"/>
          <w:i/>
          <w:iCs/>
        </w:rPr>
        <w:t>forbesi</w:t>
      </w:r>
      <w:r w:rsidRPr="4F7D088B">
        <w:rPr>
          <w:rFonts w:cs="Arial"/>
        </w:rPr>
        <w:t xml:space="preserve"> was first detected in 1988, and quickly became the most abundant calanoid in the upper estuary, generally replacing the once abundant </w:t>
      </w:r>
      <w:r w:rsidR="0067534A" w:rsidRPr="4F7D088B">
        <w:rPr>
          <w:rFonts w:cs="Arial"/>
          <w:i/>
        </w:rPr>
        <w:t>E</w:t>
      </w:r>
      <w:r w:rsidR="0067534A">
        <w:rPr>
          <w:rFonts w:cs="Arial"/>
          <w:i/>
        </w:rPr>
        <w:t>.</w:t>
      </w:r>
      <w:r w:rsidR="0067534A" w:rsidRPr="4F7D088B">
        <w:rPr>
          <w:rFonts w:cs="Arial"/>
          <w:i/>
        </w:rPr>
        <w:t xml:space="preserve"> </w:t>
      </w:r>
      <w:r w:rsidRPr="4F7D088B">
        <w:rPr>
          <w:rFonts w:cs="Arial"/>
          <w:i/>
          <w:iCs/>
        </w:rPr>
        <w:t>affinis</w:t>
      </w:r>
      <w:r w:rsidRPr="4F7D088B">
        <w:rPr>
          <w:rFonts w:cs="Arial"/>
        </w:rPr>
        <w:t xml:space="preserve"> as the primary copepod of choice for the endangered Delta Smelt </w:t>
      </w:r>
      <w:r w:rsidRPr="4F7D088B">
        <w:rPr>
          <w:rStyle w:val="FootnoteReference"/>
          <w:rFonts w:cs="Arial"/>
        </w:rPr>
        <w:fldChar w:fldCharType="begin" w:fldLock="1"/>
      </w:r>
      <w:r w:rsidRPr="4F7D088B">
        <w:rPr>
          <w:rFonts w:cs="Arial"/>
        </w:rPr>
        <w:instrText>ADDIN CSL_CITATION {"citationItems":[{"id":"ITEM-1","itemData":{"DOI":"10.15447/sfews.2014v12iss3art1","ISBN":"9780520272521","ISSN":"15462366","abstract":"Pelagic Organism Decline special studies. We thank Julio Adib–Samii and April Hennessy for providing project data. We acknowledge CDWR's Dayflow program provided valuable environmental data. We thank numerous California Department of Fish and Wildlife staff that provided invaluable assistance during field collections and sample processing in the laboratory. We thank Jason Dubois for his considerable and detailed effort in review of this document. Lastly, we thank Gonzalo Castillo and two other reviewers who provided valuable comments that considerably improved this manuscript.","author":[{"dropping-particle":"","family":"Slater","given":"Steven B.","non-dropping-particle":"","parse-names":false,"suffix":""},{"dropping-particle":"","family":"Baxter","given":"Randall","non-dropping-particle":"","parse-names":false,"suffix":""}],"container-title":"San Francisco Estuary &amp; Watershed Science","id":"ITEM-1","issue":"3","issued":{"date-parts":[["2014"]]},"page":"1-24","title":"Diet, Prey Selection, and Body Condition of Age-0 Delta Smelt, Hypomesus transpacificus, in the Upper San Francisco Estuary","type":"article-journal","volume":"12"},"uris":["http://www.mendeley.com/documents/?uuid=f1771ba6-0425-4aef-9abc-6ce5691b0a3e"]},{"id":"ITEM-2","itemData":{"DOI":"10.1080/1548-8659(1992)121[0067:LHASOD]2.3.CO;2","ISSN":"15488659","abstract":"The delta smelt Hypomesus transpacificus is endemic to the upper Sacramento-San Joaquin estuary. It is closely associated with the freshwater-saltwater mixing zone except when it spawns in fresh water, primarily during March, April, and May. The delta smelt feeds on zoo-plankton, principally copepods. Its dominant prey was the native copepod Eurytemora affinis in 1972-1974 but the exotic copepod Pseudodiaptomus forbesi in 1988. Because the delta smelt has a 1 -year life cycle and low fecundity (mean, 1,907 eggs/female), it is particularly sensitive to changes in estuarine conditions. Tow-net and mid water trawl samples taken from 1959 through 1981 throughout the delta smelt's range showed wide year-to-year fluctuations in population densities. Surveys encompassing different areas showed declines in different years between 1980 and 1983. After 1983, however, all studies have shown that the populations remained at very low densities throughout most of the range. The recent decline of delta smelt coincides with an increase in the diversion of inflowing water during a period of extended drought. These conditions have restricted the mixing zone to a relatively small area of deep river channels and, presumably, have increased the entrainment of delta smelt into water diversions. Restoration of the delta smelt to a sustainable population size is likely to require maintenance of the mixing zone in Suisun Bay and maintenance of net seaward flows in the lower San Joaquin River during the period when larvae are present. © 1991 by the American fisheries society.","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2","issue":"1","issued":{"date-parts":[["1992"]]},"page":"67-77","title":"Life history and status of delta smelt in the sacramento-san joaquin estuary, california","type":"article-journal","volume":"121"},"uris":["http://www.mendeley.com/documents/?uuid=4151d944-f12e-4083-baf7-221783fc6269"]}],"mendeley":{"formattedCitation":"(Slater and Baxter 2014; Moyle et al. 1992)","manualFormatting":"(Moyle et al. 1992; Slater and Baxter 2014)","plainTextFormattedCitation":"(Slater and Baxter 2014; Moyle et al. 1992)","previouslyFormattedCitation":"(Slater and Baxter 2014; Moyle et al. 1992)"},"properties":{"noteIndex":0},"schema":"https://github.com/citation-style-language/schema/raw/master/csl-citation.json"}</w:instrText>
      </w:r>
      <w:r w:rsidRPr="4F7D088B">
        <w:rPr>
          <w:rStyle w:val="FootnoteReference"/>
          <w:rFonts w:cs="Arial"/>
        </w:rPr>
        <w:fldChar w:fldCharType="separate"/>
      </w:r>
      <w:r w:rsidRPr="4F7D088B">
        <w:rPr>
          <w:rFonts w:cs="Arial"/>
          <w:noProof/>
        </w:rPr>
        <w:t>(Moyle et al. 1992</w:t>
      </w:r>
      <w:r w:rsidR="001A2744">
        <w:rPr>
          <w:rFonts w:cs="Arial"/>
          <w:noProof/>
        </w:rPr>
        <w:t>,</w:t>
      </w:r>
      <w:r w:rsidRPr="4F7D088B">
        <w:rPr>
          <w:rStyle w:val="FootnoteReference"/>
          <w:rFonts w:cs="Arial"/>
        </w:rPr>
        <w:fldChar w:fldCharType="end"/>
      </w:r>
      <w:r w:rsidR="001A2744">
        <w:rPr>
          <w:rFonts w:cs="Arial"/>
        </w:rPr>
        <w:t xml:space="preserve"> </w:t>
      </w:r>
      <w:r w:rsidR="00813BDF">
        <w:rPr>
          <w:rStyle w:val="FootnoteReference"/>
          <w:rFonts w:cs="Arial"/>
        </w:rPr>
        <w:fldChar w:fldCharType="begin"/>
      </w:r>
      <w:r w:rsidR="00813BDF">
        <w:rPr>
          <w:rFonts w:cs="Arial"/>
        </w:rPr>
        <w:instrText xml:space="preserve"> ADDIN EN.CITE &lt;EndNote&gt;&lt;Cite&gt;&lt;Author&gt;Slater&lt;/Author&gt;&lt;Year&gt;2019&lt;/Year&gt;&lt;RecNum&gt;2931&lt;/RecNum&gt;&lt;DisplayText&gt;(Slater et al. 2019)&lt;/DisplayText&gt;&lt;record&gt;&lt;rec-number&gt;2931&lt;/rec-number&gt;&lt;foreign-keys&gt;&lt;key app="EN" db-id="std9wdt06dea0ber50cpepe0azprxd52vwpp" timestamp="1579798716"&gt;2931&lt;/key&gt;&lt;/foreign-keys&gt;&lt;ref-type name="Book Section"&gt;5&lt;/ref-type&gt;&lt;contributors&gt;&lt;authors&gt;&lt;author&gt;Steven B. Slater&lt;/author&gt;&lt;author&gt;Andrew Schultz&lt;/author&gt;&lt;author&gt;Bruce G. Hammock&lt;/author&gt;&lt;author&gt;April Hennessy&lt;/author&gt;&lt;author&gt;Christina Burdi&lt;/author&gt;&lt;/authors&gt;&lt;secondary-authors&gt;&lt;author&gt;A. A. Schultz&lt;/author&gt;&lt;/secondary-authors&gt;&lt;/contributors&gt;&lt;titles&gt;&lt;title&gt;&lt;style face="normal" font="default" size="100%"&gt;Patterns of Zooplankton Consumption by Juvenile and Adult Delta Smelt (&lt;/style&gt;&lt;style face="italic" font="default" size="100%"&gt;Hypomesus transpacificus&lt;/style&gt;&lt;style face="normal" font="default" size="100%"&gt;)&lt;/style&gt;&lt;/title&gt;&lt;secondary-title&gt;Directed Outflow Project: Technical Report 1.&lt;/secondary-title&gt;&lt;/titles&gt;&lt;pages&gt;9-54&lt;/pages&gt;&lt;section&gt;1&lt;/section&gt;&lt;dates&gt;&lt;year&gt;2019&lt;/year&gt;&lt;/dates&gt;&lt;pub-location&gt;Sacramento, CA.&lt;/pub-location&gt;&lt;publisher&gt;U.S. Bureau of Reclamation, Bay-Delta Office, Mid-Pacific Region&lt;/publisher&gt;&lt;urls&gt;&lt;/urls&gt;&lt;/record&gt;&lt;/Cite&gt;&lt;/EndNote&gt;</w:instrText>
      </w:r>
      <w:r w:rsidR="00813BDF">
        <w:rPr>
          <w:rStyle w:val="FootnoteReference"/>
          <w:rFonts w:cs="Arial"/>
        </w:rPr>
        <w:fldChar w:fldCharType="separate"/>
      </w:r>
      <w:r w:rsidR="00813BDF">
        <w:rPr>
          <w:rFonts w:cs="Arial"/>
          <w:noProof/>
        </w:rPr>
        <w:t>Slater et al. 2019)</w:t>
      </w:r>
      <w:r w:rsidR="00813BDF">
        <w:rPr>
          <w:rStyle w:val="FootnoteReference"/>
          <w:rFonts w:cs="Arial"/>
        </w:rPr>
        <w:fldChar w:fldCharType="end"/>
      </w:r>
      <w:r w:rsidRPr="4F7D088B">
        <w:rPr>
          <w:rFonts w:cs="Arial"/>
        </w:rPr>
        <w:t xml:space="preserve">. </w:t>
      </w:r>
      <w:r w:rsidR="00E20F60" w:rsidRPr="4F7D088B">
        <w:rPr>
          <w:rFonts w:cs="Arial"/>
        </w:rPr>
        <w:t xml:space="preserve">Since </w:t>
      </w:r>
      <w:r w:rsidR="00E06560" w:rsidRPr="4F7D088B">
        <w:rPr>
          <w:rFonts w:cs="Arial"/>
        </w:rPr>
        <w:t>its</w:t>
      </w:r>
      <w:r w:rsidR="00E20F60" w:rsidRPr="4F7D088B">
        <w:rPr>
          <w:rFonts w:cs="Arial"/>
        </w:rPr>
        <w:t xml:space="preserve"> introduction</w:t>
      </w:r>
      <w:r w:rsidR="00086598">
        <w:rPr>
          <w:rFonts w:cs="Arial"/>
        </w:rPr>
        <w:t>,</w:t>
      </w:r>
      <w:r w:rsidR="00E20F60" w:rsidRPr="4F7D088B">
        <w:rPr>
          <w:rFonts w:cs="Arial"/>
        </w:rPr>
        <w:t xml:space="preserve"> </w:t>
      </w:r>
      <w:r w:rsidRPr="4F7D088B">
        <w:rPr>
          <w:rFonts w:cs="Arial"/>
          <w:i/>
          <w:iCs/>
        </w:rPr>
        <w:t>P. forbesi</w:t>
      </w:r>
      <w:r w:rsidRPr="4F7D088B">
        <w:rPr>
          <w:rFonts w:cs="Arial"/>
        </w:rPr>
        <w:t xml:space="preserve"> soon became the numerically dominant calanoid in the estuary and remains the most abundant to this day </w:t>
      </w:r>
      <w:r w:rsidRPr="4F7D088B">
        <w:rPr>
          <w:rFonts w:cs="Arial"/>
        </w:rPr>
        <w:fldChar w:fldCharType="begin"/>
      </w:r>
      <w:r w:rsidRPr="4F7D088B">
        <w:rPr>
          <w:rFonts w:cs="Arial"/>
        </w:rPr>
        <w:instrText xml:space="preserve"> ADDIN EN.CITE &lt;EndNote&gt;&lt;Cite&gt;&lt;Author&gt;Barros&lt;/Author&gt;&lt;Year&gt;2021&lt;/Year&gt;&lt;RecNum&gt;3603&lt;/RecNum&gt;&lt;DisplayText&gt;(Barros 2021)&lt;/DisplayText&gt;&lt;record&gt;&lt;rec-number&gt;3603&lt;/rec-number&gt;&lt;foreign-keys&gt;&lt;key app="EN" db-id="std9wdt06dea0ber50cpepe0azprxd52vwpp" timestamp="1633038890"&gt;3603&lt;/key&gt;&lt;/foreign-keys&gt;&lt;ref-type name="Journal Article"&gt;17&lt;/ref-type&gt;&lt;contributors&gt;&lt;authors&gt;&lt;author&gt;Arthur Barros&lt;/author&gt;&lt;/authors&gt;&lt;/contributors&gt;&lt;titles&gt;&lt;title&gt;Zooplankton Trends in the Upper SFE, 1974-2018&lt;/title&gt;&lt;secondary-title&gt;IEP Newsletter&lt;/secondary-title&gt;&lt;/titles&gt;&lt;periodical&gt;&lt;full-title&gt;IEP Newsletter&lt;/full-title&gt;&lt;/periodical&gt;&lt;pages&gt;5-14&lt;/pages&gt;&lt;volume&gt;40&lt;/volume&gt;&lt;number&gt;1&lt;/number&gt;&lt;dates&gt;&lt;year&gt;2021&lt;/year&gt;&lt;/dates&gt;&lt;urls&gt;&lt;/urls&gt;&lt;/record&gt;&lt;/Cite&gt;&lt;/EndNote&gt;</w:instrText>
      </w:r>
      <w:r w:rsidRPr="4F7D088B">
        <w:rPr>
          <w:rFonts w:cs="Arial"/>
        </w:rPr>
        <w:fldChar w:fldCharType="separate"/>
      </w:r>
      <w:r w:rsidR="009626F0" w:rsidRPr="4F7D088B">
        <w:rPr>
          <w:rFonts w:cs="Arial"/>
          <w:noProof/>
        </w:rPr>
        <w:t>(Barros 2021)</w:t>
      </w:r>
      <w:r w:rsidRPr="4F7D088B">
        <w:rPr>
          <w:rFonts w:cs="Arial"/>
        </w:rPr>
        <w:fldChar w:fldCharType="end"/>
      </w:r>
      <w:r w:rsidRPr="4F7D088B">
        <w:rPr>
          <w:rFonts w:cs="Arial"/>
        </w:rPr>
        <w:t xml:space="preserve">. The introduction of the predatory calanoid copepod </w:t>
      </w:r>
      <w:r w:rsidRPr="4F7D088B">
        <w:rPr>
          <w:rFonts w:cs="Arial"/>
          <w:i/>
          <w:iCs/>
        </w:rPr>
        <w:t>Acartiella sinensis</w:t>
      </w:r>
      <w:r w:rsidRPr="4F7D088B">
        <w:rPr>
          <w:rFonts w:cs="Arial"/>
        </w:rPr>
        <w:t xml:space="preserve"> in </w:t>
      </w:r>
      <w:r w:rsidRPr="4F7D088B">
        <w:rPr>
          <w:rFonts w:eastAsia="Times New Roman" w:cs="Arial"/>
        </w:rPr>
        <w:t xml:space="preserve">1993 is hypothesized to have narrowed the range of </w:t>
      </w:r>
      <w:r w:rsidRPr="4F7D088B">
        <w:rPr>
          <w:rFonts w:eastAsia="Times New Roman" w:cs="Arial"/>
          <w:i/>
          <w:iCs/>
        </w:rPr>
        <w:t>P. forbesi</w:t>
      </w:r>
      <w:r w:rsidRPr="4F7D088B">
        <w:rPr>
          <w:rFonts w:eastAsia="Times New Roman" w:cs="Arial"/>
        </w:rPr>
        <w:t xml:space="preserve"> </w:t>
      </w:r>
      <w:r w:rsidR="008866DA" w:rsidRPr="4F7D088B">
        <w:rPr>
          <w:rFonts w:eastAsia="Times New Roman" w:cs="Arial"/>
        </w:rPr>
        <w:t xml:space="preserve">away from the LSZ and </w:t>
      </w:r>
      <w:r w:rsidRPr="4F7D088B">
        <w:rPr>
          <w:rFonts w:eastAsia="Times New Roman" w:cs="Arial"/>
        </w:rPr>
        <w:t xml:space="preserve">towards the freshwater zone of the upper estuary due to its predation on </w:t>
      </w:r>
      <w:r w:rsidRPr="4F7D088B">
        <w:rPr>
          <w:rFonts w:eastAsia="Times New Roman" w:cs="Arial"/>
          <w:i/>
          <w:iCs/>
        </w:rPr>
        <w:t>P. forbesi</w:t>
      </w:r>
      <w:r w:rsidRPr="4F7D088B">
        <w:rPr>
          <w:rFonts w:eastAsia="Times New Roman" w:cs="Arial"/>
        </w:rPr>
        <w:t xml:space="preserve"> nauplii</w:t>
      </w:r>
      <w:r w:rsidRPr="4F7D088B">
        <w:rPr>
          <w:rFonts w:eastAsia="Times New Roman" w:cs="Arial"/>
          <w:i/>
          <w:iCs/>
        </w:rPr>
        <w:t xml:space="preserve">. </w:t>
      </w:r>
      <w:r w:rsidRPr="4F7D088B">
        <w:rPr>
          <w:rFonts w:eastAsia="Times New Roman" w:cs="Arial"/>
        </w:rPr>
        <w:fldChar w:fldCharType="begin" w:fldLock="1"/>
      </w:r>
      <w:r w:rsidRPr="4F7D088B">
        <w:rPr>
          <w:rFonts w:eastAsia="Times New Roman" w:cs="Arial"/>
        </w:rPr>
        <w:instrText>ADDIN CSL_CITATION {"citationItems":[{"id":"ITEM-1","itemData":{"DOI":"10.3354/meps12294","ISSN":"01718630","abstract":"Salinity is a key control on species distribution in estuaries, but interspecific interactions can shift distributions of estuarine species away from physiologically optimal salinities. The distribution of the introduced calanoid copepod Pseudodiaptomus forbesi in the upper San Francisco Estuary (SFE) shifted from brackish to fresh water in 1993 following the introductions of 2 brackish-water copepods, the small but numerically dominant Limnoithona tetraspina (Cyclopoida) and the predatory Acartiella sinensis (Calanoida). The nearly simultaneous timing of these introductions complicated interpretation of the temporal change in distribution of P. forbesi. Although P. forbesi is now uncommon at salinity &gt;</w:instrText>
      </w:r>
      <w:r w:rsidRPr="4F7D088B">
        <w:rPr>
          <w:rFonts w:ascii="Cambria Math" w:eastAsia="Times New Roman" w:hAnsi="Cambria Math" w:cs="Cambria Math"/>
        </w:rPr>
        <w:instrText>∼</w:instrText>
      </w:r>
      <w:r w:rsidRPr="4F7D088B">
        <w:rPr>
          <w:rFonts w:eastAsia="Times New Roman" w:cs="Arial"/>
        </w:rPr>
        <w:instrText xml:space="preserve">2, which might be interpreted as the result of salinity stress, short-term experiments showed high survival of adults up to salinity </w:instrText>
      </w:r>
      <w:r w:rsidRPr="4F7D088B">
        <w:rPr>
          <w:rFonts w:ascii="Cambria Math" w:eastAsia="Times New Roman" w:hAnsi="Cambria Math" w:cs="Cambria Math"/>
        </w:rPr>
        <w:instrText>∼</w:instrText>
      </w:r>
      <w:r w:rsidRPr="4F7D088B">
        <w:rPr>
          <w:rFonts w:eastAsia="Times New Roman" w:cs="Arial"/>
        </w:rPr>
        <w:instrText>8 and of nau-plii to salinity of at least 14, and reproduction was highest at salinity 5. Feeding experiments showed some overlap in diets of P. forbesi and L. tetraspina, but P. forbesi consumed a broader range of prey than L. tetraspina. Furthermore, feeding rates of the L. tetraspina population appeared insufficient to reduce prey availability to P. forbesi. Previous reports of high consumption of nau-plii by A. sinensis and the clam Potamocorbula amurensis suggest that these interspecific interactions are important in constraining the distribution of P. forbesi in the upper SFE. Thus, we interpret the temporal shift in distribution of P. forbesi as due mainly to the introduction of the predatory copepod, whose high abundance may have been facilitated by the availability of a common alternative prey, L. tetraspina.","author":[{"dropping-particle":"","family":"Kayfetz","given":"Karen","non-dropping-particle":"","parse-names":false,"suffix":""},{"dropping-particle":"","family":"Kimmerer","given":"Wim","non-dropping-particle":"","parse-names":false,"suffix":""}],"container-title":"Marine Ecology Progress Series","id":"ITEM-1","issue":"Runge 1988","issued":{"date-parts":[["2017"]]},"page":"85-101","title":"Abiotic and biotic controls on the copepod Pseudodiaptomus forbesi in the upper San Francisco Estuary","type":"article-journal","volume":"581"},"uris":["http://www.mendeley.com/documents/?uuid=970914b8-4468-4c53-bf90-a1a0da39e222"]}],"mendeley":{"formattedCitation":"(Kayfetz and Kimmerer 2017)","plainTextFormattedCitation":"(Kayfetz and Kimmerer 2017)","previouslyFormattedCitation":"(Kayfetz and Kimmerer 2017)"},"properties":{"noteIndex":0},"schema":"https://github.com/citation-style-language/schema/raw/master/csl-citation.json"}</w:instrText>
      </w:r>
      <w:r w:rsidRPr="4F7D088B">
        <w:rPr>
          <w:rFonts w:eastAsia="Times New Roman" w:cs="Arial"/>
        </w:rPr>
        <w:fldChar w:fldCharType="separate"/>
      </w:r>
      <w:r w:rsidRPr="4F7D088B">
        <w:rPr>
          <w:rFonts w:eastAsia="Times New Roman" w:cs="Arial"/>
          <w:noProof/>
        </w:rPr>
        <w:t>(Slaughter et al. 2016; Kayfetz &amp; Kimmerer 2017)</w:t>
      </w:r>
      <w:r w:rsidRPr="4F7D088B">
        <w:rPr>
          <w:rFonts w:eastAsia="Times New Roman" w:cs="Arial"/>
        </w:rPr>
        <w:fldChar w:fldCharType="end"/>
      </w:r>
      <w:r w:rsidRPr="4F7D088B">
        <w:rPr>
          <w:rFonts w:eastAsia="Times New Roman" w:cs="Arial"/>
        </w:rPr>
        <w:t>.</w:t>
      </w:r>
    </w:p>
    <w:p w14:paraId="7E6EFAFC" w14:textId="7EE4F445" w:rsidR="4F7D088B" w:rsidRDefault="24D37F8F" w:rsidP="00FD2CB9">
      <w:pPr>
        <w:ind w:firstLine="720"/>
        <w:rPr>
          <w:i/>
          <w:iCs/>
        </w:rPr>
      </w:pPr>
      <w:r w:rsidRPr="7AA32666">
        <w:rPr>
          <w:rFonts w:eastAsia="Arial" w:cs="Arial"/>
          <w:i/>
        </w:rPr>
        <w:t>Limnoithona tetraspina</w:t>
      </w:r>
      <w:r w:rsidRPr="7AA32666">
        <w:rPr>
          <w:rFonts w:eastAsia="Arial" w:cs="Arial"/>
        </w:rPr>
        <w:t xml:space="preserve">, a cyclopoid copepod, was also introduced in 1993 (Orsi and Ohtsuka 1999), and rapidly became the most abundant copepod in the Low Salinity Zone (Bouley and Kimmerer 2006). Due to their high abundance, the total biomass of </w:t>
      </w:r>
      <w:r w:rsidRPr="7AA32666">
        <w:rPr>
          <w:rFonts w:eastAsia="Arial" w:cs="Arial"/>
          <w:i/>
        </w:rPr>
        <w:t>L. tetraspina</w:t>
      </w:r>
      <w:r w:rsidRPr="7AA32666">
        <w:rPr>
          <w:rFonts w:eastAsia="Arial" w:cs="Arial"/>
        </w:rPr>
        <w:t xml:space="preserve"> in the estuary is similar to that of the larger calanoids </w:t>
      </w:r>
      <w:r w:rsidRPr="00FD2CB9">
        <w:rPr>
          <w:rFonts w:eastAsia="Arial" w:cs="Arial"/>
          <w:i/>
        </w:rPr>
        <w:t>E. affinis</w:t>
      </w:r>
      <w:r w:rsidRPr="7AA32666">
        <w:rPr>
          <w:rFonts w:eastAsia="Arial" w:cs="Arial"/>
        </w:rPr>
        <w:t xml:space="preserve"> and </w:t>
      </w:r>
      <w:r w:rsidRPr="00FD2CB9">
        <w:rPr>
          <w:rFonts w:eastAsia="Arial" w:cs="Arial"/>
          <w:i/>
        </w:rPr>
        <w:t xml:space="preserve">P. forbesi </w:t>
      </w:r>
      <w:r w:rsidRPr="7AA32666">
        <w:rPr>
          <w:rFonts w:eastAsia="Arial" w:cs="Arial"/>
        </w:rPr>
        <w:t xml:space="preserve">combined despite </w:t>
      </w:r>
      <w:r w:rsidRPr="00FD2CB9">
        <w:rPr>
          <w:rFonts w:eastAsia="Arial" w:cs="Arial"/>
          <w:i/>
        </w:rPr>
        <w:t xml:space="preserve">L. tetraspina </w:t>
      </w:r>
      <w:r w:rsidRPr="7AA32666">
        <w:rPr>
          <w:rFonts w:eastAsia="Arial" w:cs="Arial"/>
        </w:rPr>
        <w:t xml:space="preserve">being approximately one-tenth the </w:t>
      </w:r>
      <w:r w:rsidR="2CE82471" w:rsidRPr="7AA32666">
        <w:rPr>
          <w:rFonts w:eastAsia="Arial" w:cs="Arial"/>
        </w:rPr>
        <w:t>mass</w:t>
      </w:r>
      <w:r w:rsidR="73576844" w:rsidRPr="7AA32666">
        <w:rPr>
          <w:rFonts w:eastAsia="Arial" w:cs="Arial"/>
        </w:rPr>
        <w:t xml:space="preserve"> </w:t>
      </w:r>
      <w:r w:rsidRPr="7AA32666">
        <w:rPr>
          <w:rFonts w:eastAsia="Arial" w:cs="Arial"/>
        </w:rPr>
        <w:t xml:space="preserve">(Bouley and Kimmerer 2006). </w:t>
      </w:r>
      <w:r w:rsidRPr="00FD2CB9">
        <w:rPr>
          <w:rFonts w:eastAsia="Arial" w:cs="Arial"/>
          <w:i/>
        </w:rPr>
        <w:t>L. tetraspina</w:t>
      </w:r>
      <w:r w:rsidRPr="7AA32666">
        <w:rPr>
          <w:rFonts w:eastAsia="Arial" w:cs="Arial"/>
        </w:rPr>
        <w:t xml:space="preserve"> is most abundant late summer to fall</w:t>
      </w:r>
      <w:r w:rsidR="00AD7A32">
        <w:rPr>
          <w:rFonts w:eastAsia="Arial" w:cs="Arial"/>
          <w:iCs/>
        </w:rPr>
        <w:t>.</w:t>
      </w:r>
    </w:p>
    <w:p w14:paraId="0872EF90" w14:textId="3032A01E" w:rsidR="0051798D" w:rsidRDefault="5142FB4D" w:rsidP="00FD2CB9">
      <w:pPr>
        <w:ind w:firstLine="720"/>
      </w:pPr>
      <w:r w:rsidRPr="47A23F2A">
        <w:rPr>
          <w:i/>
          <w:iCs/>
        </w:rPr>
        <w:t>Daphnia</w:t>
      </w:r>
      <w:r>
        <w:t xml:space="preserve"> </w:t>
      </w:r>
      <w:r w:rsidR="15DFAE6A">
        <w:t>spp.</w:t>
      </w:r>
      <w:r w:rsidR="009B4F98">
        <w:t xml:space="preserve"> </w:t>
      </w:r>
      <w:r>
        <w:t xml:space="preserve">is a globally distributed genus of cladocerans, primarily found in freshwater. Cladocerans (mostly </w:t>
      </w:r>
      <w:r w:rsidRPr="47A23F2A">
        <w:rPr>
          <w:i/>
          <w:iCs/>
        </w:rPr>
        <w:t xml:space="preserve">Daphnia </w:t>
      </w:r>
      <w:r w:rsidR="5BFE8BAA" w:rsidRPr="00FD2CB9">
        <w:t>spp</w:t>
      </w:r>
      <w:r w:rsidR="5BFE8BAA" w:rsidRPr="47A23F2A">
        <w:rPr>
          <w:i/>
          <w:iCs/>
        </w:rPr>
        <w:t xml:space="preserve">. </w:t>
      </w:r>
      <w:r>
        <w:t xml:space="preserve">and the smaller-bodied </w:t>
      </w:r>
      <w:r w:rsidRPr="47A23F2A">
        <w:rPr>
          <w:i/>
          <w:iCs/>
        </w:rPr>
        <w:t>Bosmina</w:t>
      </w:r>
      <w:r w:rsidR="00C21B52">
        <w:rPr>
          <w:i/>
          <w:iCs/>
        </w:rPr>
        <w:t xml:space="preserve"> </w:t>
      </w:r>
      <w:r w:rsidR="00C21B52">
        <w:t>spp.</w:t>
      </w:r>
      <w:r>
        <w:t xml:space="preserve">) historically dominated zooplankton biomass in the freshwater reaches of the estuary, but have declined by 6% per year from 1972-2008 </w:t>
      </w:r>
      <w:r w:rsidR="002E5DA7">
        <w:fldChar w:fldCharType="begin"/>
      </w:r>
      <w:r w:rsidR="002E5DA7">
        <w:instrText xml:space="preserve"> ADDIN EN.CITE &lt;EndNote&gt;&lt;Cite&gt;&lt;Author&gt;Winder&lt;/Author&gt;&lt;Year&gt;2011&lt;/Year&gt;&lt;RecNum&gt;1177&lt;/RecNum&gt;&lt;DisplayText&gt;(Winder and Jassby 2011)&lt;/DisplayText&gt;&lt;record&gt;&lt;rec-number&gt;1177&lt;/rec-number&gt;&lt;foreign-keys&gt;&lt;key app="EN" db-id="std9wdt06dea0ber50cpepe0azprxd52vwpp" timestamp="1558711201"&gt;1177&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electronic-resource-num&gt;https://doi.org/10.1007/s12237-010-9342-x&lt;/electronic-resource-num&gt;&lt;access-date&gt;2021 09 27&lt;/access-date&gt;&lt;/record&gt;&lt;/Cite&gt;&lt;/EndNote&gt;</w:instrText>
      </w:r>
      <w:r w:rsidR="002E5DA7">
        <w:fldChar w:fldCharType="separate"/>
      </w:r>
      <w:r w:rsidR="002E5DA7">
        <w:rPr>
          <w:noProof/>
        </w:rPr>
        <w:t>(Winder and Jassby 2011)</w:t>
      </w:r>
      <w:r w:rsidR="002E5DA7">
        <w:fldChar w:fldCharType="end"/>
      </w:r>
      <w:r>
        <w:t xml:space="preserve">. </w:t>
      </w:r>
      <w:r w:rsidRPr="47A23F2A">
        <w:rPr>
          <w:i/>
          <w:iCs/>
        </w:rPr>
        <w:t>Daphnia</w:t>
      </w:r>
      <w:r w:rsidR="401F2FB6" w:rsidRPr="47A23F2A">
        <w:rPr>
          <w:i/>
          <w:iCs/>
        </w:rPr>
        <w:t xml:space="preserve"> </w:t>
      </w:r>
      <w:r w:rsidR="401F2FB6" w:rsidRPr="47A23F2A">
        <w:t>spp.</w:t>
      </w:r>
      <w:r>
        <w:t xml:space="preserve"> are especially abundant in the off-channel (floodplain and rice field) zooplankton community </w:t>
      </w:r>
      <w:r w:rsidR="008C538C">
        <w:fldChar w:fldCharType="begin"/>
      </w:r>
      <w:r w:rsidR="008C538C">
        <w:instrText xml:space="preserve"> ADDIN EN.CITE &lt;EndNote&gt;&lt;Cite&gt;&lt;Author&gt;Corline&lt;/Author&gt;&lt;Year&gt;2021&lt;/Year&gt;&lt;RecNum&gt;3428&lt;/RecNum&gt;&lt;DisplayText&gt;(Corline et al. 2021)&lt;/DisplayText&gt;&lt;record&gt;&lt;rec-number&gt;3428&lt;/rec-number&gt;&lt;foreign-keys&gt;&lt;key app="EN" db-id="std9wdt06dea0ber50cpepe0azprxd52vwpp" timestamp="1617978332"&gt;3428&lt;/key&gt;&lt;/foreign-keys&gt;&lt;ref-type name="Journal Article"&gt;17&lt;/ref-type&gt;&lt;contributors&gt;&lt;authors&gt;&lt;author&gt;Corline, Nicholas J.&lt;/author&gt;&lt;author&gt;Peek, Ryan A.&lt;/author&gt;&lt;author&gt;Montgomery, Jacob&lt;/author&gt;&lt;author&gt;Katz, Jacob V. E.&lt;/author&gt;&lt;author&gt;Jeffres, Carson A.&lt;/author&gt;&lt;/authors&gt;&lt;/contributors&gt;&lt;titles&gt;&lt;title&gt;Understanding community assembly rules in managed floodplain food webs&lt;/title&gt;&lt;secondary-title&gt;Ecosphere&lt;/secondary-title&gt;&lt;/titles&gt;&lt;periodical&gt;&lt;full-title&gt;Ecosphere&lt;/full-title&gt;&lt;/periodical&gt;&lt;pages&gt;e03330&lt;/pages&gt;&lt;volume&gt;12&lt;/volume&gt;&lt;number&gt;2&lt;/number&gt;&lt;dates&gt;&lt;year&gt;2021&lt;/year&gt;&lt;/dates&gt;&lt;isbn&gt;2150-8925&lt;/isbn&gt;&lt;urls&gt;&lt;related-urls&gt;&lt;url&gt;https://esajournals.onlinelibrary.wiley.com/doi/abs/10.1002/ecs2.3330&lt;/url&gt;&lt;/related-urls&gt;&lt;/urls&gt;&lt;electronic-resource-num&gt;https://doi.org/10.1002/ecs2.3330&lt;/electronic-resource-num&gt;&lt;/record&gt;&lt;/Cite&gt;&lt;/EndNote&gt;</w:instrText>
      </w:r>
      <w:r w:rsidR="008C538C">
        <w:fldChar w:fldCharType="separate"/>
      </w:r>
      <w:r w:rsidR="008C538C">
        <w:rPr>
          <w:noProof/>
        </w:rPr>
        <w:t>(Corline et al. 2021)</w:t>
      </w:r>
      <w:r w:rsidR="008C538C">
        <w:fldChar w:fldCharType="end"/>
      </w:r>
      <w:r>
        <w:t xml:space="preserve"> and in the summer to late fall months)</w:t>
      </w:r>
      <w:r w:rsidR="00037031">
        <w:fldChar w:fldCharType="begin"/>
      </w:r>
      <w:r w:rsidR="00037031">
        <w:instrText xml:space="preserve"> ADDIN EN.CITE &lt;EndNote&gt;&lt;Cite&gt;&lt;Author&gt;Turner&lt;/Author&gt;&lt;Year&gt;1966&lt;/Year&gt;&lt;RecNum&gt;6965&lt;/RecNum&gt;&lt;DisplayText&gt;(Turner 1966)&lt;/DisplayText&gt;&lt;record&gt;&lt;rec-number&gt;6965&lt;/rec-number&gt;&lt;foreign-keys&gt;&lt;key app="EN" db-id="std9wdt06dea0ber50cpepe0azprxd52vwpp" timestamp="1669838832"&gt;6965&lt;/key&gt;&lt;/foreign-keys&gt;&lt;ref-type name="Journal Article"&gt;17&lt;/ref-type&gt;&lt;contributors&gt;&lt;authors&gt;&lt;author&gt;Turner, J. L.&lt;/author&gt;&lt;/authors&gt;&lt;/contributors&gt;&lt;titles&gt;&lt;title&gt;Seasonal distribution of crustacean plankters in the Sacramento-San Joaquin Delta. Ecological Studies of the Sacramento-San Joaquin Estuary: Zooplankton, zoobenthos, and fishes of San Pablo and Suisun Bays, zooplankton and zoobenthos of the Delta&lt;/title&gt;&lt;/titles&gt;&lt;volume&gt;133&lt;/volume&gt;&lt;dates&gt;&lt;year&gt;1966&lt;/year&gt;&lt;/dates&gt;&lt;urls&gt;&lt;/urls&gt;&lt;/record&gt;&lt;/Cite&gt;&lt;/EndNote&gt;</w:instrText>
      </w:r>
      <w:r w:rsidR="00037031">
        <w:fldChar w:fldCharType="separate"/>
      </w:r>
      <w:r w:rsidR="00037031">
        <w:rPr>
          <w:noProof/>
        </w:rPr>
        <w:t>(Turner 1966)</w:t>
      </w:r>
      <w:r w:rsidR="00037031">
        <w:fldChar w:fldCharType="end"/>
      </w:r>
      <w:r>
        <w:t xml:space="preserve">. They are omnivorous, feeding on microplankton (e.g., ciliates) and phytoplankton </w:t>
      </w:r>
      <w:r w:rsidR="0089056D">
        <w:fldChar w:fldCharType="begin"/>
      </w:r>
      <w:r w:rsidR="0089056D">
        <w:instrText xml:space="preserve"> ADDIN EN.CITE &lt;EndNote&gt;&lt;Cite&gt;&lt;Author&gt;Gifford&lt;/Author&gt;&lt;Year&gt;2007&lt;/Year&gt;&lt;RecNum&gt;2432&lt;/RecNum&gt;&lt;DisplayText&gt;(Gifford et al. 2007)&lt;/DisplayText&gt;&lt;record&gt;&lt;rec-number&gt;2432&lt;/rec-number&gt;&lt;foreign-keys&gt;&lt;key app="EN" db-id="std9wdt06dea0ber50cpepe0azprxd52vwpp" timestamp="1558712621"&gt;2432&lt;/key&gt;&lt;/foreign-keys&gt;&lt;ref-type name="Journal Article"&gt;17&lt;/ref-type&gt;&lt;contributors&gt;&lt;authors&gt;&lt;author&gt;Gifford, Scott M&lt;/author&gt;&lt;author&gt;Rollwagen-Bollens, Gretchen&lt;/author&gt;&lt;author&gt;Bollens, Stephen M&lt;/author&gt;&lt;/authors&gt;&lt;/contributors&gt;&lt;titles&gt;&lt;title&gt;Mesozooplankton omnivory in the upper San Francisco Estuary&lt;/title&gt;&lt;secondary-title&gt;Marine Ecology Progress Series&lt;/secondary-title&gt;&lt;/titles&gt;&lt;periodical&gt;&lt;full-title&gt;Marine Ecology Progress Series&lt;/full-title&gt;&lt;/periodical&gt;&lt;pages&gt;33-46&lt;/pages&gt;&lt;volume&gt;348&lt;/volume&gt;&lt;dates&gt;&lt;year&gt;2007&lt;/year&gt;&lt;/dates&gt;&lt;isbn&gt;0171-8630&lt;/isbn&gt;&lt;urls&gt;&lt;/urls&gt;&lt;/record&gt;&lt;/Cite&gt;&lt;/EndNote&gt;</w:instrText>
      </w:r>
      <w:r w:rsidR="0089056D">
        <w:fldChar w:fldCharType="separate"/>
      </w:r>
      <w:r w:rsidR="0089056D">
        <w:rPr>
          <w:noProof/>
        </w:rPr>
        <w:t>(Gifford et al. 2007)</w:t>
      </w:r>
      <w:r w:rsidR="0089056D">
        <w:fldChar w:fldCharType="end"/>
      </w:r>
      <w:r>
        <w:t>, but tend to provide poorer food quality to their fish predators compared with copepods)</w:t>
      </w:r>
      <w:r w:rsidR="00130AEE">
        <w:fldChar w:fldCharType="begin"/>
      </w:r>
      <w:r w:rsidR="00130AEE">
        <w:instrText xml:space="preserve"> ADDIN EN.CITE &lt;EndNote&gt;&lt;Cite&gt;&lt;Author&gt;Kratina&lt;/Author&gt;&lt;Year&gt;2015&lt;/Year&gt;&lt;RecNum&gt;2673&lt;/RecNum&gt;&lt;DisplayText&gt;(Kratina and Winder 2015)&lt;/DisplayText&gt;&lt;record&gt;&lt;rec-number&gt;2673&lt;/rec-number&gt;&lt;foreign-keys&gt;&lt;key app="EN" db-id="std9wdt06dea0ber50cpepe0azprxd52vwpp" timestamp="1558713635"&gt;2673&lt;/key&gt;&lt;/foreign-keys&gt;&lt;ref-type name="Journal Article"&gt;17&lt;/ref-type&gt;&lt;contributors&gt;&lt;authors&gt;&lt;author&gt;Kratina, Pavel&lt;/author&gt;&lt;author&gt;Winder, Monika&lt;/author&gt;&lt;/authors&gt;&lt;/contributors&gt;&lt;titles&gt;&lt;title&gt;Biotic invasions can alter nutritional composition of zooplankton communities&lt;/title&gt;&lt;secondary-title&gt;Oikos&lt;/secondary-title&gt;&lt;/titles&gt;&lt;periodical&gt;&lt;full-title&gt;Oikos&lt;/full-title&gt;&lt;abbr-1&gt;Oikos&lt;/abbr-1&gt;&lt;/periodical&gt;&lt;pages&gt;1337-1345&lt;/pages&gt;&lt;volume&gt;124&lt;/volume&gt;&lt;number&gt;10&lt;/number&gt;&lt;dates&gt;&lt;year&gt;2015&lt;/year&gt;&lt;/dates&gt;&lt;urls&gt;&lt;related-urls&gt;&lt;url&gt;https://onlinelibrary.wiley.com/doi/abs/10.1111/oik.02240&lt;/url&gt;&lt;/related-urls&gt;&lt;/urls&gt;&lt;electronic-resource-num&gt;doi:10.1111/oik.02240&lt;/electronic-resource-num&gt;&lt;/record&gt;&lt;/Cite&gt;&lt;/EndNote&gt;</w:instrText>
      </w:r>
      <w:r w:rsidR="00130AEE">
        <w:fldChar w:fldCharType="separate"/>
      </w:r>
      <w:r w:rsidR="00130AEE">
        <w:rPr>
          <w:noProof/>
        </w:rPr>
        <w:t>(Kratina and Winder 2015)</w:t>
      </w:r>
      <w:r w:rsidR="00130AEE">
        <w:fldChar w:fldCharType="end"/>
      </w:r>
      <w:r>
        <w:t xml:space="preserve">. However, </w:t>
      </w:r>
      <w:r w:rsidRPr="47A23F2A">
        <w:rPr>
          <w:i/>
          <w:iCs/>
        </w:rPr>
        <w:t>Daphnia</w:t>
      </w:r>
      <w:r>
        <w:t xml:space="preserve"> </w:t>
      </w:r>
      <w:r w:rsidR="00BE5DEA">
        <w:t>spp.</w:t>
      </w:r>
      <w:r>
        <w:t xml:space="preserve"> and other cladocerans are important food for fishes including Chinook Salmon )</w:t>
      </w:r>
      <w:r w:rsidR="00950FB3">
        <w:fldChar w:fldCharType="begin"/>
      </w:r>
      <w:r w:rsidR="00950FB3">
        <w:instrText xml:space="preserve"> ADDIN EN.CITE &lt;EndNote&gt;&lt;Cite&gt;&lt;Author&gt;Goertler&lt;/Author&gt;&lt;Year&gt;2018&lt;/Year&gt;&lt;RecNum&gt;2646&lt;/RecNum&gt;&lt;DisplayText&gt;(Goertler et al. 2018)&lt;/DisplayText&gt;&lt;record&gt;&lt;rec-number&gt;2646&lt;/rec-number&gt;&lt;foreign-keys&gt;&lt;key app="EN" db-id="std9wdt06dea0ber50cpepe0azprxd52vwpp" timestamp="1558713590"&gt;2646&lt;/key&gt;&lt;/foreign-keys&gt;&lt;ref-type name="Journal Article"&gt;17&lt;/ref-type&gt;&lt;contributors&gt;&lt;authors&gt;&lt;author&gt;Pascale Goertler&lt;/author&gt;&lt;author&gt;Kristopher Jones&lt;/author&gt;&lt;author&gt;Jeffery Cordell&lt;/author&gt;&lt;author&gt;Brian Schreier&lt;/author&gt;&lt;author&gt;Ted Sommer&lt;/author&gt;&lt;/authors&gt;&lt;/contributors&gt;&lt;titles&gt;&lt;title&gt;Effects of Extreme Hydrologic Regimes on Juvenile Chinook Salmon Prey Resources and Diet Composition in a Large River Floodplain&lt;/title&gt;&lt;secondary-title&gt;Transactions of the American Fisheries Society&lt;/secondary-title&gt;&lt;/titles&gt;&lt;periodical&gt;&lt;full-title&gt;Transactions of the American Fisheries Society&lt;/full-title&gt;&lt;abbr-1&gt;Transactions of the American Fisheries Society&lt;/abbr-1&gt;&lt;/periodical&gt;&lt;pages&gt;287-299&lt;/pages&gt;&lt;volume&gt;147&lt;/volume&gt;&lt;number&gt;2&lt;/number&gt;&lt;dates&gt;&lt;year&gt;2018&lt;/year&gt;&lt;/dates&gt;&lt;urls&gt;&lt;related-urls&gt;&lt;url&gt;&lt;style face="underline" font="default" size="100%"&gt;https://onlinelibrary.wiley.com/doi/abs/10.1002/tafs.10028&lt;/style&gt;&lt;/url&gt;&lt;/related-urls&gt;&lt;/urls&gt;&lt;electronic-resource-num&gt; https://doi.org/10.1002/tafs.10028&lt;/electronic-resource-num&gt;&lt;access-date&gt;2021 09 07&lt;/access-date&gt;&lt;/record&gt;&lt;/Cite&gt;&lt;/EndNote&gt;</w:instrText>
      </w:r>
      <w:r w:rsidR="00950FB3">
        <w:fldChar w:fldCharType="separate"/>
      </w:r>
      <w:r w:rsidR="00950FB3">
        <w:rPr>
          <w:noProof/>
        </w:rPr>
        <w:t>(Goertler et al. 2018)</w:t>
      </w:r>
      <w:r w:rsidR="00950FB3">
        <w:fldChar w:fldCharType="end"/>
      </w:r>
      <w:r>
        <w:t xml:space="preserve"> and Delta Smelt (Slater et al. 2019), especially during wet years and seasons.</w:t>
      </w:r>
    </w:p>
    <w:p w14:paraId="344C2412" w14:textId="4EAC6D15" w:rsidR="00897582" w:rsidRDefault="00AF133C" w:rsidP="00AD7A32">
      <w:pPr>
        <w:pStyle w:val="Heading1"/>
      </w:pPr>
      <w:r>
        <w:lastRenderedPageBreak/>
        <w:t>Method</w:t>
      </w:r>
      <w:r w:rsidR="00A73433">
        <w:t>s</w:t>
      </w:r>
    </w:p>
    <w:p w14:paraId="475BB397" w14:textId="15DAB94F" w:rsidR="00394C1D" w:rsidRDefault="00394C1D" w:rsidP="00394C1D">
      <w:pPr>
        <w:pStyle w:val="Heading2"/>
      </w:pPr>
      <w:r>
        <w:t>Study Area</w:t>
      </w:r>
    </w:p>
    <w:p w14:paraId="1506C93F" w14:textId="21357059" w:rsidR="00394C1D" w:rsidRDefault="00792A27" w:rsidP="00394C1D">
      <w:r>
        <w:tab/>
      </w:r>
      <w:r w:rsidR="006652DA">
        <w:t>The area of study for this research was</w:t>
      </w:r>
      <w:r w:rsidR="0027421D">
        <w:t xml:space="preserve"> the Upper San Francisco Estuary,</w:t>
      </w:r>
      <w:r w:rsidR="006652DA">
        <w:t xml:space="preserve"> limited </w:t>
      </w:r>
      <w:r w:rsidR="0027421D">
        <w:t>by</w:t>
      </w:r>
      <w:r w:rsidR="006652DA">
        <w:t xml:space="preserve"> Carquinez Strait at its western extent, and the South Central Delta </w:t>
      </w:r>
      <w:r w:rsidR="00DF61E2">
        <w:t>to the east (</w:t>
      </w:r>
      <w:r w:rsidR="005D1CB6">
        <w:fldChar w:fldCharType="begin"/>
      </w:r>
      <w:r w:rsidR="005D1CB6">
        <w:instrText xml:space="preserve"> REF _Ref121743897 \h </w:instrText>
      </w:r>
      <w:r w:rsidR="005D1CB6">
        <w:fldChar w:fldCharType="separate"/>
      </w:r>
      <w:r w:rsidR="005D1CB6">
        <w:t xml:space="preserve">Figure </w:t>
      </w:r>
      <w:r w:rsidR="005D1CB6">
        <w:rPr>
          <w:noProof/>
        </w:rPr>
        <w:t>1</w:t>
      </w:r>
      <w:r w:rsidR="005D1CB6">
        <w:fldChar w:fldCharType="end"/>
      </w:r>
      <w:r w:rsidR="00DF61E2">
        <w:t>)</w:t>
      </w:r>
      <w:r w:rsidR="00F76A6D">
        <w:t xml:space="preserve">. </w:t>
      </w:r>
      <w:r w:rsidR="00AF6FA4">
        <w:t xml:space="preserve">This includes </w:t>
      </w:r>
      <w:r w:rsidR="00751EF6">
        <w:t>the areas of Suisun Bay, Suisun Marsh, and the confluence of the Sacramento and San Jo</w:t>
      </w:r>
      <w:r w:rsidR="00FC41DA">
        <w:t>aquin Rivers.</w:t>
      </w:r>
      <w:r w:rsidR="009C3CC7">
        <w:t xml:space="preserve"> </w:t>
      </w:r>
      <w:r w:rsidR="0011548E" w:rsidRPr="00FD2CB9">
        <w:t xml:space="preserve">One key characteristic of the Upper San Francisco Estuary is its </w:t>
      </w:r>
      <w:r w:rsidR="0011548E">
        <w:t xml:space="preserve">range of </w:t>
      </w:r>
      <w:r w:rsidR="0011548E" w:rsidRPr="00FD2CB9">
        <w:t xml:space="preserve">salinity, which </w:t>
      </w:r>
      <w:r w:rsidR="0011548E">
        <w:t xml:space="preserve">can </w:t>
      </w:r>
      <w:r w:rsidR="0011548E" w:rsidRPr="00FD2CB9">
        <w:t>var</w:t>
      </w:r>
      <w:r w:rsidR="0011548E">
        <w:t>y</w:t>
      </w:r>
      <w:r w:rsidR="0011548E" w:rsidRPr="00FD2CB9">
        <w:t xml:space="preserve"> depending on the amount of fresh water entering the estuary from </w:t>
      </w:r>
      <w:r w:rsidR="0011548E">
        <w:t>upstream sources.</w:t>
      </w:r>
      <w:r w:rsidR="00285121">
        <w:t xml:space="preserve"> In the summer, especially during drought years, brackish water</w:t>
      </w:r>
      <w:r w:rsidR="007C2FEA">
        <w:t xml:space="preserve"> &gt;2ppt salinity</w:t>
      </w:r>
      <w:r w:rsidR="00285121">
        <w:t xml:space="preserve"> can reach</w:t>
      </w:r>
      <w:r w:rsidR="007C2FEA">
        <w:t xml:space="preserve"> up </w:t>
      </w:r>
      <w:r w:rsidR="004D6EC6">
        <w:t>above the confluence up into the San Joaquin and Sacramento rivers. During wet years however, with especially high outflows,</w:t>
      </w:r>
      <w:r w:rsidR="00C469E8">
        <w:t xml:space="preserve"> the brackish water zone </w:t>
      </w:r>
      <w:r w:rsidR="001347E3">
        <w:t xml:space="preserve">can be pushed much farther down stream, with freshwater being found </w:t>
      </w:r>
      <w:r w:rsidR="00D233F5">
        <w:t>into Suisun Bay and Suisun Marsh.</w:t>
      </w:r>
    </w:p>
    <w:p w14:paraId="7E1EAF72" w14:textId="77BD9BFE" w:rsidR="00394C1D" w:rsidRPr="00394C1D" w:rsidRDefault="00011ED7" w:rsidP="00FD2CB9">
      <w:pPr>
        <w:pStyle w:val="Heading2"/>
      </w:pPr>
      <w:r>
        <w:t>Abundance Calculations</w:t>
      </w:r>
    </w:p>
    <w:p w14:paraId="32319683" w14:textId="0851B2AD" w:rsidR="008B6713" w:rsidRPr="00FD2CB9" w:rsidRDefault="00BD480E" w:rsidP="0041103B">
      <w:pPr>
        <w:ind w:firstLine="720"/>
        <w:rPr>
          <w:rStyle w:val="normaltextrun"/>
          <w:rFonts w:cs="Arial"/>
          <w:szCs w:val="24"/>
          <w:shd w:val="clear" w:color="auto" w:fill="FFFFFF"/>
        </w:rPr>
      </w:pPr>
      <w:r w:rsidRPr="00FD2CB9">
        <w:rPr>
          <w:rStyle w:val="normaltextrun"/>
          <w:rFonts w:cs="Arial"/>
          <w:szCs w:val="24"/>
          <w:shd w:val="clear" w:color="auto" w:fill="FFFFFF"/>
        </w:rPr>
        <w:t>Zooplankton Catch Per Unit Effort (CPUE, organisms/m</w:t>
      </w:r>
      <w:r w:rsidRPr="00FD2CB9">
        <w:rPr>
          <w:rStyle w:val="normaltextrun"/>
          <w:rFonts w:cs="Arial"/>
          <w:szCs w:val="24"/>
          <w:shd w:val="clear" w:color="auto" w:fill="FFFFFF"/>
          <w:vertAlign w:val="superscript"/>
        </w:rPr>
        <w:t>3</w:t>
      </w:r>
      <w:r w:rsidRPr="00FD2CB9">
        <w:rPr>
          <w:rStyle w:val="normaltextrun"/>
          <w:rFonts w:cs="Arial"/>
          <w:szCs w:val="24"/>
          <w:shd w:val="clear" w:color="auto" w:fill="FFFFFF"/>
        </w:rPr>
        <w:t xml:space="preserve">) data was downloaded using the </w:t>
      </w:r>
      <w:r w:rsidRPr="00FD2CB9">
        <w:rPr>
          <w:rStyle w:val="spellingerror"/>
          <w:rFonts w:cs="Arial"/>
          <w:szCs w:val="24"/>
          <w:shd w:val="clear" w:color="auto" w:fill="FFFFFF"/>
        </w:rPr>
        <w:t>zooper</w:t>
      </w:r>
      <w:r w:rsidRPr="00FD2CB9">
        <w:rPr>
          <w:rStyle w:val="normaltextrun"/>
          <w:rFonts w:cs="Arial"/>
          <w:szCs w:val="24"/>
          <w:shd w:val="clear" w:color="auto" w:fill="FFFFFF"/>
        </w:rPr>
        <w:t xml:space="preserve"> package (</w:t>
      </w:r>
      <w:hyperlink r:id="rId11" w:tgtFrame="_blank" w:history="1">
        <w:r w:rsidRPr="00FD2CB9">
          <w:rPr>
            <w:rStyle w:val="normaltextrun"/>
            <w:rFonts w:cs="Arial"/>
            <w:szCs w:val="24"/>
            <w:u w:val="single"/>
            <w:shd w:val="clear" w:color="auto" w:fill="FFFFFF"/>
          </w:rPr>
          <w:t>https://github.com/InteragencyEcologicalProgram/zooper</w:t>
        </w:r>
      </w:hyperlink>
      <w:r w:rsidRPr="00FD2CB9">
        <w:rPr>
          <w:rStyle w:val="normaltextrun"/>
          <w:rFonts w:cs="Arial"/>
          <w:szCs w:val="24"/>
          <w:shd w:val="clear" w:color="auto" w:fill="FFFFFF"/>
        </w:rPr>
        <w:t>), an R package that synthesizes zooplankton data from multiple IEP studies</w:t>
      </w:r>
      <w:r w:rsidR="00456EE3" w:rsidRPr="00FD2CB9">
        <w:rPr>
          <w:rStyle w:val="normaltextrun"/>
          <w:rFonts w:cs="Arial"/>
          <w:szCs w:val="24"/>
        </w:rPr>
        <w:t xml:space="preserve"> </w:t>
      </w:r>
      <w:r w:rsidR="00456EE3" w:rsidRPr="00FD2CB9">
        <w:rPr>
          <w:rStyle w:val="normaltextrun"/>
          <w:rFonts w:cs="Arial"/>
          <w:szCs w:val="24"/>
          <w:shd w:val="clear" w:color="auto" w:fill="FFFFFF"/>
        </w:rPr>
        <w:fldChar w:fldCharType="begin"/>
      </w:r>
      <w:r w:rsidR="00456EE3" w:rsidRPr="00FD2CB9">
        <w:rPr>
          <w:rStyle w:val="normaltextrun"/>
          <w:rFonts w:cs="Arial"/>
          <w:szCs w:val="24"/>
          <w:shd w:val="clear" w:color="auto" w:fill="FFFFFF"/>
        </w:rPr>
        <w:instrText xml:space="preserve"> ADDIN EN.CITE &lt;EndNote&gt;&lt;Cite&gt;&lt;Author&gt;Bashevkin&lt;/Author&gt;&lt;Year&gt;2022&lt;/Year&gt;&lt;RecNum&gt;3880&lt;/RecNum&gt;&lt;DisplayText&gt;(Bashevkin et al. 2022)&lt;/DisplayText&gt;&lt;record&gt;&lt;rec-number&gt;3880&lt;/rec-number&gt;&lt;foreign-keys&gt;&lt;key app="EN" db-id="std9wdt06dea0ber50cpepe0azprxd52vwpp" timestamp="1647461556"&gt;3880&lt;/key&gt;&lt;/foreign-keys&gt;&lt;ref-type name="Journal Article"&gt;17&lt;/ref-type&gt;&lt;contributors&gt;&lt;authors&gt;&lt;author&gt;Bashevkin, Samuel M.&lt;/author&gt;&lt;author&gt;Hartman, Rosemary&lt;/author&gt;&lt;author&gt;Thomas, Madison&lt;/author&gt;&lt;author&gt;Barros, Arthur&lt;/author&gt;&lt;author&gt;Burdi, Christina E.&lt;/author&gt;&lt;author&gt;Hennessy, April&lt;/author&gt;&lt;author&gt;Tempel, Trishelle&lt;/author&gt;&lt;author&gt;Kayfetz, Karen&lt;/author&gt;&lt;/authors&gt;&lt;/contributors&gt;&lt;titles&gt;&lt;title&gt;Five decades (1972–2020) of zooplankton monitoring in the upper San Francisco Estuary&lt;/title&gt;&lt;secondary-title&gt;PLOS ONE&lt;/secondary-title&gt;&lt;/titles&gt;&lt;periodical&gt;&lt;full-title&gt;Plos ONE&lt;/full-title&gt;&lt;/periodical&gt;&lt;pages&gt;e0265402&lt;/pages&gt;&lt;volume&gt;17&lt;/volume&gt;&lt;number&gt;3&lt;/number&gt;&lt;dates&gt;&lt;year&gt;2022&lt;/year&gt;&lt;/dates&gt;&lt;publisher&gt;Public Library of Science&lt;/publisher&gt;&lt;urls&gt;&lt;/urls&gt;&lt;electronic-resource-num&gt;https://doi.org/10.1371/journal.pone.0265402&lt;/electronic-resource-num&gt;&lt;access-date&gt;2022 05 17&lt;/access-date&gt;&lt;/record&gt;&lt;/Cite&gt;&lt;/EndNote&gt;</w:instrText>
      </w:r>
      <w:r w:rsidR="00456EE3" w:rsidRPr="00FD2CB9">
        <w:rPr>
          <w:rStyle w:val="normaltextrun"/>
          <w:rFonts w:cs="Arial"/>
          <w:szCs w:val="24"/>
          <w:shd w:val="clear" w:color="auto" w:fill="FFFFFF"/>
        </w:rPr>
        <w:fldChar w:fldCharType="separate"/>
      </w:r>
      <w:r w:rsidR="00456EE3" w:rsidRPr="00FD2CB9">
        <w:rPr>
          <w:rStyle w:val="normaltextrun"/>
          <w:rFonts w:cs="Arial"/>
          <w:szCs w:val="24"/>
          <w:shd w:val="clear" w:color="auto" w:fill="FFFFFF"/>
        </w:rPr>
        <w:t>(Bashevkin et al. 2022)</w:t>
      </w:r>
      <w:r w:rsidR="00456EE3" w:rsidRPr="00FD2CB9">
        <w:rPr>
          <w:rStyle w:val="normaltextrun"/>
          <w:rFonts w:cs="Arial"/>
          <w:szCs w:val="24"/>
          <w:shd w:val="clear" w:color="auto" w:fill="FFFFFF"/>
        </w:rPr>
        <w:fldChar w:fldCharType="end"/>
      </w:r>
      <w:r w:rsidRPr="00FD2CB9">
        <w:rPr>
          <w:rStyle w:val="normaltextrun"/>
          <w:rFonts w:cs="Arial"/>
          <w:szCs w:val="24"/>
          <w:shd w:val="clear" w:color="auto" w:fill="FFFFFF"/>
        </w:rPr>
        <w:t xml:space="preserve">. Using </w:t>
      </w:r>
      <w:r w:rsidRPr="00FD2CB9">
        <w:rPr>
          <w:rStyle w:val="contextualspellingandgrammarerror"/>
          <w:rFonts w:cs="Arial"/>
          <w:szCs w:val="24"/>
          <w:shd w:val="clear" w:color="auto" w:fill="FFFFFF"/>
        </w:rPr>
        <w:t>R</w:t>
      </w:r>
      <w:r w:rsidRPr="00FD2CB9">
        <w:rPr>
          <w:rStyle w:val="normaltextrun"/>
          <w:rFonts w:cs="Arial"/>
          <w:szCs w:val="24"/>
          <w:shd w:val="clear" w:color="auto" w:fill="FFFFFF"/>
        </w:rPr>
        <w:t xml:space="preserve"> we joined CPUE data for macro (500-505 </w:t>
      </w:r>
      <w:r w:rsidRPr="00FD2CB9">
        <w:rPr>
          <w:rStyle w:val="spellingerror"/>
          <w:rFonts w:cs="Arial"/>
          <w:szCs w:val="24"/>
          <w:shd w:val="clear" w:color="auto" w:fill="FFFFFF"/>
        </w:rPr>
        <w:t>μm</w:t>
      </w:r>
      <w:r w:rsidRPr="00FD2CB9">
        <w:rPr>
          <w:rStyle w:val="normaltextrun"/>
          <w:rFonts w:cs="Arial"/>
          <w:szCs w:val="24"/>
          <w:shd w:val="clear" w:color="auto" w:fill="FFFFFF"/>
        </w:rPr>
        <w:t xml:space="preserve"> mesh), meso (150-160 </w:t>
      </w:r>
      <w:r w:rsidRPr="00FD2CB9">
        <w:rPr>
          <w:rStyle w:val="spellingerror"/>
          <w:rFonts w:cs="Arial"/>
          <w:szCs w:val="24"/>
          <w:shd w:val="clear" w:color="auto" w:fill="FFFFFF"/>
        </w:rPr>
        <w:t>μm</w:t>
      </w:r>
      <w:r w:rsidRPr="00FD2CB9">
        <w:rPr>
          <w:rStyle w:val="normaltextrun"/>
          <w:rFonts w:cs="Arial"/>
          <w:szCs w:val="24"/>
          <w:shd w:val="clear" w:color="auto" w:fill="FFFFFF"/>
        </w:rPr>
        <w:t xml:space="preserve"> mesh), and micro (43 </w:t>
      </w:r>
      <w:r w:rsidRPr="00FD2CB9">
        <w:rPr>
          <w:rStyle w:val="spellingerror"/>
          <w:rFonts w:cs="Arial"/>
          <w:szCs w:val="24"/>
          <w:shd w:val="clear" w:color="auto" w:fill="FFFFFF"/>
        </w:rPr>
        <w:t>μm</w:t>
      </w:r>
      <w:r w:rsidRPr="00FD2CB9">
        <w:rPr>
          <w:rStyle w:val="normaltextrun"/>
          <w:rFonts w:cs="Arial"/>
          <w:szCs w:val="24"/>
          <w:shd w:val="clear" w:color="auto" w:fill="FFFFFF"/>
        </w:rPr>
        <w:t xml:space="preserve"> mesh) nets into one data frame</w:t>
      </w:r>
      <w:r w:rsidR="0095039D" w:rsidRPr="00FD2CB9">
        <w:rPr>
          <w:rStyle w:val="normaltextrun"/>
          <w:rFonts w:cs="Arial"/>
          <w:szCs w:val="24"/>
          <w:shd w:val="clear" w:color="auto" w:fill="FFFFFF"/>
        </w:rPr>
        <w:t>. We</w:t>
      </w:r>
      <w:r w:rsidRPr="00FD2CB9">
        <w:rPr>
          <w:rStyle w:val="normaltextrun"/>
          <w:rFonts w:cs="Arial"/>
          <w:szCs w:val="24"/>
          <w:shd w:val="clear" w:color="auto" w:fill="FFFFFF"/>
        </w:rPr>
        <w:t xml:space="preserve"> then joined biomass lookup data for meso </w:t>
      </w:r>
      <w:r w:rsidR="009700A4" w:rsidRPr="00FD2CB9">
        <w:rPr>
          <w:rStyle w:val="normaltextrun"/>
          <w:rFonts w:cs="Arial"/>
          <w:szCs w:val="24"/>
          <w:shd w:val="clear" w:color="auto" w:fill="FFFFFF"/>
        </w:rPr>
        <w:t>(</w:t>
      </w:r>
      <w:r w:rsidR="009700A4" w:rsidRPr="00FD2CB9">
        <w:rPr>
          <w:rStyle w:val="normaltextrun"/>
          <w:rFonts w:cs="Arial"/>
          <w:i/>
          <w:szCs w:val="24"/>
          <w:shd w:val="clear" w:color="auto" w:fill="FFFFFF"/>
        </w:rPr>
        <w:t>P. forbesi</w:t>
      </w:r>
      <w:r w:rsidR="00276B8C" w:rsidRPr="00FD2CB9">
        <w:rPr>
          <w:rStyle w:val="normaltextrun"/>
          <w:rFonts w:cs="Arial"/>
          <w:i/>
          <w:szCs w:val="24"/>
          <w:shd w:val="clear" w:color="auto" w:fill="FFFFFF"/>
        </w:rPr>
        <w:t xml:space="preserve"> </w:t>
      </w:r>
      <w:r w:rsidR="00276B8C" w:rsidRPr="00FD2CB9">
        <w:rPr>
          <w:rStyle w:val="normaltextrun"/>
          <w:rFonts w:cs="Arial"/>
          <w:szCs w:val="24"/>
          <w:shd w:val="clear" w:color="auto" w:fill="FFFFFF"/>
        </w:rPr>
        <w:t xml:space="preserve">and </w:t>
      </w:r>
      <w:r w:rsidR="00276B8C" w:rsidRPr="00FD2CB9">
        <w:rPr>
          <w:rStyle w:val="normaltextrun"/>
          <w:rFonts w:cs="Arial"/>
          <w:i/>
          <w:szCs w:val="24"/>
          <w:shd w:val="clear" w:color="auto" w:fill="FFFFFF"/>
        </w:rPr>
        <w:t>Daphnia spp.</w:t>
      </w:r>
      <w:r w:rsidR="009700A4" w:rsidRPr="00FD2CB9">
        <w:rPr>
          <w:rStyle w:val="normaltextrun"/>
          <w:rFonts w:cs="Arial"/>
          <w:i/>
          <w:szCs w:val="24"/>
          <w:shd w:val="clear" w:color="auto" w:fill="FFFFFF"/>
        </w:rPr>
        <w:t xml:space="preserve">) </w:t>
      </w:r>
      <w:r w:rsidRPr="00FD2CB9">
        <w:rPr>
          <w:rStyle w:val="normaltextrun"/>
          <w:rFonts w:cs="Arial"/>
          <w:szCs w:val="24"/>
          <w:shd w:val="clear" w:color="auto" w:fill="FFFFFF"/>
        </w:rPr>
        <w:t>and micro zooplankton</w:t>
      </w:r>
      <w:r w:rsidR="00276B8C" w:rsidRPr="00FD2CB9">
        <w:rPr>
          <w:rStyle w:val="normaltextrun"/>
          <w:rFonts w:cs="Arial"/>
          <w:szCs w:val="24"/>
          <w:shd w:val="clear" w:color="auto" w:fill="FFFFFF"/>
        </w:rPr>
        <w:t xml:space="preserve"> (</w:t>
      </w:r>
      <w:r w:rsidR="00276B8C" w:rsidRPr="00FD2CB9">
        <w:rPr>
          <w:rStyle w:val="normaltextrun"/>
          <w:rFonts w:cs="Arial"/>
          <w:i/>
          <w:szCs w:val="24"/>
          <w:shd w:val="clear" w:color="auto" w:fill="FFFFFF"/>
        </w:rPr>
        <w:t>L. tetraspina</w:t>
      </w:r>
      <w:r w:rsidR="00276B8C" w:rsidRPr="00FD2CB9">
        <w:rPr>
          <w:rStyle w:val="normaltextrun"/>
          <w:rFonts w:cs="Arial"/>
          <w:szCs w:val="24"/>
          <w:shd w:val="clear" w:color="auto" w:fill="FFFFFF"/>
        </w:rPr>
        <w:t>)</w:t>
      </w:r>
      <w:r w:rsidRPr="00FD2CB9">
        <w:rPr>
          <w:rStyle w:val="normaltextrun"/>
          <w:rFonts w:cs="Arial"/>
          <w:szCs w:val="24"/>
          <w:shd w:val="clear" w:color="auto" w:fill="FFFFFF"/>
        </w:rPr>
        <w:t xml:space="preserve">, which use fixed biomass conversions for each </w:t>
      </w:r>
      <w:r w:rsidRPr="00FD2CB9">
        <w:rPr>
          <w:rStyle w:val="normaltextrun"/>
          <w:rFonts w:cs="Arial"/>
          <w:strike/>
          <w:szCs w:val="24"/>
          <w:shd w:val="clear" w:color="auto" w:fill="FFFFFF"/>
        </w:rPr>
        <w:t xml:space="preserve">taxa </w:t>
      </w:r>
      <w:r w:rsidRPr="00FD2CB9">
        <w:rPr>
          <w:rStyle w:val="normaltextrun"/>
          <w:rFonts w:cs="Arial"/>
          <w:szCs w:val="24"/>
          <w:shd w:val="clear" w:color="auto" w:fill="FFFFFF"/>
        </w:rPr>
        <w:t>taxon (</w:t>
      </w:r>
      <w:r w:rsidRPr="00FD2CB9">
        <w:rPr>
          <w:rStyle w:val="spellingerror"/>
          <w:rFonts w:cs="Arial"/>
          <w:szCs w:val="24"/>
          <w:shd w:val="clear" w:color="auto" w:fill="FFFFFF"/>
        </w:rPr>
        <w:t>μg</w:t>
      </w:r>
      <w:r w:rsidRPr="00FD2CB9">
        <w:rPr>
          <w:rStyle w:val="normaltextrun"/>
          <w:rFonts w:cs="Arial"/>
          <w:szCs w:val="24"/>
          <w:shd w:val="clear" w:color="auto" w:fill="FFFFFF"/>
        </w:rPr>
        <w:t>)</w:t>
      </w:r>
      <w:r w:rsidR="001861B5" w:rsidRPr="00FD2CB9">
        <w:rPr>
          <w:rStyle w:val="normaltextrun"/>
          <w:rFonts w:cs="Arial"/>
          <w:szCs w:val="24"/>
          <w:shd w:val="clear" w:color="auto" w:fill="FFFFFF"/>
        </w:rPr>
        <w:t xml:space="preserve"> (Bashevkin et al </w:t>
      </w:r>
      <w:r w:rsidR="00976834" w:rsidRPr="00FD2CB9">
        <w:rPr>
          <w:rStyle w:val="normaltextrun"/>
          <w:rFonts w:cs="Arial"/>
          <w:szCs w:val="24"/>
          <w:shd w:val="clear" w:color="auto" w:fill="FFFFFF"/>
        </w:rPr>
        <w:t>2022)</w:t>
      </w:r>
      <w:r w:rsidRPr="00FD2CB9">
        <w:rPr>
          <w:rStyle w:val="normaltextrun"/>
          <w:rFonts w:cs="Arial"/>
          <w:szCs w:val="24"/>
          <w:shd w:val="clear" w:color="auto" w:fill="FFFFFF"/>
        </w:rPr>
        <w:t>.</w:t>
      </w:r>
      <w:r w:rsidR="008E5BDB" w:rsidRPr="00FD2CB9">
        <w:rPr>
          <w:rStyle w:val="normaltextrun"/>
          <w:rFonts w:cs="Arial"/>
          <w:szCs w:val="24"/>
          <w:shd w:val="clear" w:color="auto" w:fill="FFFFFF"/>
        </w:rPr>
        <w:t xml:space="preserve"> BPUE for macro zooplankton</w:t>
      </w:r>
      <w:r w:rsidR="002A0845" w:rsidRPr="00FD2CB9">
        <w:rPr>
          <w:rStyle w:val="normaltextrun"/>
          <w:rFonts w:cs="Arial"/>
          <w:szCs w:val="24"/>
          <w:shd w:val="clear" w:color="auto" w:fill="FFFFFF"/>
        </w:rPr>
        <w:t xml:space="preserve"> (</w:t>
      </w:r>
      <w:r w:rsidR="002A0845" w:rsidRPr="00FD2CB9">
        <w:rPr>
          <w:rStyle w:val="normaltextrun"/>
          <w:rFonts w:cs="Arial"/>
          <w:i/>
          <w:szCs w:val="24"/>
          <w:shd w:val="clear" w:color="auto" w:fill="FFFFFF"/>
        </w:rPr>
        <w:t>H. longirostris</w:t>
      </w:r>
      <w:r w:rsidR="002A0845" w:rsidRPr="00FD2CB9">
        <w:rPr>
          <w:rStyle w:val="normaltextrun"/>
          <w:rFonts w:cs="Arial"/>
          <w:szCs w:val="24"/>
          <w:shd w:val="clear" w:color="auto" w:fill="FFFFFF"/>
        </w:rPr>
        <w:t>)</w:t>
      </w:r>
      <w:r w:rsidR="008E5BDB" w:rsidRPr="00FD2CB9">
        <w:rPr>
          <w:rStyle w:val="normaltextrun"/>
          <w:rFonts w:cs="Arial"/>
          <w:szCs w:val="24"/>
          <w:shd w:val="clear" w:color="auto" w:fill="FFFFFF"/>
        </w:rPr>
        <w:t xml:space="preserve"> was calculated using length-weight equations</w:t>
      </w:r>
      <w:r w:rsidR="00817339" w:rsidRPr="00FD2CB9">
        <w:rPr>
          <w:rStyle w:val="normaltextrun"/>
          <w:rFonts w:cs="Arial"/>
          <w:szCs w:val="24"/>
        </w:rPr>
        <w:t xml:space="preserve"> </w:t>
      </w:r>
      <w:r w:rsidR="00817339" w:rsidRPr="00FD2CB9">
        <w:rPr>
          <w:rStyle w:val="normaltextrun"/>
          <w:rFonts w:cs="Arial"/>
          <w:szCs w:val="24"/>
          <w:shd w:val="clear" w:color="auto" w:fill="FFFFFF"/>
        </w:rPr>
        <w:fldChar w:fldCharType="begin"/>
      </w:r>
      <w:r w:rsidR="00817339" w:rsidRPr="00FD2CB9">
        <w:rPr>
          <w:rStyle w:val="normaltextrun"/>
          <w:rFonts w:cs="Arial"/>
          <w:szCs w:val="24"/>
          <w:shd w:val="clear" w:color="auto" w:fill="FFFFFF"/>
        </w:rPr>
        <w:instrText xml:space="preserve"> ADDIN EN.CITE &lt;EndNote&gt;&lt;Cite&gt;&lt;Author&gt;Burdi&lt;/Author&gt;&lt;Year&gt;2021&lt;/Year&gt;&lt;RecNum&gt;3604&lt;/RecNum&gt;&lt;DisplayText&gt;(Burdi et al. 2021)&lt;/DisplayText&gt;&lt;record&gt;&lt;rec-number&gt;3604&lt;/rec-number&gt;&lt;foreign-keys&gt;&lt;key app="EN" db-id="std9wdt06dea0ber50cpepe0azprxd52vwpp" timestamp="1633038898"&gt;3604&lt;/key&gt;&lt;/foreign-keys&gt;&lt;ref-type name="Journal Article"&gt;17&lt;/ref-type&gt;&lt;contributors&gt;&lt;authors&gt;&lt;author&gt;Christina E. Burdi&lt;/author&gt;&lt;author&gt;Steven B. Slater&lt;/author&gt;&lt;author&gt;Tricia L. Bippus&lt;/author&gt;&lt;author&gt;Jessica A. Jimenez&lt;/author&gt;&lt;/authors&gt;&lt;/contributors&gt;&lt;titles&gt;&lt;title&gt;Mysid and Amphipod Length-Weight Relationships in the San Francisco Estuary&lt;/title&gt;&lt;secondary-title&gt;IEP Newsletter&lt;/secondary-title&gt;&lt;/titles&gt;&lt;periodical&gt;&lt;full-title&gt;IEP Newsletter&lt;/full-title&gt;&lt;/periodical&gt;&lt;pages&gt;15-25&lt;/pages&gt;&lt;volume&gt;40&lt;/volume&gt;&lt;number&gt;1&lt;/number&gt;&lt;dates&gt;&lt;year&gt;2021&lt;/year&gt;&lt;/dates&gt;&lt;urls&gt;&lt;/urls&gt;&lt;/record&gt;&lt;/Cite&gt;&lt;/EndNote&gt;</w:instrText>
      </w:r>
      <w:r w:rsidR="00817339" w:rsidRPr="00FD2CB9">
        <w:rPr>
          <w:rStyle w:val="normaltextrun"/>
          <w:rFonts w:cs="Arial"/>
          <w:szCs w:val="24"/>
          <w:shd w:val="clear" w:color="auto" w:fill="FFFFFF"/>
        </w:rPr>
        <w:fldChar w:fldCharType="separate"/>
      </w:r>
      <w:r w:rsidR="00817339" w:rsidRPr="00FD2CB9">
        <w:rPr>
          <w:rStyle w:val="normaltextrun"/>
          <w:rFonts w:cs="Arial"/>
          <w:szCs w:val="24"/>
          <w:shd w:val="clear" w:color="auto" w:fill="FFFFFF"/>
        </w:rPr>
        <w:t>(Burdi et al. 2021)</w:t>
      </w:r>
      <w:r w:rsidR="00817339" w:rsidRPr="00FD2CB9">
        <w:rPr>
          <w:rStyle w:val="normaltextrun"/>
          <w:rFonts w:cs="Arial"/>
          <w:szCs w:val="24"/>
          <w:shd w:val="clear" w:color="auto" w:fill="FFFFFF"/>
        </w:rPr>
        <w:fldChar w:fldCharType="end"/>
      </w:r>
      <w:r w:rsidR="008E5BDB" w:rsidRPr="00FD2CB9">
        <w:rPr>
          <w:rStyle w:val="normaltextrun"/>
          <w:rFonts w:cs="Arial"/>
          <w:szCs w:val="24"/>
          <w:shd w:val="clear" w:color="auto" w:fill="FFFFFF"/>
        </w:rPr>
        <w:t>.</w:t>
      </w:r>
      <w:r w:rsidRPr="00FD2CB9">
        <w:rPr>
          <w:rStyle w:val="normaltextrun"/>
          <w:rFonts w:cs="Arial"/>
          <w:szCs w:val="24"/>
          <w:shd w:val="clear" w:color="auto" w:fill="FFFFFF"/>
        </w:rPr>
        <w:t xml:space="preserve"> Sampling data used in</w:t>
      </w:r>
      <w:r w:rsidR="6C70ADC4" w:rsidRPr="00FD2CB9">
        <w:rPr>
          <w:rStyle w:val="normaltextrun"/>
          <w:rFonts w:cs="Arial"/>
          <w:szCs w:val="24"/>
          <w:shd w:val="clear" w:color="auto" w:fill="FFFFFF"/>
        </w:rPr>
        <w:t xml:space="preserve"> </w:t>
      </w:r>
      <w:r w:rsidR="42645D57" w:rsidRPr="00FD2CB9">
        <w:rPr>
          <w:rStyle w:val="normaltextrun"/>
          <w:rFonts w:cs="Arial"/>
          <w:szCs w:val="24"/>
        </w:rPr>
        <w:t>the</w:t>
      </w:r>
      <w:r w:rsidRPr="00FD2CB9">
        <w:rPr>
          <w:rStyle w:val="normaltextrun"/>
          <w:rFonts w:cs="Arial"/>
          <w:szCs w:val="24"/>
        </w:rPr>
        <w:t xml:space="preserve"> </w:t>
      </w:r>
      <w:r w:rsidRPr="00FD2CB9">
        <w:rPr>
          <w:rStyle w:val="normaltextrun"/>
          <w:rFonts w:cs="Arial"/>
          <w:szCs w:val="24"/>
          <w:shd w:val="clear" w:color="auto" w:fill="FFFFFF"/>
        </w:rPr>
        <w:t>analysis excluded winter months (December – February) due to historical inconsistency in winter sampling</w:t>
      </w:r>
      <w:r w:rsidR="00E11EE8" w:rsidRPr="00FD2CB9">
        <w:rPr>
          <w:rStyle w:val="normaltextrun"/>
          <w:rFonts w:cs="Arial"/>
          <w:szCs w:val="24"/>
          <w:shd w:val="clear" w:color="auto" w:fill="FFFFFF"/>
        </w:rPr>
        <w:t>. Samples were</w:t>
      </w:r>
      <w:r w:rsidRPr="00FD2CB9">
        <w:rPr>
          <w:rStyle w:val="normaltextrun"/>
          <w:rFonts w:cs="Arial"/>
          <w:szCs w:val="24"/>
          <w:shd w:val="clear" w:color="auto" w:fill="FFFFFF"/>
        </w:rPr>
        <w:t xml:space="preserve"> then filtered to include data from 1994-2021</w:t>
      </w:r>
      <w:r w:rsidR="00E11EE8" w:rsidRPr="00FD2CB9">
        <w:rPr>
          <w:rStyle w:val="normaltextrun"/>
          <w:rFonts w:cs="Arial"/>
          <w:szCs w:val="24"/>
          <w:shd w:val="clear" w:color="auto" w:fill="FFFFFF"/>
        </w:rPr>
        <w:t>, the period in which all examined taxa were present in the estuar</w:t>
      </w:r>
      <w:r w:rsidR="008E5BDB" w:rsidRPr="00FD2CB9">
        <w:rPr>
          <w:rStyle w:val="normaltextrun"/>
          <w:rFonts w:cs="Arial"/>
          <w:szCs w:val="24"/>
          <w:shd w:val="clear" w:color="auto" w:fill="FFFFFF"/>
        </w:rPr>
        <w:t>y</w:t>
      </w:r>
      <w:r w:rsidRPr="00FD2CB9">
        <w:rPr>
          <w:rStyle w:val="normaltextrun"/>
          <w:rFonts w:cs="Arial"/>
          <w:szCs w:val="24"/>
          <w:shd w:val="clear" w:color="auto" w:fill="FFFFFF"/>
        </w:rPr>
        <w:t xml:space="preserve">. </w:t>
      </w:r>
    </w:p>
    <w:p w14:paraId="7393FBBE" w14:textId="07630250" w:rsidR="00427565" w:rsidRPr="00547786" w:rsidRDefault="00BD480E" w:rsidP="0041103B">
      <w:pPr>
        <w:ind w:firstLine="720"/>
        <w:rPr>
          <w:rStyle w:val="normaltextrun"/>
          <w:rFonts w:cs="Arial"/>
          <w:color w:val="000000"/>
          <w:shd w:val="clear" w:color="auto" w:fill="FFFFFF"/>
        </w:rPr>
      </w:pPr>
      <w:r w:rsidRPr="1CE68A6F">
        <w:rPr>
          <w:rStyle w:val="normaltextrun"/>
          <w:rFonts w:cs="Arial"/>
          <w:color w:val="000000"/>
          <w:shd w:val="clear" w:color="auto" w:fill="FFFFFF"/>
        </w:rPr>
        <w:t xml:space="preserve">Sampling stations were assigned to regions </w:t>
      </w:r>
      <w:r w:rsidR="22C21A4D" w:rsidRPr="1CE68A6F">
        <w:rPr>
          <w:rStyle w:val="normaltextrun"/>
          <w:rFonts w:cs="Arial"/>
          <w:color w:val="000000" w:themeColor="text1"/>
        </w:rPr>
        <w:t>(Suisun Marsh, Suisun Bay, the confluence of the Sacramento and San Joaquin Rivers (Confluence), t</w:t>
      </w:r>
      <w:r w:rsidR="61978033" w:rsidRPr="1CE68A6F">
        <w:rPr>
          <w:rStyle w:val="normaltextrun"/>
          <w:rFonts w:cs="Arial"/>
          <w:color w:val="000000" w:themeColor="text1"/>
        </w:rPr>
        <w:t xml:space="preserve">he North Delta, </w:t>
      </w:r>
      <w:r w:rsidR="22C21A4D" w:rsidRPr="1CE68A6F">
        <w:rPr>
          <w:rStyle w:val="normaltextrun"/>
          <w:rFonts w:cs="Arial"/>
          <w:color w:val="000000" w:themeColor="text1"/>
        </w:rPr>
        <w:t xml:space="preserve">and the South Central Delta) </w:t>
      </w:r>
      <w:r w:rsidR="61978033" w:rsidRPr="1CE68A6F">
        <w:rPr>
          <w:rStyle w:val="normaltextrun"/>
          <w:rFonts w:cs="Arial"/>
          <w:color w:val="000000" w:themeColor="text1"/>
        </w:rPr>
        <w:t>using</w:t>
      </w:r>
      <w:r w:rsidRPr="1CE68A6F">
        <w:rPr>
          <w:rStyle w:val="normaltextrun"/>
          <w:rFonts w:cs="Arial"/>
          <w:color w:val="000000"/>
          <w:shd w:val="clear" w:color="auto" w:fill="FFFFFF"/>
        </w:rPr>
        <w:t xml:space="preserve"> the </w:t>
      </w:r>
      <w:r w:rsidR="00456EE3" w:rsidRPr="1CE68A6F">
        <w:rPr>
          <w:rStyle w:val="spellingerror"/>
          <w:rFonts w:cs="Arial"/>
          <w:color w:val="000000" w:themeColor="text1"/>
        </w:rPr>
        <w:t>deltamapr</w:t>
      </w:r>
      <w:r w:rsidR="00456EE3" w:rsidRPr="1CE68A6F">
        <w:rPr>
          <w:rStyle w:val="normaltextrun"/>
          <w:rFonts w:cs="Arial"/>
          <w:color w:val="000000" w:themeColor="text1"/>
        </w:rPr>
        <w:t xml:space="preserve"> </w:t>
      </w:r>
      <w:r w:rsidRPr="1CE68A6F">
        <w:rPr>
          <w:rStyle w:val="normaltextrun"/>
          <w:rFonts w:cs="Arial"/>
          <w:color w:val="000000"/>
          <w:shd w:val="clear" w:color="auto" w:fill="FFFFFF"/>
        </w:rPr>
        <w:t xml:space="preserve">package </w:t>
      </w:r>
      <w:r w:rsidRPr="1CE68A6F">
        <w:rPr>
          <w:rStyle w:val="normaltextrun"/>
          <w:rFonts w:cs="Arial"/>
          <w:color w:val="000000"/>
          <w:shd w:val="clear" w:color="auto" w:fill="E1E3E6"/>
        </w:rPr>
        <w:t>(Bashevkin 2021</w:t>
      </w:r>
      <w:r w:rsidR="736AC636" w:rsidRPr="1CE68A6F">
        <w:rPr>
          <w:rStyle w:val="normaltextrun"/>
          <w:rFonts w:cs="Arial"/>
          <w:color w:val="000000"/>
          <w:shd w:val="clear" w:color="auto" w:fill="E1E3E6"/>
        </w:rPr>
        <w:t>)</w:t>
      </w:r>
      <w:r w:rsidR="6C8DD8AA" w:rsidRPr="1CE68A6F">
        <w:rPr>
          <w:rStyle w:val="normaltextrun"/>
          <w:rFonts w:cs="Arial"/>
          <w:color w:val="000000" w:themeColor="text1"/>
        </w:rPr>
        <w:t>.</w:t>
      </w:r>
      <w:r w:rsidR="2AA58491">
        <w:t xml:space="preserve"> D</w:t>
      </w:r>
      <w:r w:rsidR="2AA58491" w:rsidRPr="1CE68A6F">
        <w:rPr>
          <w:rStyle w:val="normaltextrun"/>
          <w:rFonts w:cs="Arial"/>
          <w:color w:val="000000" w:themeColor="text1"/>
        </w:rPr>
        <w:t xml:space="preserve">ata from the “North” </w:t>
      </w:r>
      <w:r w:rsidR="1C4C2015" w:rsidRPr="1CE68A6F">
        <w:rPr>
          <w:rStyle w:val="normaltextrun"/>
          <w:rFonts w:cs="Arial"/>
          <w:color w:val="000000" w:themeColor="text1"/>
        </w:rPr>
        <w:t>were</w:t>
      </w:r>
      <w:r w:rsidR="2AA58491" w:rsidRPr="1CE68A6F">
        <w:rPr>
          <w:rStyle w:val="normaltextrun"/>
          <w:rFonts w:cs="Arial"/>
          <w:color w:val="000000" w:themeColor="text1"/>
        </w:rPr>
        <w:t xml:space="preserve"> excluded due to lack of consistent long-term zooplankton sampling in the region</w:t>
      </w:r>
    </w:p>
    <w:p w14:paraId="2A6116DF" w14:textId="77777777" w:rsidR="00FF09B5" w:rsidRDefault="00571133" w:rsidP="00FD2CB9">
      <w:pPr>
        <w:keepNext/>
      </w:pPr>
      <w:r>
        <w:rPr>
          <w:noProof/>
        </w:rPr>
        <w:lastRenderedPageBreak/>
        <w:drawing>
          <wp:inline distT="0" distB="0" distL="0" distR="0" wp14:anchorId="15612FAE" wp14:editId="0003E5BC">
            <wp:extent cx="5943600" cy="3575685"/>
            <wp:effectExtent l="0" t="0" r="0" b="5715"/>
            <wp:docPr id="27" name="Picture 27"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 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6030" cy="3577147"/>
                    </a:xfrm>
                    <a:prstGeom prst="rect">
                      <a:avLst/>
                    </a:prstGeom>
                    <a:noFill/>
                    <a:ln>
                      <a:noFill/>
                    </a:ln>
                  </pic:spPr>
                </pic:pic>
              </a:graphicData>
            </a:graphic>
          </wp:inline>
        </w:drawing>
      </w:r>
    </w:p>
    <w:p w14:paraId="548DEA24" w14:textId="7B72163D" w:rsidR="1CE68A6F" w:rsidRDefault="00FF09B5" w:rsidP="00FD2CB9">
      <w:pPr>
        <w:pStyle w:val="Caption"/>
        <w:rPr>
          <w:rStyle w:val="normaltextrun"/>
          <w:rFonts w:eastAsia="Calibri" w:cs="Arial"/>
          <w:color w:val="000000" w:themeColor="text1"/>
          <w:szCs w:val="24"/>
        </w:rPr>
      </w:pPr>
      <w:bookmarkStart w:id="0" w:name="_Ref121743897"/>
      <w:r>
        <w:t xml:space="preserve">Figure </w:t>
      </w:r>
      <w:fldSimple w:instr=" SEQ Figure \* ARABIC ">
        <w:r>
          <w:rPr>
            <w:noProof/>
          </w:rPr>
          <w:t>1</w:t>
        </w:r>
      </w:fldSimple>
      <w:bookmarkEnd w:id="0"/>
      <w:r>
        <w:t xml:space="preserve"> Map of sampling regions and stations (red dots) with the dashed line representing in river distance from the farthest up-river station to the Golden Gate Bridge. RKM values represent distance in river kilometers to the Golden Gate Bridge.</w:t>
      </w:r>
    </w:p>
    <w:p w14:paraId="3DF8B60B" w14:textId="6E06BD3F" w:rsidR="00BD480E" w:rsidRPr="00547786" w:rsidRDefault="00C70C6D" w:rsidP="0041103B">
      <w:pPr>
        <w:ind w:firstLine="720"/>
        <w:rPr>
          <w:rStyle w:val="normaltextrun"/>
          <w:rFonts w:cs="Arial"/>
          <w:color w:val="000000"/>
          <w:szCs w:val="24"/>
          <w:shd w:val="clear" w:color="auto" w:fill="FFFFFF"/>
        </w:rPr>
      </w:pPr>
      <w:r w:rsidRPr="00547786">
        <w:rPr>
          <w:rStyle w:val="normaltextrun"/>
          <w:rFonts w:cs="Arial"/>
          <w:color w:val="24292F"/>
          <w:szCs w:val="24"/>
          <w:bdr w:val="none" w:sz="0" w:space="0" w:color="auto" w:frame="1"/>
        </w:rPr>
        <w:t>For</w:t>
      </w:r>
      <w:r w:rsidR="005F646A" w:rsidRPr="00547786">
        <w:rPr>
          <w:rStyle w:val="normaltextrun"/>
          <w:rFonts w:cs="Arial"/>
          <w:color w:val="24292F"/>
          <w:szCs w:val="24"/>
          <w:bdr w:val="none" w:sz="0" w:space="0" w:color="auto" w:frame="1"/>
        </w:rPr>
        <w:t xml:space="preserve"> all samples</w:t>
      </w:r>
      <w:r w:rsidR="00F4370F">
        <w:rPr>
          <w:rStyle w:val="normaltextrun"/>
          <w:rFonts w:cs="Arial"/>
          <w:color w:val="24292F"/>
          <w:szCs w:val="24"/>
          <w:bdr w:val="none" w:sz="0" w:space="0" w:color="auto" w:frame="1"/>
        </w:rPr>
        <w:t>,</w:t>
      </w:r>
      <w:r w:rsidR="005F646A" w:rsidRPr="00547786">
        <w:rPr>
          <w:rStyle w:val="normaltextrun"/>
          <w:rFonts w:cs="Arial"/>
          <w:color w:val="24292F"/>
          <w:szCs w:val="24"/>
          <w:bdr w:val="none" w:sz="0" w:space="0" w:color="auto" w:frame="1"/>
        </w:rPr>
        <w:t xml:space="preserve"> the</w:t>
      </w:r>
      <w:r w:rsidRPr="00547786">
        <w:rPr>
          <w:rStyle w:val="normaltextrun"/>
          <w:rFonts w:cs="Arial"/>
          <w:color w:val="24292F"/>
          <w:szCs w:val="24"/>
          <w:bdr w:val="none" w:sz="0" w:space="0" w:color="auto" w:frame="1"/>
        </w:rPr>
        <w:t xml:space="preserve"> </w:t>
      </w:r>
      <w:r w:rsidR="00F4370F">
        <w:rPr>
          <w:rStyle w:val="normaltextrun"/>
          <w:rFonts w:cs="Arial"/>
          <w:color w:val="24292F"/>
          <w:szCs w:val="24"/>
          <w:bdr w:val="none" w:sz="0" w:space="0" w:color="auto" w:frame="1"/>
        </w:rPr>
        <w:t>adjusted</w:t>
      </w:r>
      <w:r w:rsidRPr="00547786">
        <w:rPr>
          <w:rStyle w:val="normaltextrun"/>
          <w:rFonts w:cs="Arial"/>
          <w:color w:val="24292F"/>
          <w:szCs w:val="24"/>
          <w:bdr w:val="none" w:sz="0" w:space="0" w:color="auto" w:frame="1"/>
        </w:rPr>
        <w:t xml:space="preserve"> year</w:t>
      </w:r>
      <w:r w:rsidR="005F646A" w:rsidRPr="00547786">
        <w:rPr>
          <w:rStyle w:val="normaltextrun"/>
          <w:rFonts w:cs="Arial"/>
          <w:color w:val="24292F"/>
          <w:szCs w:val="24"/>
          <w:bdr w:val="none" w:sz="0" w:space="0" w:color="auto" w:frame="1"/>
        </w:rPr>
        <w:t xml:space="preserve"> was calculated</w:t>
      </w:r>
      <w:r w:rsidRPr="00547786">
        <w:rPr>
          <w:rStyle w:val="normaltextrun"/>
          <w:rFonts w:cs="Arial"/>
          <w:color w:val="24292F"/>
          <w:szCs w:val="24"/>
          <w:bdr w:val="none" w:sz="0" w:space="0" w:color="auto" w:frame="1"/>
        </w:rPr>
        <w:t xml:space="preserve"> for each sample </w:t>
      </w:r>
      <w:r w:rsidR="007D4462">
        <w:rPr>
          <w:rStyle w:val="normaltextrun"/>
          <w:rFonts w:cs="Arial"/>
          <w:color w:val="24292F"/>
          <w:szCs w:val="24"/>
          <w:bdr w:val="none" w:sz="0" w:space="0" w:color="auto" w:frame="1"/>
        </w:rPr>
        <w:t>by including Decembers with</w:t>
      </w:r>
      <w:r w:rsidR="007C5F49">
        <w:rPr>
          <w:rStyle w:val="normaltextrun"/>
          <w:rFonts w:cs="Arial"/>
          <w:color w:val="24292F"/>
          <w:szCs w:val="24"/>
          <w:bdr w:val="none" w:sz="0" w:space="0" w:color="auto" w:frame="1"/>
        </w:rPr>
        <w:t xml:space="preserve"> the following year. This was done </w:t>
      </w:r>
      <w:r w:rsidR="0096254D">
        <w:rPr>
          <w:rStyle w:val="normaltextrun"/>
          <w:rFonts w:cs="Arial"/>
          <w:color w:val="24292F"/>
          <w:szCs w:val="24"/>
          <w:bdr w:val="none" w:sz="0" w:space="0" w:color="auto" w:frame="1"/>
        </w:rPr>
        <w:t>so that winters did not overlap multiple years</w:t>
      </w:r>
      <w:r w:rsidRPr="00547786">
        <w:rPr>
          <w:rStyle w:val="normaltextrun"/>
          <w:rFonts w:cs="Arial"/>
          <w:color w:val="24292F"/>
          <w:szCs w:val="24"/>
          <w:bdr w:val="none" w:sz="0" w:space="0" w:color="auto" w:frame="1"/>
        </w:rPr>
        <w:t>.</w:t>
      </w:r>
      <w:r w:rsidR="00427565" w:rsidRPr="00547786">
        <w:rPr>
          <w:rStyle w:val="normaltextrun"/>
          <w:rFonts w:cs="Arial"/>
          <w:color w:val="24292F"/>
          <w:szCs w:val="24"/>
          <w:bdr w:val="none" w:sz="0" w:space="0" w:color="auto" w:frame="1"/>
        </w:rPr>
        <w:t xml:space="preserve"> </w:t>
      </w:r>
      <w:r w:rsidR="00046FEA">
        <w:rPr>
          <w:rStyle w:val="normaltextrun"/>
          <w:rFonts w:cs="Arial"/>
          <w:color w:val="24292F"/>
          <w:szCs w:val="24"/>
          <w:bdr w:val="none" w:sz="0" w:space="0" w:color="auto" w:frame="1"/>
        </w:rPr>
        <w:t>Water year hydrologic classifications</w:t>
      </w:r>
      <w:r w:rsidR="00870D60">
        <w:rPr>
          <w:rStyle w:val="normaltextrun"/>
          <w:rFonts w:cs="Arial"/>
          <w:color w:val="24292F"/>
          <w:szCs w:val="24"/>
          <w:bdr w:val="none" w:sz="0" w:space="0" w:color="auto" w:frame="1"/>
        </w:rPr>
        <w:t xml:space="preserve"> for the Sacramento Valley</w:t>
      </w:r>
      <w:r w:rsidR="00046FEA">
        <w:rPr>
          <w:rStyle w:val="normaltextrun"/>
          <w:rFonts w:cs="Arial"/>
          <w:color w:val="24292F"/>
          <w:szCs w:val="24"/>
          <w:bdr w:val="none" w:sz="0" w:space="0" w:color="auto" w:frame="1"/>
        </w:rPr>
        <w:t xml:space="preserve"> were downloaded from the Department of Water Resources California Data Exchange Center (</w:t>
      </w:r>
      <w:hyperlink r:id="rId13" w:history="1">
        <w:r w:rsidR="00870D60" w:rsidRPr="00323FC9">
          <w:rPr>
            <w:rStyle w:val="Hyperlink"/>
            <w:rFonts w:cs="Arial"/>
            <w:szCs w:val="24"/>
            <w:bdr w:val="none" w:sz="0" w:space="0" w:color="auto" w:frame="1"/>
          </w:rPr>
          <w:t>https://cdec.water.ca.gov/reportapp/javareports?name=WSIHIST</w:t>
        </w:r>
      </w:hyperlink>
      <w:r w:rsidR="00870D60">
        <w:rPr>
          <w:rStyle w:val="normaltextrun"/>
          <w:rFonts w:cs="Arial"/>
          <w:color w:val="24292F"/>
          <w:szCs w:val="24"/>
          <w:bdr w:val="none" w:sz="0" w:space="0" w:color="auto" w:frame="1"/>
        </w:rPr>
        <w:t xml:space="preserve">). </w:t>
      </w:r>
      <w:r w:rsidR="00822F94" w:rsidRPr="00547786">
        <w:rPr>
          <w:rStyle w:val="normaltextrun"/>
          <w:rFonts w:cs="Arial"/>
          <w:color w:val="000000"/>
          <w:szCs w:val="24"/>
          <w:shd w:val="clear" w:color="auto" w:fill="FFFFFF"/>
        </w:rPr>
        <w:t>Water y</w:t>
      </w:r>
      <w:r w:rsidR="00427565" w:rsidRPr="00547786">
        <w:rPr>
          <w:rStyle w:val="normaltextrun"/>
          <w:rFonts w:cs="Arial"/>
          <w:color w:val="000000"/>
          <w:szCs w:val="24"/>
          <w:shd w:val="clear" w:color="auto" w:fill="FFFFFF"/>
        </w:rPr>
        <w:t xml:space="preserve">ears were </w:t>
      </w:r>
      <w:r w:rsidR="006D34A1" w:rsidRPr="00547786">
        <w:rPr>
          <w:rStyle w:val="normaltextrun"/>
          <w:rFonts w:cs="Arial"/>
          <w:color w:val="000000"/>
          <w:szCs w:val="24"/>
          <w:shd w:val="clear" w:color="auto" w:fill="FFFFFF"/>
        </w:rPr>
        <w:t xml:space="preserve">then </w:t>
      </w:r>
      <w:r w:rsidR="00427565" w:rsidRPr="00547786">
        <w:rPr>
          <w:rStyle w:val="normaltextrun"/>
          <w:rFonts w:cs="Arial"/>
          <w:color w:val="000000"/>
          <w:szCs w:val="24"/>
          <w:shd w:val="clear" w:color="auto" w:fill="FFFFFF"/>
        </w:rPr>
        <w:t>categorized as “Drought” for multiple dry, below normal, or critically dry years in a row,</w:t>
      </w:r>
      <w:r w:rsidR="00795382" w:rsidRPr="00547786">
        <w:rPr>
          <w:rStyle w:val="normaltextrun"/>
          <w:rFonts w:cs="Arial"/>
          <w:color w:val="000000"/>
          <w:szCs w:val="24"/>
          <w:shd w:val="clear" w:color="auto" w:fill="FFFFFF"/>
        </w:rPr>
        <w:t xml:space="preserve"> and</w:t>
      </w:r>
      <w:r w:rsidR="00427565" w:rsidRPr="00547786">
        <w:rPr>
          <w:rStyle w:val="normaltextrun"/>
          <w:rFonts w:cs="Arial"/>
          <w:color w:val="000000"/>
          <w:szCs w:val="24"/>
          <w:shd w:val="clear" w:color="auto" w:fill="FFFFFF"/>
        </w:rPr>
        <w:t xml:space="preserve"> “Wet” </w:t>
      </w:r>
      <w:r w:rsidR="0013633B">
        <w:rPr>
          <w:rStyle w:val="normaltextrun"/>
          <w:rFonts w:cs="Arial"/>
          <w:color w:val="000000"/>
          <w:szCs w:val="24"/>
          <w:shd w:val="clear" w:color="auto" w:fill="FFFFFF"/>
        </w:rPr>
        <w:t>periods</w:t>
      </w:r>
      <w:r w:rsidR="00427565" w:rsidRPr="00547786">
        <w:rPr>
          <w:rStyle w:val="normaltextrun"/>
          <w:rFonts w:cs="Arial"/>
          <w:color w:val="000000"/>
          <w:szCs w:val="24"/>
          <w:shd w:val="clear" w:color="auto" w:fill="FFFFFF"/>
        </w:rPr>
        <w:t xml:space="preserve"> for multiple wet or above average years in a row</w:t>
      </w:r>
      <w:r w:rsidR="00795382" w:rsidRPr="00547786">
        <w:rPr>
          <w:rStyle w:val="normaltextrun"/>
          <w:rFonts w:cs="Arial"/>
          <w:color w:val="000000"/>
          <w:szCs w:val="24"/>
          <w:shd w:val="clear" w:color="auto" w:fill="FFFFFF"/>
        </w:rPr>
        <w:t>.</w:t>
      </w:r>
      <w:r w:rsidR="00466A8E">
        <w:rPr>
          <w:rStyle w:val="normaltextrun"/>
          <w:rFonts w:cs="Arial"/>
          <w:color w:val="000000"/>
          <w:szCs w:val="24"/>
          <w:shd w:val="clear" w:color="auto" w:fill="FFFFFF"/>
        </w:rPr>
        <w:t xml:space="preserve"> For this paper, we only compared </w:t>
      </w:r>
      <w:r w:rsidR="0013633B">
        <w:rPr>
          <w:rStyle w:val="normaltextrun"/>
          <w:rFonts w:cs="Arial"/>
          <w:color w:val="000000"/>
          <w:szCs w:val="24"/>
          <w:shd w:val="clear" w:color="auto" w:fill="FFFFFF"/>
        </w:rPr>
        <w:t>Drought and Wet periods</w:t>
      </w:r>
      <w:r w:rsidR="00623C35">
        <w:rPr>
          <w:rStyle w:val="normaltextrun"/>
          <w:rFonts w:cs="Arial"/>
          <w:color w:val="000000"/>
          <w:szCs w:val="24"/>
          <w:shd w:val="clear" w:color="auto" w:fill="FFFFFF"/>
        </w:rPr>
        <w:t>, years that did not fall into either category</w:t>
      </w:r>
      <w:r w:rsidR="00D54E36">
        <w:rPr>
          <w:rStyle w:val="normaltextrun"/>
          <w:rFonts w:cs="Arial"/>
          <w:color w:val="000000"/>
          <w:szCs w:val="24"/>
          <w:shd w:val="clear" w:color="auto" w:fill="FFFFFF"/>
        </w:rPr>
        <w:t>, or ‘Neutral’ years were not included in the analysis.</w:t>
      </w:r>
    </w:p>
    <w:p w14:paraId="59351F65" w14:textId="0CCA0722" w:rsidR="00663A1A" w:rsidRDefault="00EA5E93" w:rsidP="00663A1A">
      <w:pPr>
        <w:pStyle w:val="Heading2"/>
      </w:pPr>
      <w:r>
        <w:t>Modeling</w:t>
      </w:r>
    </w:p>
    <w:p w14:paraId="3116F802" w14:textId="03D76135" w:rsidR="00663A1A" w:rsidRDefault="003140DA" w:rsidP="0041103B">
      <w:pPr>
        <w:ind w:firstLine="720"/>
        <w:rPr>
          <w:rStyle w:val="normaltextrun"/>
          <w:rFonts w:cs="Arial"/>
          <w:color w:val="000000"/>
          <w:shd w:val="clear" w:color="auto" w:fill="FFFFFF"/>
        </w:rPr>
      </w:pPr>
      <w:r w:rsidRPr="007E6D1D">
        <w:rPr>
          <w:rStyle w:val="normaltextrun"/>
          <w:rFonts w:cs="Arial"/>
          <w:color w:val="000000"/>
          <w:shd w:val="clear" w:color="auto" w:fill="FFFFFF"/>
        </w:rPr>
        <w:t xml:space="preserve">To analyze </w:t>
      </w:r>
      <w:r w:rsidR="00AC5B23" w:rsidRPr="007E6D1D">
        <w:rPr>
          <w:rStyle w:val="normaltextrun"/>
          <w:rFonts w:cs="Arial"/>
          <w:color w:val="000000"/>
          <w:shd w:val="clear" w:color="auto" w:fill="FFFFFF"/>
        </w:rPr>
        <w:t>regional abundance differences between drought and wet years</w:t>
      </w:r>
      <w:r w:rsidR="00DA771C">
        <w:rPr>
          <w:rStyle w:val="normaltextrun"/>
          <w:rFonts w:cs="Arial"/>
          <w:color w:val="000000"/>
          <w:shd w:val="clear" w:color="auto" w:fill="FFFFFF"/>
        </w:rPr>
        <w:t>,</w:t>
      </w:r>
      <w:r w:rsidR="00AC5B23" w:rsidRPr="007E6D1D">
        <w:rPr>
          <w:rStyle w:val="normaltextrun"/>
          <w:rFonts w:cs="Arial"/>
          <w:color w:val="000000"/>
          <w:shd w:val="clear" w:color="auto" w:fill="FFFFFF"/>
        </w:rPr>
        <w:t xml:space="preserve"> BPUE data</w:t>
      </w:r>
      <w:r w:rsidR="007C2D51">
        <w:rPr>
          <w:rStyle w:val="normaltextrun"/>
          <w:rFonts w:cs="Arial"/>
          <w:color w:val="000000"/>
          <w:shd w:val="clear" w:color="auto" w:fill="FFFFFF"/>
        </w:rPr>
        <w:t xml:space="preserve"> for each of the four taxa examined</w:t>
      </w:r>
      <w:r w:rsidR="00AC5B23" w:rsidRPr="007E6D1D">
        <w:rPr>
          <w:rStyle w:val="normaltextrun"/>
          <w:rFonts w:cs="Arial"/>
          <w:color w:val="000000"/>
          <w:shd w:val="clear" w:color="auto" w:fill="FFFFFF"/>
        </w:rPr>
        <w:t xml:space="preserve"> </w:t>
      </w:r>
      <w:r w:rsidR="000F3A49">
        <w:rPr>
          <w:rStyle w:val="normaltextrun"/>
          <w:rFonts w:cs="Arial"/>
          <w:color w:val="000000"/>
          <w:shd w:val="clear" w:color="auto" w:fill="FFFFFF"/>
        </w:rPr>
        <w:t>were</w:t>
      </w:r>
      <w:r w:rsidR="000F3A49" w:rsidRPr="007E6D1D">
        <w:rPr>
          <w:rStyle w:val="normaltextrun"/>
          <w:rFonts w:cs="Arial"/>
          <w:color w:val="000000"/>
          <w:shd w:val="clear" w:color="auto" w:fill="FFFFFF"/>
        </w:rPr>
        <w:t xml:space="preserve"> </w:t>
      </w:r>
      <w:r w:rsidR="00AC5B23" w:rsidRPr="007E6D1D">
        <w:rPr>
          <w:rStyle w:val="normaltextrun"/>
          <w:rFonts w:cs="Arial"/>
          <w:color w:val="000000"/>
          <w:shd w:val="clear" w:color="auto" w:fill="FFFFFF"/>
        </w:rPr>
        <w:t>averaged for each region and year.</w:t>
      </w:r>
      <w:r w:rsidR="007C2D51">
        <w:rPr>
          <w:rStyle w:val="normaltextrun"/>
          <w:rFonts w:cs="Arial"/>
          <w:color w:val="000000"/>
          <w:shd w:val="clear" w:color="auto" w:fill="FFFFFF"/>
        </w:rPr>
        <w:t xml:space="preserve"> </w:t>
      </w:r>
      <w:r w:rsidR="00152DB4">
        <w:rPr>
          <w:rStyle w:val="normaltextrun"/>
          <w:rFonts w:cs="Arial"/>
          <w:color w:val="000000"/>
          <w:shd w:val="clear" w:color="auto" w:fill="FFFFFF"/>
        </w:rPr>
        <w:t xml:space="preserve">Due to the abundance of all taxa examined being highest during the warmer months, </w:t>
      </w:r>
      <w:r w:rsidR="0028662F">
        <w:rPr>
          <w:rStyle w:val="normaltextrun"/>
          <w:rFonts w:cs="Arial"/>
          <w:color w:val="000000"/>
          <w:shd w:val="clear" w:color="auto" w:fill="FFFFFF"/>
        </w:rPr>
        <w:t>our yearly averages only included</w:t>
      </w:r>
      <w:r w:rsidR="00152DB4">
        <w:rPr>
          <w:rStyle w:val="normaltextrun"/>
          <w:rFonts w:cs="Arial"/>
          <w:color w:val="000000"/>
          <w:shd w:val="clear" w:color="auto" w:fill="FFFFFF"/>
        </w:rPr>
        <w:t xml:space="preserve"> samples collected from May through November of each year.</w:t>
      </w:r>
      <w:r w:rsidR="007C2D51">
        <w:rPr>
          <w:rStyle w:val="normaltextrun"/>
          <w:rFonts w:cs="Arial"/>
          <w:color w:val="000000"/>
          <w:shd w:val="clear" w:color="auto" w:fill="FFFFFF"/>
        </w:rPr>
        <w:t xml:space="preserve"> Then, for each </w:t>
      </w:r>
      <w:r w:rsidR="009038DD">
        <w:rPr>
          <w:rStyle w:val="normaltextrun"/>
          <w:rFonts w:cs="Arial"/>
          <w:color w:val="000000"/>
          <w:shd w:val="clear" w:color="auto" w:fill="FFFFFF"/>
        </w:rPr>
        <w:t>taxon</w:t>
      </w:r>
      <w:r w:rsidR="007C2D51">
        <w:rPr>
          <w:rStyle w:val="normaltextrun"/>
          <w:rFonts w:cs="Arial"/>
          <w:color w:val="000000"/>
          <w:shd w:val="clear" w:color="auto" w:fill="FFFFFF"/>
        </w:rPr>
        <w:t xml:space="preserve"> and region combination, </w:t>
      </w:r>
      <w:r w:rsidR="00B63295">
        <w:rPr>
          <w:rStyle w:val="normaltextrun"/>
          <w:rFonts w:cs="Arial"/>
          <w:color w:val="000000"/>
          <w:shd w:val="clear" w:color="auto" w:fill="FFFFFF"/>
        </w:rPr>
        <w:t xml:space="preserve">analysis of variance was conducted on the natural </w:t>
      </w:r>
      <w:r w:rsidR="00E02E5D">
        <w:rPr>
          <w:rStyle w:val="normaltextrun"/>
          <w:rFonts w:cs="Arial"/>
          <w:color w:val="000000"/>
          <w:shd w:val="clear" w:color="auto" w:fill="FFFFFF"/>
        </w:rPr>
        <w:t>log transformed</w:t>
      </w:r>
      <w:r w:rsidR="00A0196D">
        <w:rPr>
          <w:rStyle w:val="normaltextrun"/>
          <w:rFonts w:cs="Arial"/>
          <w:color w:val="000000"/>
          <w:shd w:val="clear" w:color="auto" w:fill="FFFFFF"/>
        </w:rPr>
        <w:t xml:space="preserve"> yearly</w:t>
      </w:r>
      <w:r w:rsidR="00B63295">
        <w:rPr>
          <w:rStyle w:val="normaltextrun"/>
          <w:rFonts w:cs="Arial"/>
          <w:color w:val="000000"/>
          <w:shd w:val="clear" w:color="auto" w:fill="FFFFFF"/>
        </w:rPr>
        <w:t xml:space="preserve"> </w:t>
      </w:r>
      <w:r w:rsidR="00A0196D">
        <w:rPr>
          <w:rStyle w:val="normaltextrun"/>
          <w:rFonts w:cs="Arial"/>
          <w:color w:val="000000"/>
          <w:shd w:val="clear" w:color="auto" w:fill="FFFFFF"/>
        </w:rPr>
        <w:t>BPUE averages for each year type (drought vs</w:t>
      </w:r>
      <w:r w:rsidR="00B64F35">
        <w:rPr>
          <w:rStyle w:val="normaltextrun"/>
          <w:rFonts w:cs="Arial"/>
          <w:color w:val="000000"/>
          <w:shd w:val="clear" w:color="auto" w:fill="FFFFFF"/>
        </w:rPr>
        <w:t>.</w:t>
      </w:r>
      <w:r w:rsidR="00A0196D">
        <w:rPr>
          <w:rStyle w:val="normaltextrun"/>
          <w:rFonts w:cs="Arial"/>
          <w:color w:val="000000"/>
          <w:shd w:val="clear" w:color="auto" w:fill="FFFFFF"/>
        </w:rPr>
        <w:t xml:space="preserve"> wet)</w:t>
      </w:r>
      <w:r w:rsidR="007C2D51">
        <w:rPr>
          <w:rStyle w:val="normaltextrun"/>
          <w:rFonts w:cs="Arial"/>
          <w:color w:val="000000"/>
          <w:shd w:val="clear" w:color="auto" w:fill="FFFFFF"/>
        </w:rPr>
        <w:t>.</w:t>
      </w:r>
      <w:r w:rsidR="003A4114">
        <w:rPr>
          <w:rStyle w:val="normaltextrun"/>
          <w:rFonts w:cs="Arial"/>
          <w:color w:val="000000"/>
          <w:shd w:val="clear" w:color="auto" w:fill="FFFFFF"/>
        </w:rPr>
        <w:t xml:space="preserve"> </w:t>
      </w:r>
    </w:p>
    <w:p w14:paraId="034EE80A" w14:textId="3FB8B064" w:rsidR="00013791" w:rsidRDefault="00EE4A84" w:rsidP="00F43AFF">
      <w:pPr>
        <w:ind w:firstLine="720"/>
        <w:rPr>
          <w:rStyle w:val="normaltextrun"/>
          <w:rFonts w:cs="Arial"/>
          <w:color w:val="000000"/>
          <w:szCs w:val="24"/>
          <w:shd w:val="clear" w:color="auto" w:fill="FFFFFF"/>
        </w:rPr>
      </w:pPr>
      <w:r>
        <w:rPr>
          <w:rStyle w:val="normaltextrun"/>
          <w:rFonts w:cs="Arial"/>
          <w:color w:val="000000"/>
          <w:shd w:val="clear" w:color="auto" w:fill="FFFFFF"/>
        </w:rPr>
        <w:t xml:space="preserve">To examine the effect </w:t>
      </w:r>
      <w:r w:rsidR="006C76AB">
        <w:rPr>
          <w:rStyle w:val="normaltextrun"/>
          <w:rFonts w:cs="Arial"/>
          <w:color w:val="000000"/>
          <w:shd w:val="clear" w:color="auto" w:fill="FFFFFF"/>
        </w:rPr>
        <w:t xml:space="preserve">of </w:t>
      </w:r>
      <w:r>
        <w:rPr>
          <w:rStyle w:val="normaltextrun"/>
          <w:rFonts w:cs="Arial"/>
          <w:color w:val="000000"/>
          <w:shd w:val="clear" w:color="auto" w:fill="FFFFFF"/>
        </w:rPr>
        <w:t>salinity on the BPUE of the four taxa, generalized additive models</w:t>
      </w:r>
      <w:r w:rsidR="00F657CF">
        <w:rPr>
          <w:rStyle w:val="normaltextrun"/>
          <w:rFonts w:cs="Arial"/>
          <w:color w:val="000000"/>
          <w:shd w:val="clear" w:color="auto" w:fill="FFFFFF"/>
        </w:rPr>
        <w:t xml:space="preserve"> (GAM)</w:t>
      </w:r>
      <w:r>
        <w:rPr>
          <w:rStyle w:val="normaltextrun"/>
          <w:rFonts w:cs="Arial"/>
          <w:color w:val="000000"/>
          <w:shd w:val="clear" w:color="auto" w:fill="FFFFFF"/>
        </w:rPr>
        <w:t xml:space="preserve"> were </w:t>
      </w:r>
      <w:r w:rsidR="00B30F88">
        <w:rPr>
          <w:rStyle w:val="normaltextrun"/>
          <w:rFonts w:cs="Arial"/>
          <w:color w:val="000000"/>
          <w:shd w:val="clear" w:color="auto" w:fill="FFFFFF"/>
        </w:rPr>
        <w:t>fit</w:t>
      </w:r>
      <w:r w:rsidR="00F43AFF">
        <w:rPr>
          <w:rStyle w:val="normaltextrun"/>
          <w:rFonts w:cs="Arial"/>
          <w:color w:val="000000"/>
          <w:shd w:val="clear" w:color="auto" w:fill="FFFFFF"/>
        </w:rPr>
        <w:t xml:space="preserve"> for sample</w:t>
      </w:r>
      <w:r w:rsidR="008C240F">
        <w:rPr>
          <w:rStyle w:val="normaltextrun"/>
          <w:rFonts w:cs="Arial"/>
          <w:color w:val="000000"/>
          <w:shd w:val="clear" w:color="auto" w:fill="FFFFFF"/>
        </w:rPr>
        <w:t>-level</w:t>
      </w:r>
      <w:r w:rsidR="00F43AFF">
        <w:rPr>
          <w:rStyle w:val="normaltextrun"/>
          <w:rFonts w:cs="Arial"/>
          <w:color w:val="000000"/>
          <w:shd w:val="clear" w:color="auto" w:fill="FFFFFF"/>
        </w:rPr>
        <w:t xml:space="preserve"> BPUE and salinity data</w:t>
      </w:r>
      <w:r>
        <w:rPr>
          <w:rStyle w:val="normaltextrun"/>
          <w:rFonts w:cs="Arial"/>
          <w:color w:val="000000"/>
          <w:shd w:val="clear" w:color="auto" w:fill="FFFFFF"/>
        </w:rPr>
        <w:t xml:space="preserve"> using </w:t>
      </w:r>
      <w:r w:rsidRPr="00EE4A84">
        <w:rPr>
          <w:rStyle w:val="normaltextrun"/>
          <w:rFonts w:cs="Arial"/>
          <w:color w:val="000000"/>
          <w:szCs w:val="24"/>
          <w:shd w:val="clear" w:color="auto" w:fill="FFFFFF"/>
        </w:rPr>
        <w:t>the mgcv R package (</w:t>
      </w:r>
      <w:r w:rsidR="009626F0">
        <w:rPr>
          <w:rFonts w:cs="Arial"/>
          <w:color w:val="000000"/>
          <w:spacing w:val="3"/>
          <w:szCs w:val="24"/>
          <w:shd w:val="clear" w:color="auto" w:fill="FFFFFF"/>
        </w:rPr>
        <w:fldChar w:fldCharType="begin"/>
      </w:r>
      <w:r w:rsidR="009626F0">
        <w:rPr>
          <w:rFonts w:cs="Arial"/>
          <w:color w:val="000000"/>
          <w:spacing w:val="3"/>
          <w:szCs w:val="24"/>
          <w:shd w:val="clear" w:color="auto" w:fill="FFFFFF"/>
        </w:rPr>
        <w:instrText xml:space="preserve"> ADDIN EN.CITE &lt;EndNote&gt;&lt;Cite&gt;&lt;Author&gt;Wood&lt;/Author&gt;&lt;Year&gt;2011&lt;/Year&gt;&lt;RecNum&gt;4237&lt;/RecNum&gt;&lt;Prefix&gt;v1.8-34`; &lt;/Prefix&gt;&lt;DisplayText&gt;(v1.8-34; Wood 2011)&lt;/DisplayText&gt;&lt;record&gt;&lt;rec-number&gt;4237&lt;/rec-number&gt;&lt;foreign-keys&gt;&lt;key app="EN" db-id="std9wdt06dea0ber50cpepe0azprxd52vwpp" timestamp="1667691400"&gt;4237&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dates&gt;&lt;year&gt;2011&lt;/year&gt;&lt;/dates&gt;&lt;isbn&gt;1369-7412&lt;/isbn&gt;&lt;urls&gt;&lt;related-urls&gt;&lt;url&gt;https://rss.onlinelibrary.wiley.com/doi/abs/10.1111/j.1467-9868.2010.00749.x&lt;/url&gt;&lt;/related-urls&gt;&lt;/urls&gt;&lt;electronic-resource-num&gt;https://doi.org/10.1111/j.1467-9868.2010.00749.x&lt;/electronic-resource-num&gt;&lt;/record&gt;&lt;/Cite&gt;&lt;/EndNote&gt;</w:instrText>
      </w:r>
      <w:r w:rsidR="009626F0">
        <w:rPr>
          <w:rFonts w:cs="Arial"/>
          <w:color w:val="000000"/>
          <w:spacing w:val="3"/>
          <w:szCs w:val="24"/>
          <w:shd w:val="clear" w:color="auto" w:fill="FFFFFF"/>
        </w:rPr>
        <w:fldChar w:fldCharType="separate"/>
      </w:r>
      <w:r w:rsidR="009626F0">
        <w:rPr>
          <w:rFonts w:cs="Arial"/>
          <w:noProof/>
          <w:color w:val="000000"/>
          <w:spacing w:val="3"/>
          <w:szCs w:val="24"/>
          <w:shd w:val="clear" w:color="auto" w:fill="FFFFFF"/>
        </w:rPr>
        <w:t>(v1.8-34; Wood 2011)</w:t>
      </w:r>
      <w:r w:rsidR="009626F0">
        <w:rPr>
          <w:rFonts w:cs="Arial"/>
          <w:color w:val="000000"/>
          <w:spacing w:val="3"/>
          <w:szCs w:val="24"/>
          <w:shd w:val="clear" w:color="auto" w:fill="FFFFFF"/>
        </w:rPr>
        <w:fldChar w:fldCharType="end"/>
      </w:r>
      <w:r w:rsidR="00F43AFF">
        <w:rPr>
          <w:rFonts w:cs="Arial"/>
          <w:color w:val="000000"/>
          <w:spacing w:val="3"/>
          <w:szCs w:val="24"/>
          <w:shd w:val="clear" w:color="auto" w:fill="FFFFFF"/>
        </w:rPr>
        <w:t>.</w:t>
      </w:r>
      <w:r w:rsidR="00F43AFF">
        <w:rPr>
          <w:rStyle w:val="normaltextrun"/>
          <w:rFonts w:cs="Arial"/>
          <w:color w:val="000000"/>
          <w:szCs w:val="24"/>
          <w:shd w:val="clear" w:color="auto" w:fill="FFFFFF"/>
        </w:rPr>
        <w:t xml:space="preserve"> For each tax</w:t>
      </w:r>
      <w:r w:rsidR="008C240F">
        <w:rPr>
          <w:rStyle w:val="normaltextrun"/>
          <w:rFonts w:cs="Arial"/>
          <w:color w:val="000000"/>
          <w:szCs w:val="24"/>
          <w:shd w:val="clear" w:color="auto" w:fill="FFFFFF"/>
        </w:rPr>
        <w:t>on</w:t>
      </w:r>
      <w:r w:rsidR="00F43AFF">
        <w:rPr>
          <w:rStyle w:val="normaltextrun"/>
          <w:rFonts w:cs="Arial"/>
          <w:color w:val="000000"/>
          <w:szCs w:val="24"/>
          <w:shd w:val="clear" w:color="auto" w:fill="FFFFFF"/>
        </w:rPr>
        <w:t xml:space="preserve">, two different </w:t>
      </w:r>
      <w:r w:rsidR="00F657CF">
        <w:rPr>
          <w:rStyle w:val="normaltextrun"/>
          <w:rFonts w:cs="Arial"/>
          <w:color w:val="000000"/>
          <w:szCs w:val="24"/>
          <w:shd w:val="clear" w:color="auto" w:fill="FFFFFF"/>
        </w:rPr>
        <w:t>GAM</w:t>
      </w:r>
      <w:r w:rsidR="00F43AFF">
        <w:rPr>
          <w:rStyle w:val="normaltextrun"/>
          <w:rFonts w:cs="Arial"/>
          <w:color w:val="000000"/>
          <w:szCs w:val="24"/>
          <w:shd w:val="clear" w:color="auto" w:fill="FFFFFF"/>
        </w:rPr>
        <w:t xml:space="preserve">s were run due to </w:t>
      </w:r>
      <w:r w:rsidR="00F43AFF">
        <w:rPr>
          <w:rStyle w:val="normaltextrun"/>
          <w:rFonts w:cs="Arial"/>
          <w:color w:val="000000"/>
          <w:szCs w:val="24"/>
          <w:shd w:val="clear" w:color="auto" w:fill="FFFFFF"/>
        </w:rPr>
        <w:lastRenderedPageBreak/>
        <w:t xml:space="preserve">the high presence of zero abundances in our </w:t>
      </w:r>
      <w:r w:rsidR="00F657CF">
        <w:rPr>
          <w:rStyle w:val="normaltextrun"/>
          <w:rFonts w:cs="Arial"/>
          <w:color w:val="000000"/>
          <w:szCs w:val="24"/>
          <w:shd w:val="clear" w:color="auto" w:fill="FFFFFF"/>
        </w:rPr>
        <w:t xml:space="preserve">sampling effort. The first </w:t>
      </w:r>
      <w:r w:rsidR="00013791">
        <w:rPr>
          <w:rStyle w:val="normaltextrun"/>
          <w:rFonts w:cs="Arial"/>
          <w:color w:val="000000"/>
          <w:szCs w:val="24"/>
          <w:shd w:val="clear" w:color="auto" w:fill="FFFFFF"/>
        </w:rPr>
        <w:t xml:space="preserve">model for each </w:t>
      </w:r>
      <w:r w:rsidR="006B2735">
        <w:rPr>
          <w:rStyle w:val="normaltextrun"/>
          <w:rFonts w:cs="Arial"/>
          <w:color w:val="000000"/>
          <w:szCs w:val="24"/>
          <w:shd w:val="clear" w:color="auto" w:fill="FFFFFF"/>
        </w:rPr>
        <w:t>taxon</w:t>
      </w:r>
      <w:r w:rsidR="00013791">
        <w:rPr>
          <w:rStyle w:val="normaltextrun"/>
          <w:rFonts w:cs="Arial"/>
          <w:color w:val="000000"/>
          <w:szCs w:val="24"/>
          <w:shd w:val="clear" w:color="auto" w:fill="FFFFFF"/>
        </w:rPr>
        <w:t xml:space="preserve"> was a presence/absence binomial GAM, while the second model was a BPUE negative-binomial GAM</w:t>
      </w:r>
      <w:r w:rsidR="00F70B61">
        <w:rPr>
          <w:rStyle w:val="normaltextrun"/>
          <w:rFonts w:cs="Arial"/>
          <w:color w:val="000000"/>
          <w:szCs w:val="24"/>
          <w:shd w:val="clear" w:color="auto" w:fill="FFFFFF"/>
        </w:rPr>
        <w:t xml:space="preserve">, using only samples that had </w:t>
      </w:r>
      <w:r w:rsidR="00327108">
        <w:rPr>
          <w:rStyle w:val="normaltextrun"/>
          <w:rFonts w:cs="Arial"/>
          <w:color w:val="000000"/>
          <w:szCs w:val="24"/>
          <w:shd w:val="clear" w:color="auto" w:fill="FFFFFF"/>
        </w:rPr>
        <w:t>the target taxon present</w:t>
      </w:r>
      <w:r w:rsidR="00013791">
        <w:rPr>
          <w:rStyle w:val="normaltextrun"/>
          <w:rFonts w:cs="Arial"/>
          <w:color w:val="000000"/>
          <w:szCs w:val="24"/>
          <w:shd w:val="clear" w:color="auto" w:fill="FFFFFF"/>
        </w:rPr>
        <w:t>. For all the taxa the binomial model was:</w:t>
      </w:r>
    </w:p>
    <w:p w14:paraId="743092BC" w14:textId="16D80439" w:rsidR="00F43AFF" w:rsidRDefault="006A3F2E" w:rsidP="00F43AFF">
      <w:pPr>
        <w:ind w:firstLine="720"/>
        <w:rPr>
          <w:rStyle w:val="normaltextrun"/>
          <w:rFonts w:cs="Arial"/>
          <w:color w:val="000000"/>
          <w:szCs w:val="24"/>
          <w:shd w:val="clear" w:color="auto" w:fill="FFFFFF"/>
        </w:rPr>
      </w:pPr>
      <m:oMath>
        <m:r>
          <w:rPr>
            <w:rStyle w:val="normaltextrun"/>
            <w:rFonts w:ascii="Cambria Math" w:hAnsi="Cambria Math" w:cs="Arial"/>
            <w:color w:val="000000"/>
            <w:szCs w:val="24"/>
            <w:shd w:val="clear" w:color="auto" w:fill="FFFFFF"/>
          </w:rPr>
          <m:t>m1: Presence ~ f(salinity)</m:t>
        </m:r>
      </m:oMath>
      <w:r w:rsidR="00013791">
        <w:rPr>
          <w:rStyle w:val="normaltextrun"/>
          <w:rFonts w:cs="Arial"/>
          <w:color w:val="000000"/>
          <w:szCs w:val="24"/>
          <w:shd w:val="clear" w:color="auto" w:fill="FFFFFF"/>
        </w:rPr>
        <w:t xml:space="preserve"> </w:t>
      </w:r>
    </w:p>
    <w:p w14:paraId="2A2FB3A4" w14:textId="499B1DA3" w:rsidR="006A3F2E" w:rsidRDefault="00AB6DB2" w:rsidP="006A3F2E">
      <w:pPr>
        <w:rPr>
          <w:rStyle w:val="normaltextrun"/>
          <w:rFonts w:cs="Arial"/>
          <w:color w:val="000000"/>
          <w:szCs w:val="24"/>
          <w:shd w:val="clear" w:color="auto" w:fill="FFFFFF"/>
        </w:rPr>
      </w:pPr>
      <w:r>
        <w:rPr>
          <w:rStyle w:val="normaltextrun"/>
          <w:rFonts w:cs="Arial"/>
          <w:color w:val="000000"/>
          <w:szCs w:val="24"/>
          <w:shd w:val="clear" w:color="auto" w:fill="FFFFFF"/>
        </w:rPr>
        <w:t>Where</w:t>
      </w:r>
      <w:r w:rsidR="00FE61A1">
        <w:rPr>
          <w:rStyle w:val="normaltextrun"/>
          <w:rFonts w:cs="Arial"/>
          <w:color w:val="000000"/>
          <w:szCs w:val="24"/>
          <w:shd w:val="clear" w:color="auto" w:fill="FFFFFF"/>
        </w:rPr>
        <w:t xml:space="preserve"> the response variable is the</w:t>
      </w:r>
      <w:r>
        <w:rPr>
          <w:rStyle w:val="normaltextrun"/>
          <w:rFonts w:cs="Arial"/>
          <w:color w:val="000000"/>
          <w:szCs w:val="24"/>
          <w:shd w:val="clear" w:color="auto" w:fill="FFFFFF"/>
        </w:rPr>
        <w:t xml:space="preserve"> </w:t>
      </w:r>
      <w:r w:rsidR="005E0617">
        <w:rPr>
          <w:rStyle w:val="normaltextrun"/>
          <w:rFonts w:cs="Arial"/>
          <w:color w:val="000000"/>
          <w:szCs w:val="24"/>
          <w:shd w:val="clear" w:color="auto" w:fill="FFFFFF"/>
        </w:rPr>
        <w:t>presence of</w:t>
      </w:r>
      <w:r w:rsidR="005E519B">
        <w:rPr>
          <w:rStyle w:val="normaltextrun"/>
          <w:rFonts w:cs="Arial"/>
          <w:color w:val="000000"/>
          <w:szCs w:val="24"/>
          <w:shd w:val="clear" w:color="auto" w:fill="FFFFFF"/>
        </w:rPr>
        <w:t xml:space="preserve"> the</w:t>
      </w:r>
      <w:r w:rsidR="005E0617">
        <w:rPr>
          <w:rStyle w:val="normaltextrun"/>
          <w:rFonts w:cs="Arial"/>
          <w:color w:val="000000"/>
          <w:szCs w:val="24"/>
          <w:shd w:val="clear" w:color="auto" w:fill="FFFFFF"/>
        </w:rPr>
        <w:t xml:space="preserve"> target zooplankton taxa </w:t>
      </w:r>
      <w:r w:rsidR="00FE61A1">
        <w:rPr>
          <w:rStyle w:val="normaltextrun"/>
          <w:rFonts w:cs="Arial"/>
          <w:color w:val="000000"/>
          <w:szCs w:val="24"/>
          <w:shd w:val="clear" w:color="auto" w:fill="FFFFFF"/>
        </w:rPr>
        <w:t>and the</w:t>
      </w:r>
      <w:r w:rsidR="005E0617">
        <w:rPr>
          <w:rStyle w:val="normaltextrun"/>
          <w:rFonts w:cs="Arial"/>
          <w:color w:val="000000"/>
          <w:szCs w:val="24"/>
          <w:shd w:val="clear" w:color="auto" w:fill="FFFFFF"/>
        </w:rPr>
        <w:t xml:space="preserve"> </w:t>
      </w:r>
      <w:r w:rsidR="005E519B">
        <w:rPr>
          <w:rStyle w:val="normaltextrun"/>
          <w:rFonts w:cs="Arial"/>
          <w:color w:val="000000"/>
          <w:szCs w:val="24"/>
          <w:shd w:val="clear" w:color="auto" w:fill="FFFFFF"/>
        </w:rPr>
        <w:t>predictor variable</w:t>
      </w:r>
      <w:r w:rsidR="00FE61A1">
        <w:rPr>
          <w:rStyle w:val="normaltextrun"/>
          <w:rFonts w:cs="Arial"/>
          <w:color w:val="000000"/>
          <w:szCs w:val="24"/>
          <w:shd w:val="clear" w:color="auto" w:fill="FFFFFF"/>
        </w:rPr>
        <w:t xml:space="preserve"> is a smooth function of</w:t>
      </w:r>
      <w:r w:rsidR="005E519B">
        <w:rPr>
          <w:rStyle w:val="normaltextrun"/>
          <w:rFonts w:cs="Arial"/>
          <w:color w:val="000000"/>
          <w:szCs w:val="24"/>
          <w:shd w:val="clear" w:color="auto" w:fill="FFFFFF"/>
        </w:rPr>
        <w:t xml:space="preserve"> </w:t>
      </w:r>
      <w:r w:rsidR="00FE61A1">
        <w:rPr>
          <w:rStyle w:val="normaltextrun"/>
          <w:rFonts w:cs="Arial"/>
          <w:color w:val="000000"/>
          <w:szCs w:val="24"/>
          <w:shd w:val="clear" w:color="auto" w:fill="FFFFFF"/>
        </w:rPr>
        <w:t xml:space="preserve">the </w:t>
      </w:r>
      <w:r w:rsidR="005E519B">
        <w:rPr>
          <w:rStyle w:val="normaltextrun"/>
          <w:rFonts w:cs="Arial"/>
          <w:color w:val="000000"/>
          <w:szCs w:val="24"/>
          <w:shd w:val="clear" w:color="auto" w:fill="FFFFFF"/>
        </w:rPr>
        <w:t>salinit</w:t>
      </w:r>
      <w:r w:rsidR="00133C9C">
        <w:rPr>
          <w:rStyle w:val="normaltextrun"/>
          <w:rFonts w:cs="Arial"/>
          <w:color w:val="000000"/>
          <w:szCs w:val="24"/>
          <w:shd w:val="clear" w:color="auto" w:fill="FFFFFF"/>
        </w:rPr>
        <w:t>y measured during sampling</w:t>
      </w:r>
      <w:r>
        <w:rPr>
          <w:rStyle w:val="normaltextrun"/>
          <w:rFonts w:cs="Arial"/>
          <w:color w:val="000000"/>
          <w:szCs w:val="24"/>
          <w:shd w:val="clear" w:color="auto" w:fill="FFFFFF"/>
        </w:rPr>
        <w:t xml:space="preserve">. </w:t>
      </w:r>
      <w:r w:rsidR="00EF7D08">
        <w:rPr>
          <w:rStyle w:val="normaltextrun"/>
          <w:rFonts w:cs="Arial"/>
          <w:color w:val="000000"/>
          <w:szCs w:val="24"/>
          <w:shd w:val="clear" w:color="auto" w:fill="FFFFFF"/>
        </w:rPr>
        <w:t>For</w:t>
      </w:r>
      <w:r w:rsidR="006A3F2E">
        <w:rPr>
          <w:rStyle w:val="normaltextrun"/>
          <w:rFonts w:cs="Arial"/>
          <w:color w:val="000000"/>
          <w:szCs w:val="24"/>
          <w:shd w:val="clear" w:color="auto" w:fill="FFFFFF"/>
        </w:rPr>
        <w:t xml:space="preserve"> all the taxa except </w:t>
      </w:r>
      <w:r w:rsidR="006A3F2E" w:rsidRPr="00FD2CB9">
        <w:rPr>
          <w:rStyle w:val="normaltextrun"/>
          <w:rFonts w:cs="Arial"/>
          <w:i/>
          <w:color w:val="000000"/>
          <w:szCs w:val="24"/>
          <w:shd w:val="clear" w:color="auto" w:fill="FFFFFF"/>
        </w:rPr>
        <w:t>Daphnia</w:t>
      </w:r>
      <w:r w:rsidR="006A3F2E">
        <w:rPr>
          <w:rStyle w:val="normaltextrun"/>
          <w:rFonts w:cs="Arial"/>
          <w:color w:val="000000"/>
          <w:szCs w:val="24"/>
          <w:shd w:val="clear" w:color="auto" w:fill="FFFFFF"/>
        </w:rPr>
        <w:t>, the second model was:</w:t>
      </w:r>
    </w:p>
    <w:p w14:paraId="1E3B61A8" w14:textId="54E14A1F" w:rsidR="006A3F2E" w:rsidRPr="006A3F2E" w:rsidRDefault="00010BCC" w:rsidP="006A3F2E">
      <w:pPr>
        <w:ind w:left="720" w:firstLine="720"/>
        <w:rPr>
          <w:rStyle w:val="normaltextrun"/>
          <w:rFonts w:cs="Arial"/>
          <w:color w:val="000000"/>
          <w:szCs w:val="24"/>
          <w:shd w:val="clear" w:color="auto" w:fill="FFFFFF"/>
        </w:rPr>
      </w:pPr>
      <m:oMathPara>
        <m:oMathParaPr>
          <m:jc m:val="left"/>
        </m:oMathParaPr>
        <m:oMath>
          <m:r>
            <w:rPr>
              <w:rStyle w:val="normaltextrun"/>
              <w:rFonts w:ascii="Cambria Math" w:hAnsi="Cambria Math" w:cs="Arial"/>
              <w:color w:val="000000"/>
              <w:szCs w:val="24"/>
              <w:shd w:val="clear" w:color="auto" w:fill="FFFFFF"/>
            </w:rPr>
            <m:t>m2:</m:t>
          </m:r>
          <m:func>
            <m:funcPr>
              <m:ctrlPr>
                <w:rPr>
                  <w:rStyle w:val="normaltextrun"/>
                  <w:rFonts w:ascii="Cambria Math" w:hAnsi="Cambria Math" w:cs="Arial"/>
                  <w:i/>
                  <w:color w:val="000000"/>
                  <w:szCs w:val="24"/>
                  <w:shd w:val="clear" w:color="auto" w:fill="FFFFFF"/>
                </w:rPr>
              </m:ctrlPr>
            </m:funcPr>
            <m:fName>
              <m:r>
                <m:rPr>
                  <m:sty m:val="p"/>
                </m:rPr>
                <w:rPr>
                  <w:rStyle w:val="normaltextrun"/>
                  <w:rFonts w:ascii="Cambria Math" w:hAnsi="Cambria Math" w:cs="Arial"/>
                  <w:color w:val="000000"/>
                  <w:szCs w:val="24"/>
                  <w:shd w:val="clear" w:color="auto" w:fill="FFFFFF"/>
                </w:rPr>
                <m:t>ln</m:t>
              </m:r>
            </m:fName>
            <m:e>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 xml:space="preserve">BPUE </m:t>
                  </m:r>
                </m:e>
              </m:d>
            </m:e>
          </m:func>
          <m:r>
            <w:rPr>
              <w:rStyle w:val="normaltextrun"/>
              <w:rFonts w:ascii="Cambria Math" w:hAnsi="Cambria Math" w:cs="Arial"/>
              <w:color w:val="000000"/>
              <w:szCs w:val="24"/>
              <w:shd w:val="clear" w:color="auto" w:fill="FFFFFF"/>
            </w:rPr>
            <m:t>~ f</m:t>
          </m:r>
          <m:d>
            <m:dPr>
              <m:ctrlPr>
                <w:rPr>
                  <w:rStyle w:val="normaltextrun"/>
                  <w:rFonts w:ascii="Cambria Math" w:hAnsi="Cambria Math" w:cs="Arial"/>
                  <w:i/>
                  <w:color w:val="000000"/>
                  <w:szCs w:val="24"/>
                  <w:shd w:val="clear" w:color="auto" w:fill="FFFFFF"/>
                </w:rPr>
              </m:ctrlPr>
            </m:dPr>
            <m:e>
              <m:r>
                <w:rPr>
                  <w:rStyle w:val="normaltextrun"/>
                  <w:rFonts w:ascii="Cambria Math" w:hAnsi="Cambria Math" w:cs="Arial"/>
                  <w:color w:val="000000"/>
                  <w:szCs w:val="24"/>
                  <w:shd w:val="clear" w:color="auto" w:fill="FFFFFF"/>
                </w:rPr>
                <m:t>salinity)+f(month</m:t>
              </m:r>
            </m:e>
          </m:d>
        </m:oMath>
      </m:oMathPara>
    </w:p>
    <w:p w14:paraId="451FD8EA" w14:textId="5118A36D" w:rsidR="00EF7D08" w:rsidRDefault="00EF7D08" w:rsidP="00014CC8">
      <w:pPr>
        <w:rPr>
          <w:rStyle w:val="normaltextrun"/>
          <w:rFonts w:cs="Arial"/>
          <w:color w:val="000000"/>
          <w:shd w:val="clear" w:color="auto" w:fill="FFFFFF"/>
        </w:rPr>
      </w:pPr>
      <w:r>
        <w:rPr>
          <w:rStyle w:val="normaltextrun"/>
          <w:rFonts w:cs="Arial"/>
          <w:color w:val="000000"/>
          <w:shd w:val="clear" w:color="auto" w:fill="FFFFFF"/>
        </w:rPr>
        <w:t xml:space="preserve">Where the </w:t>
      </w:r>
      <w:r w:rsidR="00327108">
        <w:rPr>
          <w:rStyle w:val="normaltextrun"/>
          <w:rFonts w:cs="Arial"/>
          <w:color w:val="000000"/>
          <w:shd w:val="clear" w:color="auto" w:fill="FFFFFF"/>
        </w:rPr>
        <w:t xml:space="preserve">response variable is the </w:t>
      </w:r>
      <w:r>
        <w:rPr>
          <w:rStyle w:val="normaltextrun"/>
          <w:rFonts w:cs="Arial"/>
          <w:color w:val="000000"/>
          <w:shd w:val="clear" w:color="auto" w:fill="FFFFFF"/>
        </w:rPr>
        <w:t xml:space="preserve">natural log of the BPUE </w:t>
      </w:r>
      <w:r w:rsidR="00B8671C">
        <w:rPr>
          <w:rStyle w:val="normaltextrun"/>
          <w:rFonts w:cs="Arial"/>
          <w:color w:val="000000"/>
          <w:shd w:val="clear" w:color="auto" w:fill="FFFFFF"/>
        </w:rPr>
        <w:t>and the predictor variables are</w:t>
      </w:r>
      <w:r w:rsidR="00EF1392">
        <w:rPr>
          <w:rStyle w:val="normaltextrun"/>
          <w:rFonts w:cs="Arial"/>
          <w:color w:val="000000"/>
          <w:shd w:val="clear" w:color="auto" w:fill="FFFFFF"/>
        </w:rPr>
        <w:t xml:space="preserve"> smooth</w:t>
      </w:r>
      <w:r w:rsidR="008D090B">
        <w:rPr>
          <w:rStyle w:val="normaltextrun"/>
          <w:rFonts w:cs="Arial"/>
          <w:color w:val="000000"/>
          <w:shd w:val="clear" w:color="auto" w:fill="FFFFFF"/>
        </w:rPr>
        <w:t xml:space="preserve"> functions of the salinity </w:t>
      </w:r>
      <w:r w:rsidR="00133C9C">
        <w:rPr>
          <w:rStyle w:val="normaltextrun"/>
          <w:rFonts w:cs="Arial"/>
          <w:color w:val="000000"/>
          <w:shd w:val="clear" w:color="auto" w:fill="FFFFFF"/>
        </w:rPr>
        <w:t>and the month</w:t>
      </w:r>
      <w:r w:rsidR="00AD32E7">
        <w:rPr>
          <w:rStyle w:val="normaltextrun"/>
          <w:rFonts w:cs="Arial"/>
          <w:color w:val="000000"/>
          <w:shd w:val="clear" w:color="auto" w:fill="FFFFFF"/>
        </w:rPr>
        <w:t>.</w:t>
      </w:r>
    </w:p>
    <w:p w14:paraId="5C89FFEB" w14:textId="70625142" w:rsidR="00E91127" w:rsidRDefault="00AD32E7" w:rsidP="00014CC8">
      <w:pPr>
        <w:rPr>
          <w:rStyle w:val="normaltextrun"/>
          <w:rFonts w:cs="Arial"/>
          <w:color w:val="000000"/>
          <w:shd w:val="clear" w:color="auto" w:fill="FFFFFF"/>
        </w:rPr>
      </w:pPr>
      <w:r>
        <w:rPr>
          <w:rStyle w:val="normaltextrun"/>
          <w:rFonts w:cs="Arial"/>
          <w:color w:val="000000"/>
          <w:shd w:val="clear" w:color="auto" w:fill="FFFFFF"/>
        </w:rPr>
        <w:t>Due to</w:t>
      </w:r>
      <w:r w:rsidR="006A3F2E">
        <w:rPr>
          <w:rStyle w:val="normaltextrun"/>
          <w:rFonts w:cs="Arial"/>
          <w:color w:val="000000"/>
          <w:shd w:val="clear" w:color="auto" w:fill="FFFFFF"/>
        </w:rPr>
        <w:t xml:space="preserve"> regional differences in the abundance</w:t>
      </w:r>
      <w:r w:rsidR="00A50BAB">
        <w:rPr>
          <w:rStyle w:val="normaltextrun"/>
          <w:rFonts w:cs="Arial"/>
          <w:color w:val="000000"/>
          <w:shd w:val="clear" w:color="auto" w:fill="FFFFFF"/>
        </w:rPr>
        <w:t xml:space="preserve"> of </w:t>
      </w:r>
      <w:r w:rsidR="00A50BAB" w:rsidRPr="00FD2CB9">
        <w:rPr>
          <w:rStyle w:val="normaltextrun"/>
          <w:rFonts w:cs="Arial"/>
          <w:i/>
          <w:color w:val="000000"/>
          <w:shd w:val="clear" w:color="auto" w:fill="FFFFFF"/>
        </w:rPr>
        <w:t>Daphnia</w:t>
      </w:r>
      <w:r w:rsidR="006A3F2E">
        <w:rPr>
          <w:rStyle w:val="normaltextrun"/>
          <w:rFonts w:cs="Arial"/>
          <w:color w:val="000000"/>
          <w:shd w:val="clear" w:color="auto" w:fill="FFFFFF"/>
        </w:rPr>
        <w:t xml:space="preserve"> between the Sacramento River and the San Joaquin River</w:t>
      </w:r>
      <w:r w:rsidR="002D073B">
        <w:rPr>
          <w:rStyle w:val="normaltextrun"/>
          <w:rFonts w:cs="Arial"/>
          <w:color w:val="000000"/>
          <w:shd w:val="clear" w:color="auto" w:fill="FFFFFF"/>
        </w:rPr>
        <w:t xml:space="preserve"> (</w:t>
      </w:r>
      <w:r w:rsidR="008363F0">
        <w:rPr>
          <w:rStyle w:val="normaltextrun"/>
          <w:rFonts w:cs="Arial"/>
          <w:color w:val="000000"/>
          <w:shd w:val="clear" w:color="auto" w:fill="FFFFFF"/>
        </w:rPr>
        <w:t xml:space="preserve">i.e., geographic </w:t>
      </w:r>
      <w:r w:rsidR="00802079">
        <w:rPr>
          <w:rStyle w:val="normaltextrun"/>
          <w:rFonts w:cs="Arial"/>
          <w:color w:val="000000"/>
          <w:shd w:val="clear" w:color="auto" w:fill="FFFFFF"/>
        </w:rPr>
        <w:t>variability unattributable to salinity)</w:t>
      </w:r>
      <w:r w:rsidR="006A3F2E">
        <w:rPr>
          <w:rStyle w:val="normaltextrun"/>
          <w:rFonts w:cs="Arial"/>
          <w:color w:val="000000"/>
          <w:shd w:val="clear" w:color="auto" w:fill="FFFFFF"/>
        </w:rPr>
        <w:t xml:space="preserve">, </w:t>
      </w:r>
      <w:r w:rsidR="00A50BAB">
        <w:rPr>
          <w:rStyle w:val="normaltextrun"/>
          <w:rFonts w:cs="Arial"/>
          <w:color w:val="000000"/>
          <w:shd w:val="clear" w:color="auto" w:fill="FFFFFF"/>
        </w:rPr>
        <w:t>we included station as a random effect in its abundance model</w:t>
      </w:r>
      <w:r w:rsidR="006A3F2E">
        <w:rPr>
          <w:rStyle w:val="normaltextrun"/>
          <w:rFonts w:cs="Arial"/>
          <w:color w:val="000000"/>
          <w:shd w:val="clear" w:color="auto" w:fill="FFFFFF"/>
        </w:rPr>
        <w:t>:</w:t>
      </w:r>
    </w:p>
    <w:p w14:paraId="16DFD26D" w14:textId="06D444E5" w:rsidR="006A3F2E" w:rsidRDefault="006A3F2E" w:rsidP="006A3F2E">
      <w:pPr>
        <w:rPr>
          <w:rStyle w:val="normaltextrun"/>
          <w:rFonts w:eastAsiaTheme="minorEastAsia" w:cs="Arial"/>
          <w:color w:val="000000"/>
          <w:shd w:val="clear" w:color="auto" w:fill="FFFFFF"/>
        </w:rPr>
      </w:pPr>
      <w:r>
        <w:rPr>
          <w:rStyle w:val="normaltextrun"/>
          <w:rFonts w:cs="Arial"/>
          <w:color w:val="000000"/>
          <w:shd w:val="clear" w:color="auto" w:fill="FFFFFF"/>
        </w:rPr>
        <w:tab/>
      </w:r>
      <m:oMath>
        <m:r>
          <w:rPr>
            <w:rStyle w:val="normaltextrun"/>
            <w:rFonts w:ascii="Cambria Math" w:hAnsi="Cambria Math" w:cs="Arial"/>
            <w:color w:val="000000"/>
            <w:shd w:val="clear" w:color="auto" w:fill="FFFFFF"/>
          </w:rPr>
          <m:t>m2 (Daphnia):</m:t>
        </m:r>
        <m:func>
          <m:funcPr>
            <m:ctrlPr>
              <w:rPr>
                <w:rStyle w:val="normaltextrun"/>
                <w:rFonts w:ascii="Cambria Math" w:hAnsi="Cambria Math" w:cs="Arial"/>
                <w:i/>
                <w:color w:val="000000"/>
                <w:shd w:val="clear" w:color="auto" w:fill="FFFFFF"/>
              </w:rPr>
            </m:ctrlPr>
          </m:funcPr>
          <m:fName>
            <m:r>
              <m:rPr>
                <m:sty m:val="p"/>
              </m:rPr>
              <w:rPr>
                <w:rStyle w:val="normaltextrun"/>
                <w:rFonts w:ascii="Cambria Math" w:hAnsi="Cambria Math" w:cs="Arial"/>
                <w:color w:val="000000"/>
                <w:shd w:val="clear" w:color="auto" w:fill="FFFFFF"/>
              </w:rPr>
              <m:t>ln</m:t>
            </m:r>
          </m:fName>
          <m:e>
            <m:d>
              <m:dPr>
                <m:ctrlPr>
                  <w:rPr>
                    <w:rStyle w:val="normaltextrun"/>
                    <w:rFonts w:ascii="Cambria Math" w:hAnsi="Cambria Math" w:cs="Arial"/>
                    <w:i/>
                    <w:color w:val="000000"/>
                    <w:shd w:val="clear" w:color="auto" w:fill="FFFFFF"/>
                  </w:rPr>
                </m:ctrlPr>
              </m:dPr>
              <m:e>
                <m:r>
                  <w:rPr>
                    <w:rStyle w:val="normaltextrun"/>
                    <w:rFonts w:ascii="Cambria Math" w:hAnsi="Cambria Math" w:cs="Arial"/>
                    <w:color w:val="000000"/>
                    <w:shd w:val="clear" w:color="auto" w:fill="FFFFFF"/>
                  </w:rPr>
                  <m:t>BPUE</m:t>
                </m:r>
              </m:e>
            </m:d>
          </m:e>
        </m:func>
        <m:r>
          <w:rPr>
            <w:rStyle w:val="normaltextrun"/>
            <w:rFonts w:ascii="Cambria Math" w:hAnsi="Cambria Math" w:cs="Arial"/>
            <w:color w:val="000000"/>
            <w:shd w:val="clear" w:color="auto" w:fill="FFFFFF"/>
          </w:rPr>
          <m:t>~ f(salinity)+f(month)+(1|station</m:t>
        </m:r>
      </m:oMath>
      <w:r>
        <w:rPr>
          <w:rStyle w:val="normaltextrun"/>
          <w:rFonts w:eastAsiaTheme="minorEastAsia" w:cs="Arial"/>
          <w:color w:val="000000"/>
          <w:shd w:val="clear" w:color="auto" w:fill="FFFFFF"/>
        </w:rPr>
        <w:t>)</w:t>
      </w:r>
    </w:p>
    <w:p w14:paraId="0200F314" w14:textId="558ADC8E" w:rsidR="00F70B61" w:rsidRDefault="00F70B61" w:rsidP="006A3F2E">
      <w:pPr>
        <w:rPr>
          <w:rStyle w:val="normaltextrun"/>
          <w:rFonts w:eastAsiaTheme="minorEastAsia" w:cs="Arial"/>
          <w:color w:val="000000"/>
          <w:shd w:val="clear" w:color="auto" w:fill="FFFFFF"/>
        </w:rPr>
      </w:pPr>
      <w:r>
        <w:rPr>
          <w:rStyle w:val="normaltextrun"/>
          <w:rFonts w:eastAsiaTheme="minorEastAsia" w:cs="Arial"/>
          <w:color w:val="000000"/>
          <w:shd w:val="clear" w:color="auto" w:fill="FFFFFF"/>
        </w:rPr>
        <w:t xml:space="preserve">For each </w:t>
      </w:r>
      <w:r w:rsidR="005044BB">
        <w:rPr>
          <w:rStyle w:val="normaltextrun"/>
          <w:rFonts w:eastAsiaTheme="minorEastAsia" w:cs="Arial"/>
          <w:color w:val="000000"/>
          <w:shd w:val="clear" w:color="auto" w:fill="FFFFFF"/>
        </w:rPr>
        <w:t>taxon</w:t>
      </w:r>
      <w:r>
        <w:rPr>
          <w:rStyle w:val="normaltextrun"/>
          <w:rFonts w:eastAsiaTheme="minorEastAsia" w:cs="Arial"/>
          <w:color w:val="000000"/>
          <w:shd w:val="clear" w:color="auto" w:fill="FFFFFF"/>
        </w:rPr>
        <w:t>, the model predictions were generated for each of the two models</w:t>
      </w:r>
      <w:r w:rsidR="00014CC8">
        <w:rPr>
          <w:rStyle w:val="normaltextrun"/>
          <w:rFonts w:eastAsiaTheme="minorEastAsia" w:cs="Arial"/>
          <w:color w:val="000000"/>
          <w:shd w:val="clear" w:color="auto" w:fill="FFFFFF"/>
        </w:rPr>
        <w:t xml:space="preserve">, multiplied together, and plotted </w:t>
      </w:r>
      <w:r w:rsidR="00AE1E04">
        <w:rPr>
          <w:rStyle w:val="normaltextrun"/>
          <w:rFonts w:eastAsiaTheme="minorEastAsia" w:cs="Arial"/>
          <w:color w:val="000000"/>
          <w:shd w:val="clear" w:color="auto" w:fill="FFFFFF"/>
        </w:rPr>
        <w:t xml:space="preserve">with 95% confidence intervals </w:t>
      </w:r>
      <w:r w:rsidR="00014CC8">
        <w:rPr>
          <w:rStyle w:val="normaltextrun"/>
          <w:rFonts w:eastAsiaTheme="minorEastAsia" w:cs="Arial"/>
          <w:color w:val="000000"/>
          <w:shd w:val="clear" w:color="auto" w:fill="FFFFFF"/>
        </w:rPr>
        <w:t>to visualize trends.</w:t>
      </w:r>
    </w:p>
    <w:p w14:paraId="685524F9" w14:textId="3A0BCA23" w:rsidR="00A73433" w:rsidRPr="00A73433" w:rsidRDefault="00E734E0" w:rsidP="00540EBB">
      <w:pPr>
        <w:ind w:firstLine="720"/>
      </w:pPr>
      <w:r>
        <w:rPr>
          <w:rStyle w:val="normaltextrun"/>
          <w:rFonts w:eastAsiaTheme="minorEastAsia" w:cs="Arial"/>
          <w:color w:val="000000"/>
          <w:shd w:val="clear" w:color="auto" w:fill="FFFFFF"/>
        </w:rPr>
        <w:t>To</w:t>
      </w:r>
      <w:r w:rsidR="00E7741C">
        <w:rPr>
          <w:rStyle w:val="normaltextrun"/>
          <w:rFonts w:eastAsiaTheme="minorEastAsia" w:cs="Arial"/>
          <w:color w:val="000000"/>
          <w:shd w:val="clear" w:color="auto" w:fill="FFFFFF"/>
        </w:rPr>
        <w:t xml:space="preserve"> determine if drought impacted how salinity correlated with </w:t>
      </w:r>
      <w:r w:rsidR="00BD36BD">
        <w:rPr>
          <w:rStyle w:val="normaltextrun"/>
          <w:rFonts w:eastAsiaTheme="minorEastAsia" w:cs="Arial"/>
          <w:color w:val="000000"/>
          <w:shd w:val="clear" w:color="auto" w:fill="FFFFFF"/>
        </w:rPr>
        <w:t>BPUE</w:t>
      </w:r>
      <w:r w:rsidR="00E7741C">
        <w:rPr>
          <w:rStyle w:val="normaltextrun"/>
          <w:rFonts w:eastAsiaTheme="minorEastAsia" w:cs="Arial"/>
          <w:color w:val="000000"/>
          <w:shd w:val="clear" w:color="auto" w:fill="FFFFFF"/>
        </w:rPr>
        <w:t xml:space="preserve">, we first calculated </w:t>
      </w:r>
      <w:r w:rsidR="00193D2D">
        <w:rPr>
          <w:rStyle w:val="normaltextrun"/>
          <w:rFonts w:eastAsiaTheme="minorEastAsia" w:cs="Arial"/>
          <w:color w:val="000000"/>
          <w:shd w:val="clear" w:color="auto" w:fill="FFFFFF"/>
        </w:rPr>
        <w:t xml:space="preserve">each </w:t>
      </w:r>
      <w:r w:rsidR="6EE3B49A" w:rsidRPr="7AA32666">
        <w:rPr>
          <w:rStyle w:val="normaltextrun"/>
          <w:rFonts w:eastAsiaTheme="minorEastAsia" w:cs="Arial"/>
          <w:color w:val="000000"/>
          <w:shd w:val="clear" w:color="auto" w:fill="FFFFFF"/>
        </w:rPr>
        <w:t>tax</w:t>
      </w:r>
      <w:r w:rsidR="3B7E4773" w:rsidRPr="7AA32666">
        <w:rPr>
          <w:rStyle w:val="normaltextrun"/>
          <w:rFonts w:eastAsiaTheme="minorEastAsia" w:cs="Arial"/>
          <w:color w:val="000000" w:themeColor="text1"/>
        </w:rPr>
        <w:t>on</w:t>
      </w:r>
      <w:r w:rsidR="6EE3B49A" w:rsidRPr="7AA32666">
        <w:rPr>
          <w:rStyle w:val="normaltextrun"/>
          <w:rFonts w:eastAsiaTheme="minorEastAsia" w:cs="Arial"/>
          <w:color w:val="000000"/>
          <w:shd w:val="clear" w:color="auto" w:fill="FFFFFF"/>
        </w:rPr>
        <w:t>’s</w:t>
      </w:r>
      <w:r w:rsidR="00193D2D">
        <w:rPr>
          <w:rStyle w:val="normaltextrun"/>
          <w:rFonts w:eastAsiaTheme="minorEastAsia" w:cs="Arial"/>
          <w:color w:val="000000"/>
          <w:shd w:val="clear" w:color="auto" w:fill="FFFFFF"/>
        </w:rPr>
        <w:t xml:space="preserve"> ‘preferred’ salinity range.</w:t>
      </w:r>
      <w:r w:rsidR="00BD36BD">
        <w:rPr>
          <w:rStyle w:val="normaltextrun"/>
          <w:rFonts w:eastAsiaTheme="minorEastAsia" w:cs="Arial"/>
          <w:color w:val="000000"/>
          <w:shd w:val="clear" w:color="auto" w:fill="FFFFFF"/>
        </w:rPr>
        <w:t xml:space="preserve"> </w:t>
      </w:r>
      <w:r w:rsidR="00F65A6C">
        <w:rPr>
          <w:rStyle w:val="normaltextrun"/>
          <w:rFonts w:eastAsiaTheme="minorEastAsia" w:cs="Arial"/>
          <w:color w:val="000000"/>
          <w:shd w:val="clear" w:color="auto" w:fill="FFFFFF"/>
        </w:rPr>
        <w:t>We calculated the</w:t>
      </w:r>
      <w:r w:rsidR="00BD36BD">
        <w:rPr>
          <w:rStyle w:val="normaltextrun"/>
          <w:rFonts w:eastAsiaTheme="minorEastAsia" w:cs="Arial"/>
          <w:color w:val="000000"/>
          <w:shd w:val="clear" w:color="auto" w:fill="FFFFFF"/>
        </w:rPr>
        <w:t xml:space="preserve"> mean salinity range for each </w:t>
      </w:r>
      <w:r w:rsidR="005044BB">
        <w:rPr>
          <w:rStyle w:val="normaltextrun"/>
          <w:rFonts w:eastAsiaTheme="minorEastAsia" w:cs="Arial"/>
          <w:color w:val="000000"/>
          <w:shd w:val="clear" w:color="auto" w:fill="FFFFFF"/>
        </w:rPr>
        <w:t>taxon</w:t>
      </w:r>
      <w:r w:rsidR="00BD36BD">
        <w:rPr>
          <w:rStyle w:val="normaltextrun"/>
          <w:rFonts w:eastAsiaTheme="minorEastAsia" w:cs="Arial"/>
          <w:color w:val="000000"/>
          <w:shd w:val="clear" w:color="auto" w:fill="FFFFFF"/>
        </w:rPr>
        <w:t>, weighted by BPUE</w:t>
      </w:r>
      <w:r w:rsidR="00F65A6C">
        <w:rPr>
          <w:rStyle w:val="normaltextrun"/>
          <w:rFonts w:eastAsiaTheme="minorEastAsia" w:cs="Arial"/>
          <w:color w:val="000000"/>
          <w:shd w:val="clear" w:color="auto" w:fill="FFFFFF"/>
        </w:rPr>
        <w:t xml:space="preserve">, as well as the standard deviation. The ‘preferred’ salinity range of each </w:t>
      </w:r>
      <w:r w:rsidR="005044BB">
        <w:rPr>
          <w:rStyle w:val="normaltextrun"/>
          <w:rFonts w:eastAsiaTheme="minorEastAsia" w:cs="Arial"/>
          <w:color w:val="000000"/>
          <w:shd w:val="clear" w:color="auto" w:fill="FFFFFF"/>
        </w:rPr>
        <w:t>taxon</w:t>
      </w:r>
      <w:r w:rsidR="00F65A6C">
        <w:rPr>
          <w:rStyle w:val="normaltextrun"/>
          <w:rFonts w:eastAsiaTheme="minorEastAsia" w:cs="Arial"/>
          <w:color w:val="000000"/>
          <w:shd w:val="clear" w:color="auto" w:fill="FFFFFF"/>
        </w:rPr>
        <w:t xml:space="preserve"> was then noted as the weighted mean ± the standard deviation</w:t>
      </w:r>
      <w:r w:rsidR="002D1182">
        <w:rPr>
          <w:rStyle w:val="normaltextrun"/>
          <w:rFonts w:eastAsiaTheme="minorEastAsia" w:cs="Arial"/>
          <w:color w:val="000000"/>
          <w:shd w:val="clear" w:color="auto" w:fill="FFFFFF"/>
        </w:rPr>
        <w:t>, with the lower limit set to 0 because salinity cannot be negative</w:t>
      </w:r>
      <w:r w:rsidR="00F65A6C">
        <w:rPr>
          <w:rStyle w:val="normaltextrun"/>
          <w:rFonts w:eastAsiaTheme="minorEastAsia" w:cs="Arial"/>
          <w:color w:val="000000"/>
          <w:shd w:val="clear" w:color="auto" w:fill="FFFFFF"/>
        </w:rPr>
        <w:t xml:space="preserve">. An ANOVA was </w:t>
      </w:r>
      <w:r w:rsidR="597C758D" w:rsidRPr="7AA32666">
        <w:rPr>
          <w:rStyle w:val="normaltextrun"/>
          <w:rFonts w:eastAsiaTheme="minorEastAsia" w:cs="Arial"/>
          <w:color w:val="000000"/>
          <w:shd w:val="clear" w:color="auto" w:fill="FFFFFF"/>
        </w:rPr>
        <w:t>used</w:t>
      </w:r>
      <w:r w:rsidR="00F65A6C">
        <w:rPr>
          <w:rStyle w:val="normaltextrun"/>
          <w:rFonts w:eastAsiaTheme="minorEastAsia" w:cs="Arial"/>
          <w:color w:val="000000"/>
          <w:shd w:val="clear" w:color="auto" w:fill="FFFFFF"/>
        </w:rPr>
        <w:t xml:space="preserve"> to determine if there </w:t>
      </w:r>
      <w:r w:rsidR="005044BB">
        <w:rPr>
          <w:rStyle w:val="normaltextrun"/>
          <w:rFonts w:eastAsiaTheme="minorEastAsia" w:cs="Arial"/>
          <w:color w:val="000000"/>
          <w:shd w:val="clear" w:color="auto" w:fill="FFFFFF"/>
        </w:rPr>
        <w:t>were</w:t>
      </w:r>
      <w:r w:rsidR="00F65A6C">
        <w:rPr>
          <w:rStyle w:val="normaltextrun"/>
          <w:rFonts w:eastAsiaTheme="minorEastAsia" w:cs="Arial"/>
          <w:color w:val="000000"/>
          <w:shd w:val="clear" w:color="auto" w:fill="FFFFFF"/>
        </w:rPr>
        <w:t xml:space="preserve"> any significant differences in the BPUE of a </w:t>
      </w:r>
      <w:r w:rsidR="005044BB">
        <w:rPr>
          <w:rStyle w:val="normaltextrun"/>
          <w:rFonts w:eastAsiaTheme="minorEastAsia" w:cs="Arial"/>
          <w:color w:val="000000"/>
          <w:shd w:val="clear" w:color="auto" w:fill="FFFFFF"/>
        </w:rPr>
        <w:t>target taxon</w:t>
      </w:r>
      <w:r w:rsidR="00F65A6C">
        <w:rPr>
          <w:rStyle w:val="normaltextrun"/>
          <w:rFonts w:eastAsiaTheme="minorEastAsia" w:cs="Arial"/>
          <w:color w:val="000000"/>
          <w:shd w:val="clear" w:color="auto" w:fill="FFFFFF"/>
        </w:rPr>
        <w:t xml:space="preserve"> between drought and wet years</w:t>
      </w:r>
      <w:r w:rsidR="00493583">
        <w:rPr>
          <w:rStyle w:val="normaltextrun"/>
          <w:rFonts w:eastAsiaTheme="minorEastAsia" w:cs="Arial"/>
          <w:color w:val="000000"/>
          <w:shd w:val="clear" w:color="auto" w:fill="FFFFFF"/>
        </w:rPr>
        <w:t>, limited to only samples collected within that taxa’s ‘preferred’ salinity zone.</w:t>
      </w:r>
      <w:r w:rsidR="00540EBB">
        <w:rPr>
          <w:rStyle w:val="normaltextrun"/>
          <w:rFonts w:eastAsiaTheme="minorEastAsia" w:cs="Arial"/>
          <w:color w:val="000000"/>
          <w:shd w:val="clear" w:color="auto" w:fill="FFFFFF"/>
        </w:rPr>
        <w:t xml:space="preserve"> </w:t>
      </w:r>
      <w:r w:rsidR="00297724">
        <w:rPr>
          <w:rStyle w:val="normaltextrun"/>
          <w:rFonts w:eastAsiaTheme="minorEastAsia" w:cs="Arial"/>
          <w:color w:val="000000"/>
          <w:shd w:val="clear" w:color="auto" w:fill="FFFFFF"/>
        </w:rPr>
        <w:t>Finally,</w:t>
      </w:r>
      <w:r w:rsidR="00540EBB">
        <w:rPr>
          <w:rStyle w:val="normaltextrun"/>
          <w:rFonts w:eastAsiaTheme="minorEastAsia" w:cs="Arial"/>
          <w:color w:val="000000"/>
          <w:shd w:val="clear" w:color="auto" w:fill="FFFFFF"/>
        </w:rPr>
        <w:t xml:space="preserve"> we plotted the distribution of each </w:t>
      </w:r>
      <w:r w:rsidR="2D671590" w:rsidRPr="7AA32666">
        <w:rPr>
          <w:rStyle w:val="normaltextrun"/>
          <w:rFonts w:eastAsiaTheme="minorEastAsia" w:cs="Arial"/>
          <w:color w:val="000000"/>
          <w:shd w:val="clear" w:color="auto" w:fill="FFFFFF"/>
        </w:rPr>
        <w:t>tax</w:t>
      </w:r>
      <w:r w:rsidR="64C69796" w:rsidRPr="7AA32666">
        <w:rPr>
          <w:rStyle w:val="normaltextrun"/>
          <w:rFonts w:eastAsiaTheme="minorEastAsia" w:cs="Arial"/>
          <w:color w:val="000000" w:themeColor="text1"/>
        </w:rPr>
        <w:t>on</w:t>
      </w:r>
      <w:r w:rsidR="2D671590" w:rsidRPr="7AA32666">
        <w:rPr>
          <w:rStyle w:val="normaltextrun"/>
          <w:rFonts w:eastAsiaTheme="minorEastAsia" w:cs="Arial"/>
          <w:color w:val="000000"/>
          <w:shd w:val="clear" w:color="auto" w:fill="FFFFFF"/>
        </w:rPr>
        <w:t xml:space="preserve">’s </w:t>
      </w:r>
      <w:r w:rsidR="71D61042" w:rsidRPr="7AA32666">
        <w:rPr>
          <w:rStyle w:val="normaltextrun"/>
          <w:rFonts w:eastAsiaTheme="minorEastAsia" w:cs="Arial"/>
          <w:color w:val="000000"/>
          <w:shd w:val="clear" w:color="auto" w:fill="FFFFFF"/>
        </w:rPr>
        <w:t>‘</w:t>
      </w:r>
      <w:r w:rsidR="2D671590" w:rsidRPr="7AA32666">
        <w:rPr>
          <w:rStyle w:val="normaltextrun"/>
          <w:rFonts w:eastAsiaTheme="minorEastAsia" w:cs="Arial"/>
          <w:color w:val="000000"/>
          <w:shd w:val="clear" w:color="auto" w:fill="FFFFFF"/>
        </w:rPr>
        <w:t>preferred</w:t>
      </w:r>
      <w:r w:rsidR="16EE3CA1" w:rsidRPr="7AA32666">
        <w:rPr>
          <w:rStyle w:val="normaltextrun"/>
          <w:rFonts w:eastAsiaTheme="minorEastAsia" w:cs="Arial"/>
          <w:color w:val="000000"/>
          <w:shd w:val="clear" w:color="auto" w:fill="FFFFFF"/>
        </w:rPr>
        <w:t>’</w:t>
      </w:r>
      <w:r w:rsidR="00540EBB">
        <w:rPr>
          <w:rStyle w:val="normaltextrun"/>
          <w:rFonts w:eastAsiaTheme="minorEastAsia" w:cs="Arial"/>
          <w:color w:val="000000"/>
          <w:shd w:val="clear" w:color="auto" w:fill="FFFFFF"/>
        </w:rPr>
        <w:t xml:space="preserve"> salinity zone across the estuary during drought and wet years to further examine how these zones changed across the estuary.</w:t>
      </w:r>
    </w:p>
    <w:p w14:paraId="6733D144" w14:textId="57A69503" w:rsidR="00AF133C" w:rsidRDefault="00AF133C" w:rsidP="00AF133C">
      <w:pPr>
        <w:pStyle w:val="Heading1"/>
      </w:pPr>
      <w:r>
        <w:t>Results</w:t>
      </w:r>
    </w:p>
    <w:p w14:paraId="2CAF702E" w14:textId="71566EF0" w:rsidR="00AF133C" w:rsidRDefault="00155B7C" w:rsidP="00155B7C">
      <w:pPr>
        <w:pStyle w:val="Heading2"/>
      </w:pPr>
      <w:r>
        <w:t xml:space="preserve">Regional </w:t>
      </w:r>
      <w:r w:rsidR="00FE249A">
        <w:t>Drought effects</w:t>
      </w:r>
    </w:p>
    <w:p w14:paraId="552F334E" w14:textId="55AEDF8A" w:rsidR="005D1737" w:rsidRDefault="00A16E00" w:rsidP="005D1737">
      <w:pPr>
        <w:ind w:firstLine="720"/>
      </w:pPr>
      <w:r>
        <w:t xml:space="preserve">Several significant </w:t>
      </w:r>
      <w:r w:rsidR="03DB85E2">
        <w:t>(p</w:t>
      </w:r>
      <w:r w:rsidR="28BF8D9E">
        <w:t xml:space="preserve"> </w:t>
      </w:r>
      <w:r w:rsidR="03DB85E2">
        <w:t>&lt;</w:t>
      </w:r>
      <w:r w:rsidR="28BF8D9E">
        <w:t xml:space="preserve"> </w:t>
      </w:r>
      <w:r w:rsidR="03DB85E2">
        <w:t>0.05)</w:t>
      </w:r>
      <w:r w:rsidR="44DF8835">
        <w:t xml:space="preserve"> </w:t>
      </w:r>
      <w:r>
        <w:t xml:space="preserve">differences in </w:t>
      </w:r>
      <w:r w:rsidR="5D5E87A6">
        <w:t>zooplankton</w:t>
      </w:r>
      <w:r>
        <w:t xml:space="preserve"> BPUE were found between Drought and Wet years</w:t>
      </w:r>
      <w:r w:rsidR="001158F2">
        <w:t xml:space="preserve"> (</w:t>
      </w:r>
      <w:r w:rsidR="001158F2">
        <w:fldChar w:fldCharType="begin"/>
      </w:r>
      <w:r w:rsidR="001158F2">
        <w:instrText xml:space="preserve"> REF _Ref116030773 \h </w:instrText>
      </w:r>
      <w:r w:rsidR="001158F2">
        <w:fldChar w:fldCharType="separate"/>
      </w:r>
      <w:r w:rsidR="001158F2">
        <w:t xml:space="preserve">Figure </w:t>
      </w:r>
      <w:r w:rsidR="001158F2">
        <w:rPr>
          <w:noProof/>
        </w:rPr>
        <w:t>1</w:t>
      </w:r>
      <w:r w:rsidR="001158F2">
        <w:fldChar w:fldCharType="end"/>
      </w:r>
      <w:r w:rsidR="001158F2">
        <w:t>)</w:t>
      </w:r>
      <w:r>
        <w:t>, however not all taxa showed th</w:t>
      </w:r>
      <w:r w:rsidR="005044BB">
        <w:t>is relationship</w:t>
      </w:r>
      <w:r>
        <w:t xml:space="preserve">, and not in all regions. </w:t>
      </w:r>
      <w:r w:rsidR="00C00F97">
        <w:t xml:space="preserve">The abundance of </w:t>
      </w:r>
      <w:r w:rsidR="00C00F97" w:rsidRPr="00E04D3C">
        <w:rPr>
          <w:i/>
          <w:iCs/>
        </w:rPr>
        <w:t>Daphnia</w:t>
      </w:r>
      <w:r w:rsidR="00E04D3C" w:rsidRPr="00E04D3C">
        <w:rPr>
          <w:i/>
          <w:iCs/>
        </w:rPr>
        <w:t xml:space="preserve"> </w:t>
      </w:r>
      <w:r w:rsidR="00E04D3C" w:rsidRPr="00FD2CB9">
        <w:t>spp.</w:t>
      </w:r>
      <w:r w:rsidR="00C00F97">
        <w:t xml:space="preserve"> significantly decreased in the Suisun Marsh </w:t>
      </w:r>
      <w:r w:rsidR="19972DBA">
        <w:t>(</w:t>
      </w:r>
      <w:r w:rsidR="334239E5">
        <w:t xml:space="preserve">-89.7% change) </w:t>
      </w:r>
      <w:r w:rsidR="00C00F97">
        <w:t xml:space="preserve">and Suisun Bay </w:t>
      </w:r>
      <w:r w:rsidR="334239E5">
        <w:t xml:space="preserve">(-93.3% change) </w:t>
      </w:r>
      <w:r w:rsidR="00C00F97">
        <w:t xml:space="preserve">regions during Drought </w:t>
      </w:r>
      <w:r w:rsidR="00AB31A0">
        <w:t>years but</w:t>
      </w:r>
      <w:r w:rsidR="00C00F97">
        <w:t xml:space="preserve"> didn’t </w:t>
      </w:r>
      <w:r w:rsidR="1E675675">
        <w:t xml:space="preserve">have </w:t>
      </w:r>
      <w:r w:rsidR="00C00F97">
        <w:t xml:space="preserve">any significant changes in upstream regions. </w:t>
      </w:r>
      <w:r w:rsidR="00400F67">
        <w:t xml:space="preserve">The invasive cyclopoid </w:t>
      </w:r>
      <w:r w:rsidR="00400F67">
        <w:rPr>
          <w:i/>
          <w:iCs/>
        </w:rPr>
        <w:t>L. tetraspina</w:t>
      </w:r>
      <w:r w:rsidR="00400F67">
        <w:t xml:space="preserve"> saw very large increases</w:t>
      </w:r>
      <w:r w:rsidR="00C76461">
        <w:t xml:space="preserve"> during Drought years</w:t>
      </w:r>
      <w:r w:rsidR="00400F67">
        <w:t xml:space="preserve"> in Suisun Marsh </w:t>
      </w:r>
      <w:r w:rsidR="32405912">
        <w:t>(</w:t>
      </w:r>
      <w:r w:rsidR="545022E3">
        <w:t xml:space="preserve">205.4% change) </w:t>
      </w:r>
      <w:r w:rsidR="00400F67">
        <w:t>and the Confluence</w:t>
      </w:r>
      <w:r w:rsidR="545022E3">
        <w:t xml:space="preserve"> (</w:t>
      </w:r>
      <w:r w:rsidR="03DB85E2">
        <w:t>99.6% change)</w:t>
      </w:r>
      <w:r w:rsidR="4DB83D69">
        <w:t>,</w:t>
      </w:r>
      <w:r w:rsidR="00C76461">
        <w:t xml:space="preserve"> while the mysid </w:t>
      </w:r>
      <w:r w:rsidR="00C76461">
        <w:rPr>
          <w:i/>
          <w:iCs/>
        </w:rPr>
        <w:t xml:space="preserve">H. longirostris </w:t>
      </w:r>
      <w:r w:rsidR="00C76461">
        <w:t xml:space="preserve">was the only taxon that saw no significant changes </w:t>
      </w:r>
      <w:r w:rsidR="3CC3F01A">
        <w:t>during</w:t>
      </w:r>
      <w:r w:rsidR="00C76461">
        <w:t xml:space="preserve"> Drought. </w:t>
      </w:r>
      <w:r w:rsidR="00C76461">
        <w:lastRenderedPageBreak/>
        <w:t xml:space="preserve">The calanoid copepod </w:t>
      </w:r>
      <w:r w:rsidR="00C76461">
        <w:rPr>
          <w:i/>
          <w:iCs/>
        </w:rPr>
        <w:t>P. forbesi</w:t>
      </w:r>
      <w:r w:rsidR="00C76461">
        <w:t xml:space="preserve"> saw significant changes in abundance during Drought years in each region, increasing in </w:t>
      </w:r>
      <w:r w:rsidR="3ED3ACF1">
        <w:t>the</w:t>
      </w:r>
      <w:r w:rsidR="00C76461">
        <w:t xml:space="preserve"> upstream </w:t>
      </w:r>
      <w:r w:rsidR="3ED3ACF1">
        <w:t xml:space="preserve">regions </w:t>
      </w:r>
      <w:r w:rsidR="6903F5C1">
        <w:t>(</w:t>
      </w:r>
      <w:r w:rsidR="3ED3ACF1">
        <w:t>South Central = 64.2% change, C</w:t>
      </w:r>
      <w:r w:rsidR="426CAACB">
        <w:t>onfluence</w:t>
      </w:r>
      <w:r w:rsidR="13869195">
        <w:t xml:space="preserve"> =</w:t>
      </w:r>
      <w:r w:rsidR="426CAACB">
        <w:t xml:space="preserve"> </w:t>
      </w:r>
      <w:r w:rsidR="0A1BEE36">
        <w:t>4.9% change</w:t>
      </w:r>
      <w:r w:rsidR="59F35F01">
        <w:t>)</w:t>
      </w:r>
      <w:r w:rsidR="13869195">
        <w:t xml:space="preserve"> </w:t>
      </w:r>
      <w:r w:rsidR="00584F88">
        <w:t>and decreasing in the downstream</w:t>
      </w:r>
      <w:r w:rsidR="74EF2BF4">
        <w:t xml:space="preserve"> regions</w:t>
      </w:r>
      <w:r w:rsidR="252B19E3">
        <w:t xml:space="preserve"> </w:t>
      </w:r>
      <w:r w:rsidR="74EF2BF4">
        <w:t>(</w:t>
      </w:r>
      <w:r w:rsidR="252B19E3">
        <w:t>Suisun</w:t>
      </w:r>
      <w:r w:rsidR="3ECBECBF">
        <w:t xml:space="preserve"> marsh</w:t>
      </w:r>
      <w:r w:rsidR="6D43CAFD">
        <w:t xml:space="preserve"> </w:t>
      </w:r>
      <w:r w:rsidR="252B19E3">
        <w:t xml:space="preserve">= </w:t>
      </w:r>
      <w:r w:rsidR="6D43CAFD">
        <w:t xml:space="preserve"> </w:t>
      </w:r>
      <w:r w:rsidR="252B19E3">
        <w:t>-</w:t>
      </w:r>
      <w:r w:rsidR="6D43CAFD">
        <w:t>67.4% change</w:t>
      </w:r>
      <w:r w:rsidR="41EB2E62">
        <w:t xml:space="preserve"> </w:t>
      </w:r>
      <w:r w:rsidR="252B19E3">
        <w:t>Suisun</w:t>
      </w:r>
      <w:r w:rsidR="41EB2E62">
        <w:t xml:space="preserve"> Bay</w:t>
      </w:r>
      <w:r w:rsidR="293A1CBC">
        <w:t xml:space="preserve"> </w:t>
      </w:r>
      <w:r w:rsidR="252B19E3">
        <w:t>=</w:t>
      </w:r>
      <w:r w:rsidR="508C72FC">
        <w:t xml:space="preserve"> </w:t>
      </w:r>
      <w:r w:rsidR="252B19E3">
        <w:t>-</w:t>
      </w:r>
      <w:r w:rsidR="508C72FC">
        <w:t>73.5% change</w:t>
      </w:r>
      <w:r w:rsidR="252B19E3">
        <w:t>)</w:t>
      </w:r>
      <w:r w:rsidR="00584F88">
        <w:t>.</w:t>
      </w:r>
    </w:p>
    <w:p w14:paraId="2BF29114" w14:textId="568CED5F" w:rsidR="001158F2" w:rsidRDefault="00E23CB0" w:rsidP="001158F2">
      <w:pPr>
        <w:keepNext/>
      </w:pPr>
      <w:r>
        <w:rPr>
          <w:noProof/>
        </w:rPr>
        <w:drawing>
          <wp:inline distT="0" distB="0" distL="0" distR="0" wp14:anchorId="00FA6B04" wp14:editId="47A35921">
            <wp:extent cx="5943600" cy="594360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solidFill>
                        <a:schemeClr val="accent1"/>
                      </a:solidFill>
                    </a:ln>
                  </pic:spPr>
                </pic:pic>
              </a:graphicData>
            </a:graphic>
          </wp:inline>
        </w:drawing>
      </w:r>
    </w:p>
    <w:p w14:paraId="730385A5" w14:textId="253BF02A" w:rsidR="00155B7C" w:rsidRDefault="001158F2" w:rsidP="001158F2">
      <w:pPr>
        <w:pStyle w:val="Caption"/>
      </w:pPr>
      <w:bookmarkStart w:id="1" w:name="_Ref116030773"/>
      <w:r>
        <w:t xml:space="preserve">Figure </w:t>
      </w:r>
      <w:r>
        <w:fldChar w:fldCharType="begin"/>
      </w:r>
      <w:r>
        <w:instrText>SEQ Figure \* ARABIC</w:instrText>
      </w:r>
      <w:r>
        <w:fldChar w:fldCharType="separate"/>
      </w:r>
      <w:r w:rsidR="00FF09B5">
        <w:rPr>
          <w:noProof/>
        </w:rPr>
        <w:t>2</w:t>
      </w:r>
      <w:r>
        <w:fldChar w:fldCharType="end"/>
      </w:r>
      <w:bookmarkEnd w:id="1"/>
      <w:r>
        <w:t xml:space="preserve"> Changes in average annual BPUE for target taxa and each analyzed region. Percent change shown represents the average change in BPUE from Wet to Drought years. Red shading represents an increase, blue shading represents a decrease in abundance.</w:t>
      </w:r>
    </w:p>
    <w:p w14:paraId="14000EF3" w14:textId="77777777" w:rsidR="002067AB" w:rsidRDefault="002067AB" w:rsidP="002067AB">
      <w:pPr>
        <w:pStyle w:val="Heading2"/>
      </w:pPr>
      <w:r>
        <w:t>Environmental Parameters</w:t>
      </w:r>
    </w:p>
    <w:p w14:paraId="5CE003EC" w14:textId="10C4ECDB" w:rsidR="00F15A19" w:rsidRPr="00072D0E" w:rsidRDefault="002067AB" w:rsidP="00014633">
      <w:pPr>
        <w:ind w:firstLine="720"/>
      </w:pPr>
      <w:r>
        <w:t>Salinity was a significant factor in predicting the abundance of all taxa in the study area</w:t>
      </w:r>
      <w:r w:rsidR="00071DB8">
        <w:t xml:space="preserve"> (</w:t>
      </w:r>
      <w:r w:rsidR="00071DB8">
        <w:fldChar w:fldCharType="begin"/>
      </w:r>
      <w:r w:rsidR="00071DB8">
        <w:instrText xml:space="preserve"> REF _Ref116038205 \h </w:instrText>
      </w:r>
      <w:r w:rsidR="00071DB8">
        <w:fldChar w:fldCharType="separate"/>
      </w:r>
      <w:r w:rsidR="00071DB8">
        <w:t xml:space="preserve">Table </w:t>
      </w:r>
      <w:r w:rsidR="00071DB8">
        <w:rPr>
          <w:noProof/>
        </w:rPr>
        <w:t>1</w:t>
      </w:r>
      <w:r w:rsidR="00071DB8">
        <w:fldChar w:fldCharType="end"/>
      </w:r>
      <w:r w:rsidR="00071DB8">
        <w:t>)</w:t>
      </w:r>
      <w:r>
        <w:t xml:space="preserve">. </w:t>
      </w:r>
      <w:r w:rsidR="26CA4EF6">
        <w:t>Salinity had the greatest impact on</w:t>
      </w:r>
      <w:r w:rsidR="0D173270">
        <w:t xml:space="preserve"> </w:t>
      </w:r>
      <w:r w:rsidR="61A7ADD2" w:rsidRPr="7AA32666">
        <w:rPr>
          <w:i/>
          <w:iCs/>
        </w:rPr>
        <w:t xml:space="preserve">Daphnia </w:t>
      </w:r>
      <w:r w:rsidR="1B131EB1" w:rsidRPr="00FD2CB9">
        <w:t>spp.</w:t>
      </w:r>
      <w:r w:rsidR="1B131EB1">
        <w:t xml:space="preserve"> </w:t>
      </w:r>
      <w:r w:rsidR="00F91CCF">
        <w:t>presence</w:t>
      </w:r>
      <w:r w:rsidR="003E2536">
        <w:t xml:space="preserve"> </w:t>
      </w:r>
      <w:r w:rsidR="00072D0E">
        <w:lastRenderedPageBreak/>
        <w:t>(adjusted r</w:t>
      </w:r>
      <w:r w:rsidR="00072D0E">
        <w:rPr>
          <w:vertAlign w:val="superscript"/>
        </w:rPr>
        <w:t>2</w:t>
      </w:r>
      <w:r w:rsidR="00072D0E">
        <w:t xml:space="preserve"> = 0.239) of all the taxa, likely because of </w:t>
      </w:r>
      <w:r w:rsidR="007F7433">
        <w:t>its</w:t>
      </w:r>
      <w:r w:rsidR="00072D0E">
        <w:t xml:space="preserve"> restriction </w:t>
      </w:r>
      <w:r w:rsidR="0FD3C07A">
        <w:t xml:space="preserve">to </w:t>
      </w:r>
      <w:r w:rsidR="00072D0E">
        <w:t xml:space="preserve">the </w:t>
      </w:r>
      <w:r w:rsidR="007F7433">
        <w:t xml:space="preserve">narrow </w:t>
      </w:r>
      <w:r w:rsidR="00072D0E">
        <w:t>freshwater range</w:t>
      </w:r>
      <w:r w:rsidR="00462883">
        <w:t xml:space="preserve"> (</w:t>
      </w:r>
      <w:r w:rsidR="00462883">
        <w:fldChar w:fldCharType="begin"/>
      </w:r>
      <w:r w:rsidR="00462883">
        <w:instrText xml:space="preserve"> REF _Ref116038620 \h </w:instrText>
      </w:r>
      <w:r w:rsidR="00462883">
        <w:fldChar w:fldCharType="separate"/>
      </w:r>
      <w:r w:rsidR="00462883">
        <w:t xml:space="preserve">Figure </w:t>
      </w:r>
      <w:r w:rsidR="00462883">
        <w:rPr>
          <w:noProof/>
        </w:rPr>
        <w:t>2</w:t>
      </w:r>
      <w:r w:rsidR="00462883">
        <w:fldChar w:fldCharType="end"/>
      </w:r>
      <w:r w:rsidR="00462883">
        <w:t>)</w:t>
      </w:r>
      <w:r w:rsidR="00072D0E">
        <w:t>.</w:t>
      </w:r>
      <w:r w:rsidR="00402A20">
        <w:t xml:space="preserve"> </w:t>
      </w:r>
      <w:r w:rsidR="00C464D4">
        <w:t xml:space="preserve">While the presence of </w:t>
      </w:r>
      <w:r w:rsidR="009656FC">
        <w:rPr>
          <w:i/>
          <w:iCs/>
        </w:rPr>
        <w:t>P. forbesi</w:t>
      </w:r>
      <w:r w:rsidR="00C464D4">
        <w:t xml:space="preserve"> has a weaker correlation with salinity and was found from freshwater through the LSZ,</w:t>
      </w:r>
      <w:r w:rsidR="009656FC">
        <w:t xml:space="preserve"> </w:t>
      </w:r>
      <w:r w:rsidR="0072566B">
        <w:t>its</w:t>
      </w:r>
      <w:r w:rsidR="009656FC">
        <w:t xml:space="preserve"> highest abundance</w:t>
      </w:r>
      <w:r w:rsidR="00C464D4">
        <w:t>s were in</w:t>
      </w:r>
      <w:r w:rsidR="009656FC">
        <w:t xml:space="preserve"> the freshwater range of the estuary. </w:t>
      </w:r>
      <w:r w:rsidR="003D3608">
        <w:t xml:space="preserve">Both </w:t>
      </w:r>
      <w:r w:rsidR="003D3608">
        <w:rPr>
          <w:i/>
          <w:iCs/>
        </w:rPr>
        <w:t xml:space="preserve">H. longirostris </w:t>
      </w:r>
      <w:r w:rsidR="003D3608">
        <w:t xml:space="preserve">and </w:t>
      </w:r>
      <w:r w:rsidR="003D3608">
        <w:rPr>
          <w:i/>
          <w:iCs/>
        </w:rPr>
        <w:t xml:space="preserve">L. tetraspina </w:t>
      </w:r>
      <w:r w:rsidR="003D3608">
        <w:t>had a wide salinity range correlated with higher abundances that stretched across the low-salinity zone.</w:t>
      </w:r>
    </w:p>
    <w:p w14:paraId="06238733" w14:textId="41B86721" w:rsidR="00402A20" w:rsidRDefault="00071DB8" w:rsidP="0056619F">
      <w:pPr>
        <w:pStyle w:val="Caption"/>
        <w:keepNext/>
      </w:pPr>
      <w:bookmarkStart w:id="2" w:name="_Ref116038205"/>
      <w:r>
        <w:t xml:space="preserve">Table </w:t>
      </w:r>
      <w:r>
        <w:fldChar w:fldCharType="begin"/>
      </w:r>
      <w:r>
        <w:instrText>SEQ Table \* ARABIC</w:instrText>
      </w:r>
      <w:r>
        <w:fldChar w:fldCharType="separate"/>
      </w:r>
      <w:r w:rsidR="00E606CA">
        <w:rPr>
          <w:noProof/>
        </w:rPr>
        <w:t>1</w:t>
      </w:r>
      <w:r>
        <w:fldChar w:fldCharType="end"/>
      </w:r>
      <w:bookmarkEnd w:id="2"/>
      <w:r>
        <w:t xml:space="preserve"> Model outputs for each taxa.</w:t>
      </w:r>
    </w:p>
    <w:tbl>
      <w:tblPr>
        <w:tblW w:w="9107"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465"/>
        <w:gridCol w:w="5632"/>
        <w:gridCol w:w="1005"/>
        <w:gridCol w:w="1005"/>
      </w:tblGrid>
      <w:tr w:rsidR="008B3A63" w:rsidRPr="008B3A63" w14:paraId="265B2F3B"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8B13593" w14:textId="77777777" w:rsidR="008B3A63" w:rsidRPr="008B3A63" w:rsidRDefault="008B3A63" w:rsidP="008B3A63">
            <w:pPr>
              <w:rPr>
                <w:sz w:val="20"/>
                <w:szCs w:val="20"/>
              </w:rPr>
            </w:pPr>
            <w:r w:rsidRPr="008B3A63">
              <w:rPr>
                <w:b/>
                <w:bCs/>
                <w:sz w:val="20"/>
                <w:szCs w:val="20"/>
              </w:rPr>
              <w:t>Taxa</w:t>
            </w:r>
          </w:p>
        </w:tc>
        <w:tc>
          <w:tcPr>
            <w:tcW w:w="5632" w:type="dxa"/>
            <w:shd w:val="clear" w:color="auto" w:fill="E9EBF5"/>
            <w:tcMar>
              <w:top w:w="12" w:type="dxa"/>
              <w:left w:w="12" w:type="dxa"/>
              <w:bottom w:w="0" w:type="dxa"/>
              <w:right w:w="12" w:type="dxa"/>
            </w:tcMar>
            <w:vAlign w:val="bottom"/>
            <w:hideMark/>
          </w:tcPr>
          <w:p w14:paraId="01611548" w14:textId="77777777" w:rsidR="008B3A63" w:rsidRPr="008B3A63" w:rsidRDefault="008B3A63" w:rsidP="008B3A63">
            <w:pPr>
              <w:rPr>
                <w:sz w:val="20"/>
                <w:szCs w:val="20"/>
              </w:rPr>
            </w:pPr>
            <w:r w:rsidRPr="008B3A63">
              <w:rPr>
                <w:b/>
                <w:bCs/>
                <w:sz w:val="20"/>
                <w:szCs w:val="20"/>
              </w:rPr>
              <w:t>Model</w:t>
            </w:r>
          </w:p>
        </w:tc>
        <w:tc>
          <w:tcPr>
            <w:tcW w:w="1005" w:type="dxa"/>
            <w:shd w:val="clear" w:color="auto" w:fill="E9EBF5"/>
            <w:tcMar>
              <w:top w:w="12" w:type="dxa"/>
              <w:left w:w="12" w:type="dxa"/>
              <w:bottom w:w="0" w:type="dxa"/>
              <w:right w:w="12" w:type="dxa"/>
            </w:tcMar>
            <w:vAlign w:val="bottom"/>
            <w:hideMark/>
          </w:tcPr>
          <w:p w14:paraId="047A2C93" w14:textId="77777777" w:rsidR="008B3A63" w:rsidRPr="008B3A63" w:rsidRDefault="008B3A63" w:rsidP="008B3A63">
            <w:pPr>
              <w:rPr>
                <w:sz w:val="20"/>
                <w:szCs w:val="20"/>
              </w:rPr>
            </w:pPr>
            <w:r w:rsidRPr="008B3A63">
              <w:rPr>
                <w:b/>
                <w:bCs/>
                <w:sz w:val="20"/>
                <w:szCs w:val="20"/>
              </w:rPr>
              <w:t>P-value</w:t>
            </w:r>
          </w:p>
        </w:tc>
        <w:tc>
          <w:tcPr>
            <w:tcW w:w="1005" w:type="dxa"/>
            <w:shd w:val="clear" w:color="auto" w:fill="E9EBF5"/>
            <w:tcMar>
              <w:top w:w="12" w:type="dxa"/>
              <w:left w:w="12" w:type="dxa"/>
              <w:bottom w:w="0" w:type="dxa"/>
              <w:right w:w="12" w:type="dxa"/>
            </w:tcMar>
            <w:vAlign w:val="bottom"/>
            <w:hideMark/>
          </w:tcPr>
          <w:p w14:paraId="5E0CA678" w14:textId="77777777" w:rsidR="008B3A63" w:rsidRPr="008B3A63" w:rsidRDefault="008B3A63" w:rsidP="008B3A63">
            <w:pPr>
              <w:rPr>
                <w:sz w:val="20"/>
                <w:szCs w:val="20"/>
              </w:rPr>
            </w:pPr>
            <w:r w:rsidRPr="008B3A63">
              <w:rPr>
                <w:b/>
                <w:bCs/>
                <w:sz w:val="20"/>
                <w:szCs w:val="20"/>
              </w:rPr>
              <w:t>R-sq.(adj)</w:t>
            </w:r>
          </w:p>
        </w:tc>
      </w:tr>
      <w:tr w:rsidR="008B3A63" w:rsidRPr="008B3A63" w14:paraId="3AA94FA7"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132FB8A9"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center"/>
            <w:hideMark/>
          </w:tcPr>
          <w:p w14:paraId="28CBF726"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33D538C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5F0318B" w14:textId="77777777" w:rsidR="008B3A63" w:rsidRPr="008B3A63" w:rsidRDefault="008B3A63" w:rsidP="008B3A63">
            <w:pPr>
              <w:rPr>
                <w:sz w:val="20"/>
                <w:szCs w:val="20"/>
              </w:rPr>
            </w:pPr>
            <w:r w:rsidRPr="008B3A63">
              <w:rPr>
                <w:sz w:val="20"/>
                <w:szCs w:val="20"/>
              </w:rPr>
              <w:t>0.239</w:t>
            </w:r>
          </w:p>
        </w:tc>
      </w:tr>
      <w:tr w:rsidR="008B3A63" w:rsidRPr="008B3A63" w14:paraId="6C67ED2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0C618F51" w14:textId="77777777" w:rsidR="008B3A63" w:rsidRPr="0072566B" w:rsidRDefault="008B3A63" w:rsidP="008B3A63">
            <w:pPr>
              <w:rPr>
                <w:i/>
                <w:iCs/>
                <w:sz w:val="20"/>
                <w:szCs w:val="20"/>
              </w:rPr>
            </w:pPr>
            <w:r w:rsidRPr="0072566B">
              <w:rPr>
                <w:i/>
                <w:iCs/>
                <w:sz w:val="20"/>
                <w:szCs w:val="20"/>
              </w:rPr>
              <w:t>Daphnia spp.</w:t>
            </w:r>
          </w:p>
        </w:tc>
        <w:tc>
          <w:tcPr>
            <w:tcW w:w="5632" w:type="dxa"/>
            <w:shd w:val="clear" w:color="auto" w:fill="E9EBF5"/>
            <w:tcMar>
              <w:top w:w="12" w:type="dxa"/>
              <w:left w:w="12" w:type="dxa"/>
              <w:bottom w:w="0" w:type="dxa"/>
              <w:right w:w="12" w:type="dxa"/>
            </w:tcMar>
            <w:vAlign w:val="bottom"/>
            <w:hideMark/>
          </w:tcPr>
          <w:p w14:paraId="15C3BB25" w14:textId="77777777" w:rsidR="008B3A63" w:rsidRPr="008B3A63" w:rsidRDefault="008B3A63" w:rsidP="008B3A63">
            <w:pPr>
              <w:rPr>
                <w:sz w:val="20"/>
                <w:szCs w:val="20"/>
              </w:rPr>
            </w:pPr>
            <w:r w:rsidRPr="008B3A63">
              <w:rPr>
                <w:sz w:val="20"/>
                <w:szCs w:val="20"/>
              </w:rPr>
              <w:t>BPUE ~ s(salinity) + s(month, k = 5) + s(Station, bs = "re")</w:t>
            </w:r>
          </w:p>
        </w:tc>
        <w:tc>
          <w:tcPr>
            <w:tcW w:w="1005" w:type="dxa"/>
            <w:shd w:val="clear" w:color="auto" w:fill="E9EBF5"/>
            <w:tcMar>
              <w:top w:w="12" w:type="dxa"/>
              <w:left w:w="12" w:type="dxa"/>
              <w:bottom w:w="0" w:type="dxa"/>
              <w:right w:w="12" w:type="dxa"/>
            </w:tcMar>
            <w:vAlign w:val="bottom"/>
            <w:hideMark/>
          </w:tcPr>
          <w:p w14:paraId="10EF2E12"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42C721C9" w14:textId="77777777" w:rsidR="008B3A63" w:rsidRPr="008B3A63" w:rsidRDefault="008B3A63" w:rsidP="008B3A63">
            <w:pPr>
              <w:rPr>
                <w:sz w:val="20"/>
                <w:szCs w:val="20"/>
              </w:rPr>
            </w:pPr>
            <w:r w:rsidRPr="008B3A63">
              <w:rPr>
                <w:sz w:val="20"/>
                <w:szCs w:val="20"/>
              </w:rPr>
              <w:t>0.161</w:t>
            </w:r>
          </w:p>
        </w:tc>
      </w:tr>
      <w:tr w:rsidR="008B3A63" w:rsidRPr="008B3A63" w14:paraId="41F830AD"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A025998"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77340770"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220E511F"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A4AC870" w14:textId="77777777" w:rsidR="008B3A63" w:rsidRPr="008B3A63" w:rsidRDefault="008B3A63" w:rsidP="008B3A63">
            <w:pPr>
              <w:rPr>
                <w:sz w:val="20"/>
                <w:szCs w:val="20"/>
              </w:rPr>
            </w:pPr>
            <w:r w:rsidRPr="008B3A63">
              <w:rPr>
                <w:sz w:val="20"/>
                <w:szCs w:val="20"/>
              </w:rPr>
              <w:t>0.035</w:t>
            </w:r>
          </w:p>
        </w:tc>
      </w:tr>
      <w:tr w:rsidR="008B3A63" w:rsidRPr="008B3A63" w14:paraId="23E5ED44"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9703B54" w14:textId="77777777" w:rsidR="008B3A63" w:rsidRPr="0072566B" w:rsidRDefault="008B3A63" w:rsidP="008B3A63">
            <w:pPr>
              <w:rPr>
                <w:i/>
                <w:iCs/>
                <w:sz w:val="20"/>
                <w:szCs w:val="20"/>
              </w:rPr>
            </w:pPr>
            <w:r w:rsidRPr="0072566B">
              <w:rPr>
                <w:i/>
                <w:iCs/>
                <w:sz w:val="20"/>
                <w:szCs w:val="20"/>
              </w:rPr>
              <w:t>H. longirostris</w:t>
            </w:r>
          </w:p>
        </w:tc>
        <w:tc>
          <w:tcPr>
            <w:tcW w:w="5632" w:type="dxa"/>
            <w:shd w:val="clear" w:color="auto" w:fill="E9EBF5"/>
            <w:tcMar>
              <w:top w:w="12" w:type="dxa"/>
              <w:left w:w="12" w:type="dxa"/>
              <w:bottom w:w="0" w:type="dxa"/>
              <w:right w:w="12" w:type="dxa"/>
            </w:tcMar>
            <w:vAlign w:val="center"/>
            <w:hideMark/>
          </w:tcPr>
          <w:p w14:paraId="11A10798"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9AD1248"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FA3399C" w14:textId="77777777" w:rsidR="008B3A63" w:rsidRPr="008B3A63" w:rsidRDefault="008B3A63" w:rsidP="008B3A63">
            <w:pPr>
              <w:rPr>
                <w:sz w:val="20"/>
                <w:szCs w:val="20"/>
              </w:rPr>
            </w:pPr>
            <w:r w:rsidRPr="008B3A63">
              <w:rPr>
                <w:sz w:val="20"/>
                <w:szCs w:val="20"/>
              </w:rPr>
              <w:t>0.0634</w:t>
            </w:r>
          </w:p>
        </w:tc>
      </w:tr>
      <w:tr w:rsidR="008B3A63" w:rsidRPr="008B3A63" w14:paraId="072D0E18"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46CC0A24"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1CADE90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56D0DB13"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25715094" w14:textId="77777777" w:rsidR="008B3A63" w:rsidRPr="008B3A63" w:rsidRDefault="008B3A63" w:rsidP="008B3A63">
            <w:pPr>
              <w:rPr>
                <w:sz w:val="20"/>
                <w:szCs w:val="20"/>
              </w:rPr>
            </w:pPr>
            <w:r w:rsidRPr="008B3A63">
              <w:rPr>
                <w:sz w:val="20"/>
                <w:szCs w:val="20"/>
              </w:rPr>
              <w:t>0.0248</w:t>
            </w:r>
          </w:p>
        </w:tc>
      </w:tr>
      <w:tr w:rsidR="008B3A63" w:rsidRPr="008B3A63" w14:paraId="1B0F7263"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66825767" w14:textId="77777777" w:rsidR="008B3A63" w:rsidRPr="0072566B" w:rsidRDefault="008B3A63" w:rsidP="008B3A63">
            <w:pPr>
              <w:rPr>
                <w:i/>
                <w:iCs/>
                <w:sz w:val="20"/>
                <w:szCs w:val="20"/>
              </w:rPr>
            </w:pPr>
            <w:r w:rsidRPr="0072566B">
              <w:rPr>
                <w:i/>
                <w:iCs/>
                <w:sz w:val="20"/>
                <w:szCs w:val="20"/>
              </w:rPr>
              <w:t>L. tetraspina</w:t>
            </w:r>
          </w:p>
        </w:tc>
        <w:tc>
          <w:tcPr>
            <w:tcW w:w="5632" w:type="dxa"/>
            <w:shd w:val="clear" w:color="auto" w:fill="E9EBF5"/>
            <w:tcMar>
              <w:top w:w="12" w:type="dxa"/>
              <w:left w:w="12" w:type="dxa"/>
              <w:bottom w:w="0" w:type="dxa"/>
              <w:right w:w="12" w:type="dxa"/>
            </w:tcMar>
            <w:vAlign w:val="center"/>
            <w:hideMark/>
          </w:tcPr>
          <w:p w14:paraId="315FFC76"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4A64FFE0"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1FB91961" w14:textId="77777777" w:rsidR="008B3A63" w:rsidRPr="008B3A63" w:rsidRDefault="008B3A63" w:rsidP="008B3A63">
            <w:pPr>
              <w:rPr>
                <w:sz w:val="20"/>
                <w:szCs w:val="20"/>
              </w:rPr>
            </w:pPr>
            <w:r w:rsidRPr="008B3A63">
              <w:rPr>
                <w:sz w:val="20"/>
                <w:szCs w:val="20"/>
              </w:rPr>
              <w:t>0.351</w:t>
            </w:r>
          </w:p>
        </w:tc>
      </w:tr>
      <w:tr w:rsidR="008B3A63" w:rsidRPr="008B3A63" w14:paraId="7A18F2A1"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3AA3F2C4"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3EA528E3" w14:textId="77777777" w:rsidR="008B3A63" w:rsidRPr="008B3A63" w:rsidRDefault="008B3A63" w:rsidP="008B3A63">
            <w:pPr>
              <w:rPr>
                <w:sz w:val="20"/>
                <w:szCs w:val="20"/>
              </w:rPr>
            </w:pPr>
            <w:r w:rsidRPr="008B3A63">
              <w:rPr>
                <w:sz w:val="20"/>
                <w:szCs w:val="20"/>
              </w:rPr>
              <w:t>Presence ~ s(salinity)</w:t>
            </w:r>
          </w:p>
        </w:tc>
        <w:tc>
          <w:tcPr>
            <w:tcW w:w="1005" w:type="dxa"/>
            <w:shd w:val="clear" w:color="auto" w:fill="E9EBF5"/>
            <w:tcMar>
              <w:top w:w="12" w:type="dxa"/>
              <w:left w:w="12" w:type="dxa"/>
              <w:bottom w:w="0" w:type="dxa"/>
              <w:right w:w="12" w:type="dxa"/>
            </w:tcMar>
            <w:vAlign w:val="bottom"/>
            <w:hideMark/>
          </w:tcPr>
          <w:p w14:paraId="611E6494" w14:textId="77777777" w:rsidR="008B3A63" w:rsidRPr="008B3A63" w:rsidRDefault="008B3A63" w:rsidP="008B3A63">
            <w:pPr>
              <w:rPr>
                <w:sz w:val="20"/>
                <w:szCs w:val="20"/>
              </w:rPr>
            </w:pPr>
            <w:r w:rsidRPr="008B3A63">
              <w:rPr>
                <w:sz w:val="20"/>
                <w:szCs w:val="20"/>
              </w:rPr>
              <w:t>0.00119</w:t>
            </w:r>
          </w:p>
        </w:tc>
        <w:tc>
          <w:tcPr>
            <w:tcW w:w="1005" w:type="dxa"/>
            <w:shd w:val="clear" w:color="auto" w:fill="E9EBF5"/>
            <w:tcMar>
              <w:top w:w="12" w:type="dxa"/>
              <w:left w:w="12" w:type="dxa"/>
              <w:bottom w:w="0" w:type="dxa"/>
              <w:right w:w="12" w:type="dxa"/>
            </w:tcMar>
            <w:vAlign w:val="bottom"/>
            <w:hideMark/>
          </w:tcPr>
          <w:p w14:paraId="660572FB" w14:textId="77777777" w:rsidR="008B3A63" w:rsidRPr="008B3A63" w:rsidRDefault="008B3A63" w:rsidP="008B3A63">
            <w:pPr>
              <w:rPr>
                <w:sz w:val="20"/>
                <w:szCs w:val="20"/>
              </w:rPr>
            </w:pPr>
            <w:r w:rsidRPr="008B3A63">
              <w:rPr>
                <w:sz w:val="20"/>
                <w:szCs w:val="20"/>
              </w:rPr>
              <w:t>0.0353</w:t>
            </w:r>
          </w:p>
        </w:tc>
      </w:tr>
      <w:tr w:rsidR="008B3A63" w:rsidRPr="008B3A63" w14:paraId="1CE46ADA" w14:textId="77777777" w:rsidTr="0056619F">
        <w:trPr>
          <w:cantSplit/>
          <w:trHeight w:hRule="exact" w:val="288"/>
        </w:trPr>
        <w:tc>
          <w:tcPr>
            <w:tcW w:w="1465" w:type="dxa"/>
            <w:shd w:val="clear" w:color="auto" w:fill="E9EBF5"/>
            <w:tcMar>
              <w:top w:w="12" w:type="dxa"/>
              <w:left w:w="12" w:type="dxa"/>
              <w:bottom w:w="0" w:type="dxa"/>
              <w:right w:w="12" w:type="dxa"/>
            </w:tcMar>
            <w:vAlign w:val="bottom"/>
            <w:hideMark/>
          </w:tcPr>
          <w:p w14:paraId="2A20F676" w14:textId="77777777" w:rsidR="008B3A63" w:rsidRPr="0072566B" w:rsidRDefault="008B3A63" w:rsidP="008B3A63">
            <w:pPr>
              <w:rPr>
                <w:i/>
                <w:iCs/>
                <w:sz w:val="20"/>
                <w:szCs w:val="20"/>
              </w:rPr>
            </w:pPr>
            <w:r w:rsidRPr="0072566B">
              <w:rPr>
                <w:i/>
                <w:iCs/>
                <w:sz w:val="20"/>
                <w:szCs w:val="20"/>
              </w:rPr>
              <w:t>P. forbesi</w:t>
            </w:r>
          </w:p>
        </w:tc>
        <w:tc>
          <w:tcPr>
            <w:tcW w:w="5632" w:type="dxa"/>
            <w:shd w:val="clear" w:color="auto" w:fill="E9EBF5"/>
            <w:tcMar>
              <w:top w:w="12" w:type="dxa"/>
              <w:left w:w="12" w:type="dxa"/>
              <w:bottom w:w="0" w:type="dxa"/>
              <w:right w:w="12" w:type="dxa"/>
            </w:tcMar>
            <w:vAlign w:val="center"/>
            <w:hideMark/>
          </w:tcPr>
          <w:p w14:paraId="4D9BDCF7" w14:textId="77777777" w:rsidR="008B3A63" w:rsidRPr="008B3A63" w:rsidRDefault="008B3A63" w:rsidP="008B3A63">
            <w:pPr>
              <w:rPr>
                <w:sz w:val="20"/>
                <w:szCs w:val="20"/>
              </w:rPr>
            </w:pPr>
            <w:r w:rsidRPr="008B3A63">
              <w:rPr>
                <w:sz w:val="20"/>
                <w:szCs w:val="20"/>
              </w:rPr>
              <w:t>BPUE ~ s(salinity) + s(month, k = 5)</w:t>
            </w:r>
          </w:p>
        </w:tc>
        <w:tc>
          <w:tcPr>
            <w:tcW w:w="1005" w:type="dxa"/>
            <w:shd w:val="clear" w:color="auto" w:fill="E9EBF5"/>
            <w:tcMar>
              <w:top w:w="12" w:type="dxa"/>
              <w:left w:w="12" w:type="dxa"/>
              <w:bottom w:w="0" w:type="dxa"/>
              <w:right w:w="12" w:type="dxa"/>
            </w:tcMar>
            <w:vAlign w:val="bottom"/>
            <w:hideMark/>
          </w:tcPr>
          <w:p w14:paraId="6F78D03C" w14:textId="77777777" w:rsidR="008B3A63" w:rsidRPr="008B3A63" w:rsidRDefault="008B3A63" w:rsidP="008B3A63">
            <w:pPr>
              <w:rPr>
                <w:sz w:val="20"/>
                <w:szCs w:val="20"/>
              </w:rPr>
            </w:pPr>
            <w:r w:rsidRPr="008B3A63">
              <w:rPr>
                <w:sz w:val="20"/>
                <w:szCs w:val="20"/>
              </w:rPr>
              <w:t>&lt;2e-16</w:t>
            </w:r>
          </w:p>
        </w:tc>
        <w:tc>
          <w:tcPr>
            <w:tcW w:w="1005" w:type="dxa"/>
            <w:shd w:val="clear" w:color="auto" w:fill="E9EBF5"/>
            <w:tcMar>
              <w:top w:w="12" w:type="dxa"/>
              <w:left w:w="12" w:type="dxa"/>
              <w:bottom w:w="0" w:type="dxa"/>
              <w:right w:w="12" w:type="dxa"/>
            </w:tcMar>
            <w:vAlign w:val="bottom"/>
            <w:hideMark/>
          </w:tcPr>
          <w:p w14:paraId="08D98C34" w14:textId="77777777" w:rsidR="008B3A63" w:rsidRPr="008B3A63" w:rsidRDefault="008B3A63" w:rsidP="008B3A63">
            <w:pPr>
              <w:rPr>
                <w:sz w:val="20"/>
                <w:szCs w:val="20"/>
              </w:rPr>
            </w:pPr>
            <w:r w:rsidRPr="008B3A63">
              <w:rPr>
                <w:sz w:val="20"/>
                <w:szCs w:val="20"/>
              </w:rPr>
              <w:t>0.184</w:t>
            </w:r>
          </w:p>
        </w:tc>
      </w:tr>
    </w:tbl>
    <w:p w14:paraId="58641ED7" w14:textId="172705F8" w:rsidR="002067AB" w:rsidRDefault="002067AB" w:rsidP="002067AB"/>
    <w:p w14:paraId="00DB708B" w14:textId="189EE16F" w:rsidR="003869FE" w:rsidRDefault="00F71D8B" w:rsidP="003C5E91">
      <w:r>
        <w:rPr>
          <w:noProof/>
        </w:rPr>
        <w:lastRenderedPageBreak/>
        <w:drawing>
          <wp:inline distT="0" distB="0" distL="0" distR="0" wp14:anchorId="2F1730FB" wp14:editId="59AC610A">
            <wp:extent cx="4867275" cy="7571317"/>
            <wp:effectExtent l="19050" t="19050" r="952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868932" cy="7573894"/>
                    </a:xfrm>
                    <a:prstGeom prst="rect">
                      <a:avLst/>
                    </a:prstGeom>
                    <a:noFill/>
                    <a:ln>
                      <a:solidFill>
                        <a:schemeClr val="tx1"/>
                      </a:solidFill>
                    </a:ln>
                  </pic:spPr>
                </pic:pic>
              </a:graphicData>
            </a:graphic>
          </wp:inline>
        </w:drawing>
      </w:r>
    </w:p>
    <w:p w14:paraId="1F30E319" w14:textId="4D4B5B1E" w:rsidR="003869FE" w:rsidRDefault="003869FE" w:rsidP="003869FE">
      <w:pPr>
        <w:pStyle w:val="Caption"/>
      </w:pPr>
      <w:bookmarkStart w:id="3" w:name="_Ref116038620"/>
      <w:bookmarkStart w:id="4" w:name="_Ref116038611"/>
      <w:r>
        <w:t xml:space="preserve">Figure </w:t>
      </w:r>
      <w:r>
        <w:fldChar w:fldCharType="begin"/>
      </w:r>
      <w:r>
        <w:instrText>SEQ Figure \* ARABIC</w:instrText>
      </w:r>
      <w:r>
        <w:fldChar w:fldCharType="separate"/>
      </w:r>
      <w:r w:rsidR="00FF09B5">
        <w:rPr>
          <w:noProof/>
        </w:rPr>
        <w:t>3</w:t>
      </w:r>
      <w:r>
        <w:fldChar w:fldCharType="end"/>
      </w:r>
      <w:bookmarkEnd w:id="3"/>
      <w:r>
        <w:t xml:space="preserve"> Model predictions for the </w:t>
      </w:r>
      <w:r w:rsidR="00967BDD">
        <w:t xml:space="preserve">impact of salinity on </w:t>
      </w:r>
      <w:r>
        <w:t xml:space="preserve">combined </w:t>
      </w:r>
      <w:r w:rsidR="008B4C2F">
        <w:t xml:space="preserve">predictions from the </w:t>
      </w:r>
      <w:r>
        <w:t xml:space="preserve">presence/absence and abundance models </w:t>
      </w:r>
      <w:r w:rsidR="008B4C2F">
        <w:t>(</w:t>
      </w:r>
      <w:r w:rsidR="00203A51">
        <w:t>i</w:t>
      </w:r>
      <w:r w:rsidR="008B4C2F">
        <w:t>.e., predicted probability of presence was multiplied by predicted abundance</w:t>
      </w:r>
      <w:r w:rsidR="00203A51">
        <w:t xml:space="preserve"> given presence</w:t>
      </w:r>
      <w:r w:rsidR="008B4C2F">
        <w:t xml:space="preserve">) </w:t>
      </w:r>
      <w:r>
        <w:t>for all four taxa.</w:t>
      </w:r>
      <w:bookmarkEnd w:id="4"/>
    </w:p>
    <w:p w14:paraId="04F657B2" w14:textId="798F0434" w:rsidR="00D1497F" w:rsidRDefault="00D1497F" w:rsidP="00D1497F"/>
    <w:p w14:paraId="7EA13619" w14:textId="4E0B4DF1" w:rsidR="00D1497F" w:rsidRDefault="009F34BC" w:rsidP="009F34BC">
      <w:pPr>
        <w:pStyle w:val="Heading2"/>
      </w:pPr>
      <w:r>
        <w:t>Drought and Salinity Zones</w:t>
      </w:r>
    </w:p>
    <w:p w14:paraId="22B9F796" w14:textId="0091E07F" w:rsidR="00CE7604" w:rsidRPr="00C730F6" w:rsidRDefault="00CE7604" w:rsidP="00CE7604">
      <w:r>
        <w:tab/>
      </w:r>
      <w:r w:rsidR="00014CC8">
        <w:rPr>
          <w:i/>
          <w:iCs/>
        </w:rPr>
        <w:t xml:space="preserve">Daphnia </w:t>
      </w:r>
      <w:r w:rsidR="00014CC8" w:rsidRPr="00FD2CB9">
        <w:t>spp.</w:t>
      </w:r>
      <w:r w:rsidR="00014CC8">
        <w:rPr>
          <w:i/>
          <w:iCs/>
        </w:rPr>
        <w:t xml:space="preserve"> </w:t>
      </w:r>
      <w:r w:rsidR="00014CC8">
        <w:t xml:space="preserve">had the smallest </w:t>
      </w:r>
      <w:r w:rsidR="008774BF">
        <w:t xml:space="preserve">range of ‘preferred’ salinity, with </w:t>
      </w:r>
      <w:r w:rsidR="00866F86">
        <w:t>its</w:t>
      </w:r>
      <w:r w:rsidR="008774BF">
        <w:t xml:space="preserve"> highest abundances being present in salinities below 0.5 ppt</w:t>
      </w:r>
      <w:r w:rsidR="00866F86">
        <w:t xml:space="preserve"> (</w:t>
      </w:r>
      <w:r w:rsidR="00866F86">
        <w:fldChar w:fldCharType="begin"/>
      </w:r>
      <w:r w:rsidR="00866F86">
        <w:instrText xml:space="preserve"> REF _Ref116049728 \h </w:instrText>
      </w:r>
      <w:r w:rsidR="00866F86">
        <w:fldChar w:fldCharType="separate"/>
      </w:r>
      <w:r w:rsidR="00866F86">
        <w:t xml:space="preserve">Figure </w:t>
      </w:r>
      <w:r w:rsidR="00866F86">
        <w:rPr>
          <w:noProof/>
        </w:rPr>
        <w:t>3</w:t>
      </w:r>
      <w:r w:rsidR="00866F86">
        <w:fldChar w:fldCharType="end"/>
      </w:r>
      <w:r w:rsidR="00866F86">
        <w:t>)</w:t>
      </w:r>
      <w:r w:rsidR="008774BF">
        <w:t>.</w:t>
      </w:r>
      <w:r w:rsidR="00C730F6">
        <w:t xml:space="preserve"> </w:t>
      </w:r>
      <w:r w:rsidR="00C730F6">
        <w:rPr>
          <w:i/>
          <w:iCs/>
        </w:rPr>
        <w:t>P. forbesi</w:t>
      </w:r>
      <w:r w:rsidR="00C730F6">
        <w:t xml:space="preserve"> was </w:t>
      </w:r>
      <w:r w:rsidR="4B979650">
        <w:t>also</w:t>
      </w:r>
      <w:r w:rsidR="4B3F9C63">
        <w:t xml:space="preserve"> </w:t>
      </w:r>
      <w:r w:rsidR="00C730F6">
        <w:t>most abundant in fresh</w:t>
      </w:r>
      <w:r w:rsidR="006E5616">
        <w:t>er</w:t>
      </w:r>
      <w:r w:rsidR="00C730F6">
        <w:t xml:space="preserve"> water up to 1.8 ppt. Both </w:t>
      </w:r>
      <w:r w:rsidR="00C730F6">
        <w:rPr>
          <w:i/>
          <w:iCs/>
        </w:rPr>
        <w:t xml:space="preserve">L. tetraspina </w:t>
      </w:r>
      <w:r w:rsidR="00C730F6">
        <w:t xml:space="preserve">and </w:t>
      </w:r>
      <w:r w:rsidR="00C730F6">
        <w:rPr>
          <w:i/>
          <w:iCs/>
        </w:rPr>
        <w:t>H. longirostris</w:t>
      </w:r>
      <w:r w:rsidR="00C730F6">
        <w:t xml:space="preserve"> had their highest abundances in the brackish </w:t>
      </w:r>
      <w:r w:rsidR="22F2F21F">
        <w:t>regions</w:t>
      </w:r>
      <w:r w:rsidR="006E5616">
        <w:t>, with a wide range of tolerable salinity</w:t>
      </w:r>
      <w:r w:rsidR="00C730F6">
        <w:t>.</w:t>
      </w:r>
    </w:p>
    <w:p w14:paraId="5A70587F" w14:textId="13C138D3" w:rsidR="003F796B" w:rsidRDefault="00366821" w:rsidP="003F796B">
      <w:pPr>
        <w:keepNext/>
      </w:pPr>
      <w:r>
        <w:rPr>
          <w:noProof/>
        </w:rPr>
        <w:drawing>
          <wp:inline distT="0" distB="0" distL="0" distR="0" wp14:anchorId="27BA8F1E" wp14:editId="5C2BB187">
            <wp:extent cx="5486398" cy="3657599"/>
            <wp:effectExtent l="19050" t="19050" r="19685"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a:noFill/>
                    <a:ln>
                      <a:solidFill>
                        <a:schemeClr val="tx1"/>
                      </a:solidFill>
                    </a:ln>
                  </pic:spPr>
                </pic:pic>
              </a:graphicData>
            </a:graphic>
          </wp:inline>
        </w:drawing>
      </w:r>
    </w:p>
    <w:p w14:paraId="2938B587" w14:textId="27AA8EAC" w:rsidR="00BF3555" w:rsidRDefault="003F796B" w:rsidP="003F796B">
      <w:pPr>
        <w:pStyle w:val="Caption"/>
      </w:pPr>
      <w:bookmarkStart w:id="5" w:name="_Ref116049728"/>
      <w:r>
        <w:t xml:space="preserve">Figure </w:t>
      </w:r>
      <w:r>
        <w:fldChar w:fldCharType="begin"/>
      </w:r>
      <w:r>
        <w:instrText>SEQ Figure \* ARABIC</w:instrText>
      </w:r>
      <w:r>
        <w:fldChar w:fldCharType="separate"/>
      </w:r>
      <w:r w:rsidR="00FF09B5">
        <w:rPr>
          <w:noProof/>
        </w:rPr>
        <w:t>4</w:t>
      </w:r>
      <w:r>
        <w:fldChar w:fldCharType="end"/>
      </w:r>
      <w:bookmarkEnd w:id="5"/>
      <w:r>
        <w:t xml:space="preserve"> </w:t>
      </w:r>
      <w:r w:rsidR="00A750FB">
        <w:t xml:space="preserve">Range of preferred salinity for each </w:t>
      </w:r>
      <w:r w:rsidR="00B12F9E">
        <w:t>taxon</w:t>
      </w:r>
      <w:r w:rsidR="00A750FB">
        <w:t>, with mean salinity</w:t>
      </w:r>
      <w:r w:rsidR="002F163E">
        <w:t xml:space="preserve"> weighted by average BPUE, +/- the standard </w:t>
      </w:r>
      <w:r w:rsidR="00B12F9E">
        <w:t>deviation.</w:t>
      </w:r>
      <w:r w:rsidR="00F944D2">
        <w:t xml:space="preserve"> As salinity cannot be negative, the lower limit for each range is set to 0.</w:t>
      </w:r>
    </w:p>
    <w:p w14:paraId="3B2BDEC6" w14:textId="46DCE3EC" w:rsidR="00F1192F" w:rsidRDefault="00464FF8" w:rsidP="00A54715">
      <w:r>
        <w:tab/>
        <w:t>With</w:t>
      </w:r>
      <w:r w:rsidR="00F1192F">
        <w:t>in</w:t>
      </w:r>
      <w:r>
        <w:t xml:space="preserve"> their ‘preferred’ salinity zone, only </w:t>
      </w:r>
      <w:r>
        <w:rPr>
          <w:i/>
          <w:iCs/>
        </w:rPr>
        <w:t>L. tetraspina</w:t>
      </w:r>
      <w:r>
        <w:t xml:space="preserve"> </w:t>
      </w:r>
      <w:r w:rsidR="00D05314">
        <w:t xml:space="preserve">a </w:t>
      </w:r>
      <w:r w:rsidR="00F1192F">
        <w:t xml:space="preserve">significant </w:t>
      </w:r>
      <w:r w:rsidR="00D05314">
        <w:t>effect of Drought</w:t>
      </w:r>
      <w:r w:rsidR="00761342">
        <w:t xml:space="preserve">, increasing in abundance </w:t>
      </w:r>
      <w:r w:rsidR="00C64092">
        <w:t>(</w:t>
      </w:r>
      <w:r w:rsidR="00C64092" w:rsidRPr="00FD2CB9">
        <w:rPr>
          <w:color w:val="FF0000"/>
        </w:rPr>
        <w:t>X</w:t>
      </w:r>
      <w:r w:rsidR="00C64092">
        <w:t xml:space="preserve">% change) </w:t>
      </w:r>
      <w:r w:rsidR="00761342">
        <w:t xml:space="preserve">during Drought years </w:t>
      </w:r>
      <w:r w:rsidR="00F1192F">
        <w:t>(</w:t>
      </w:r>
      <w:r w:rsidR="00FD7E95">
        <w:fldChar w:fldCharType="begin"/>
      </w:r>
      <w:r w:rsidR="00FD7E95">
        <w:instrText xml:space="preserve"> REF _Ref116051822 \h </w:instrText>
      </w:r>
      <w:r w:rsidR="00FD7E95">
        <w:fldChar w:fldCharType="separate"/>
      </w:r>
      <w:r w:rsidR="00FD7E95">
        <w:t xml:space="preserve">Table </w:t>
      </w:r>
      <w:r w:rsidR="00FD7E95">
        <w:rPr>
          <w:noProof/>
        </w:rPr>
        <w:t>2</w:t>
      </w:r>
      <w:r w:rsidR="00FD7E95">
        <w:fldChar w:fldCharType="end"/>
      </w:r>
      <w:r w:rsidR="00FD7E95">
        <w:t xml:space="preserve">, </w:t>
      </w:r>
      <w:r w:rsidR="00FD7E95">
        <w:fldChar w:fldCharType="begin"/>
      </w:r>
      <w:r w:rsidR="00FD7E95">
        <w:instrText xml:space="preserve"> REF _Ref116051829 \h </w:instrText>
      </w:r>
      <w:r w:rsidR="00FD7E95">
        <w:fldChar w:fldCharType="separate"/>
      </w:r>
      <w:r w:rsidR="00FD7E95">
        <w:t xml:space="preserve">Figure </w:t>
      </w:r>
      <w:r w:rsidR="00FD7E95">
        <w:rPr>
          <w:noProof/>
        </w:rPr>
        <w:t>4</w:t>
      </w:r>
      <w:r w:rsidR="00FD7E95">
        <w:fldChar w:fldCharType="end"/>
      </w:r>
      <w:r w:rsidR="00F1192F">
        <w:t>)</w:t>
      </w:r>
      <w:r w:rsidR="00761342">
        <w:t>.</w:t>
      </w:r>
      <w:r w:rsidR="00632B01">
        <w:t xml:space="preserve"> The other three taxa </w:t>
      </w:r>
      <w:r w:rsidR="007A2AC5">
        <w:t xml:space="preserve">saw no significant </w:t>
      </w:r>
      <w:r w:rsidR="005710F1">
        <w:t xml:space="preserve">effect of Drought on </w:t>
      </w:r>
      <w:r w:rsidR="007A2AC5">
        <w:t>average annual BPUE within their ‘preferred’ salinity range.</w:t>
      </w:r>
    </w:p>
    <w:p w14:paraId="76217339" w14:textId="2320A609" w:rsidR="00E606CA" w:rsidRDefault="00E606CA" w:rsidP="00E606CA">
      <w:pPr>
        <w:pStyle w:val="Caption"/>
        <w:keepNext/>
      </w:pPr>
      <w:bookmarkStart w:id="6" w:name="_Ref116051822"/>
      <w:r>
        <w:t xml:space="preserve">Table </w:t>
      </w:r>
      <w:r>
        <w:fldChar w:fldCharType="begin"/>
      </w:r>
      <w:r>
        <w:instrText>SEQ Table \* ARABIC</w:instrText>
      </w:r>
      <w:r>
        <w:fldChar w:fldCharType="separate"/>
      </w:r>
      <w:r>
        <w:rPr>
          <w:noProof/>
        </w:rPr>
        <w:t>2</w:t>
      </w:r>
      <w:r>
        <w:fldChar w:fldCharType="end"/>
      </w:r>
      <w:bookmarkEnd w:id="6"/>
      <w:r>
        <w:t xml:space="preserve"> A</w:t>
      </w:r>
      <w:r w:rsidR="00BE41F7">
        <w:t>N</w:t>
      </w:r>
      <w:r>
        <w:t>OV</w:t>
      </w:r>
      <w:r w:rsidR="00BE41F7">
        <w:t>A</w:t>
      </w:r>
      <w:r>
        <w:t xml:space="preserve"> model </w:t>
      </w:r>
      <w:r w:rsidR="00C154D7">
        <w:t>(</w:t>
      </w:r>
      <w:r w:rsidR="00C154D7" w:rsidRPr="00F1192F">
        <w:rPr>
          <w:sz w:val="20"/>
        </w:rPr>
        <w:t>log(BPUE + 1) ~ Drought</w:t>
      </w:r>
      <w:r w:rsidR="00C154D7">
        <w:t xml:space="preserve"> ) outputs</w:t>
      </w:r>
      <w:r>
        <w:t xml:space="preserve"> and Tukey HSD comparisons for each taxon's abundance between Drought and Wet years</w:t>
      </w:r>
      <w:r w:rsidR="009778AC">
        <w:t xml:space="preserve"> within their ‘preferred’ salinity zones</w:t>
      </w:r>
      <w:r>
        <w:t>.</w:t>
      </w:r>
    </w:p>
    <w:tbl>
      <w:tblPr>
        <w:tblW w:w="9350" w:type="dxa"/>
        <w:tblBorders>
          <w:top w:val="single" w:sz="4" w:space="0" w:color="auto"/>
          <w:left w:val="single" w:sz="4" w:space="0" w:color="auto"/>
          <w:bottom w:val="single" w:sz="4" w:space="0" w:color="auto"/>
          <w:right w:val="single" w:sz="4" w:space="0" w:color="auto"/>
          <w:insideH w:val="single" w:sz="8" w:space="0" w:color="FFFFFF"/>
          <w:insideV w:val="single" w:sz="8" w:space="0" w:color="FFFFFF"/>
        </w:tblBorders>
        <w:tblCellMar>
          <w:left w:w="0" w:type="dxa"/>
          <w:right w:w="0" w:type="dxa"/>
        </w:tblCellMar>
        <w:tblLook w:val="0600" w:firstRow="0" w:lastRow="0" w:firstColumn="0" w:lastColumn="0" w:noHBand="1" w:noVBand="1"/>
      </w:tblPr>
      <w:tblGrid>
        <w:gridCol w:w="1360"/>
        <w:gridCol w:w="2151"/>
        <w:gridCol w:w="1704"/>
        <w:gridCol w:w="1710"/>
        <w:gridCol w:w="2425"/>
      </w:tblGrid>
      <w:tr w:rsidR="009778AC" w:rsidRPr="00F1192F" w14:paraId="14090FE6" w14:textId="77777777" w:rsidTr="00FD2CB9">
        <w:trPr>
          <w:trHeight w:hRule="exact" w:val="288"/>
        </w:trPr>
        <w:tc>
          <w:tcPr>
            <w:tcW w:w="1360" w:type="dxa"/>
            <w:shd w:val="clear" w:color="auto" w:fill="E9EBF5"/>
            <w:tcMar>
              <w:top w:w="12" w:type="dxa"/>
              <w:left w:w="12" w:type="dxa"/>
              <w:bottom w:w="0" w:type="dxa"/>
              <w:right w:w="12" w:type="dxa"/>
            </w:tcMar>
            <w:vAlign w:val="bottom"/>
            <w:hideMark/>
          </w:tcPr>
          <w:p w14:paraId="11992251" w14:textId="77777777" w:rsidR="009778AC" w:rsidRPr="00F1192F" w:rsidRDefault="009778AC" w:rsidP="00F1192F">
            <w:pPr>
              <w:rPr>
                <w:sz w:val="20"/>
                <w:szCs w:val="18"/>
              </w:rPr>
            </w:pPr>
            <w:r w:rsidRPr="00F1192F">
              <w:rPr>
                <w:b/>
                <w:bCs/>
                <w:sz w:val="20"/>
                <w:szCs w:val="18"/>
              </w:rPr>
              <w:t>Taxa</w:t>
            </w:r>
          </w:p>
        </w:tc>
        <w:tc>
          <w:tcPr>
            <w:tcW w:w="2151" w:type="dxa"/>
            <w:shd w:val="clear" w:color="auto" w:fill="E9EBF5"/>
          </w:tcPr>
          <w:p w14:paraId="494EB645" w14:textId="77777777" w:rsidR="009778AC" w:rsidRDefault="009778AC" w:rsidP="00F1192F">
            <w:pPr>
              <w:rPr>
                <w:b/>
                <w:bCs/>
                <w:sz w:val="20"/>
                <w:szCs w:val="18"/>
              </w:rPr>
            </w:pPr>
            <w:r>
              <w:rPr>
                <w:b/>
                <w:bCs/>
                <w:sz w:val="20"/>
                <w:szCs w:val="18"/>
              </w:rPr>
              <w:t>Preferred Salinity Zone</w:t>
            </w:r>
          </w:p>
          <w:p w14:paraId="74B6A6A8" w14:textId="5DF634A6" w:rsidR="009778AC" w:rsidRPr="00F1192F" w:rsidRDefault="009778AC" w:rsidP="00F1192F">
            <w:pPr>
              <w:rPr>
                <w:b/>
                <w:bCs/>
                <w:sz w:val="20"/>
                <w:szCs w:val="18"/>
              </w:rPr>
            </w:pPr>
          </w:p>
        </w:tc>
        <w:tc>
          <w:tcPr>
            <w:tcW w:w="1704" w:type="dxa"/>
            <w:shd w:val="clear" w:color="auto" w:fill="E9EBF5"/>
          </w:tcPr>
          <w:p w14:paraId="6A07B240" w14:textId="36C24EE9" w:rsidR="00C12C51" w:rsidRDefault="00C12C51" w:rsidP="00F1192F">
            <w:pPr>
              <w:rPr>
                <w:b/>
                <w:bCs/>
                <w:sz w:val="20"/>
                <w:szCs w:val="18"/>
              </w:rPr>
            </w:pPr>
            <w:r>
              <w:rPr>
                <w:b/>
                <w:bCs/>
                <w:sz w:val="20"/>
                <w:szCs w:val="18"/>
              </w:rPr>
              <w:t>ANOVA F-value</w:t>
            </w:r>
          </w:p>
        </w:tc>
        <w:tc>
          <w:tcPr>
            <w:tcW w:w="1710" w:type="dxa"/>
            <w:shd w:val="clear" w:color="auto" w:fill="E9EBF5"/>
          </w:tcPr>
          <w:p w14:paraId="01C29348" w14:textId="72CE28FF" w:rsidR="00C12C51" w:rsidRDefault="00C12C51" w:rsidP="00F1192F">
            <w:pPr>
              <w:rPr>
                <w:b/>
                <w:bCs/>
                <w:sz w:val="20"/>
                <w:szCs w:val="18"/>
              </w:rPr>
            </w:pPr>
            <w:r>
              <w:rPr>
                <w:b/>
                <w:bCs/>
                <w:sz w:val="20"/>
                <w:szCs w:val="18"/>
              </w:rPr>
              <w:t>ANOVA P-value</w:t>
            </w:r>
          </w:p>
        </w:tc>
        <w:tc>
          <w:tcPr>
            <w:tcW w:w="2425" w:type="dxa"/>
            <w:shd w:val="clear" w:color="auto" w:fill="E9EBF5"/>
            <w:tcMar>
              <w:top w:w="12" w:type="dxa"/>
              <w:left w:w="12" w:type="dxa"/>
              <w:bottom w:w="0" w:type="dxa"/>
              <w:right w:w="12" w:type="dxa"/>
            </w:tcMar>
            <w:vAlign w:val="bottom"/>
            <w:hideMark/>
          </w:tcPr>
          <w:p w14:paraId="5ECDB0EB" w14:textId="1B6B6306" w:rsidR="009778AC" w:rsidRPr="00F1192F" w:rsidRDefault="009778AC" w:rsidP="00F1192F">
            <w:pPr>
              <w:rPr>
                <w:sz w:val="20"/>
                <w:szCs w:val="18"/>
              </w:rPr>
            </w:pPr>
            <w:r w:rsidRPr="00F1192F">
              <w:rPr>
                <w:b/>
                <w:bCs/>
                <w:sz w:val="20"/>
                <w:szCs w:val="18"/>
              </w:rPr>
              <w:t>W-D Tukey p-value</w:t>
            </w:r>
          </w:p>
        </w:tc>
      </w:tr>
      <w:tr w:rsidR="009778AC" w:rsidRPr="00F1192F" w14:paraId="000FEA1C" w14:textId="77777777" w:rsidTr="00FD2CB9">
        <w:trPr>
          <w:trHeight w:hRule="exact" w:val="288"/>
        </w:trPr>
        <w:tc>
          <w:tcPr>
            <w:tcW w:w="1360" w:type="dxa"/>
            <w:shd w:val="clear" w:color="auto" w:fill="E9EBF5"/>
            <w:tcMar>
              <w:top w:w="12" w:type="dxa"/>
              <w:left w:w="12" w:type="dxa"/>
              <w:bottom w:w="0" w:type="dxa"/>
              <w:right w:w="12" w:type="dxa"/>
            </w:tcMar>
            <w:vAlign w:val="bottom"/>
            <w:hideMark/>
          </w:tcPr>
          <w:p w14:paraId="3AB3ACF1" w14:textId="77777777" w:rsidR="009778AC" w:rsidRPr="00FD2CB9" w:rsidRDefault="009778AC" w:rsidP="00F1192F">
            <w:pPr>
              <w:rPr>
                <w:i/>
                <w:sz w:val="20"/>
                <w:szCs w:val="18"/>
              </w:rPr>
            </w:pPr>
            <w:r w:rsidRPr="00FD2CB9">
              <w:rPr>
                <w:i/>
                <w:sz w:val="20"/>
                <w:szCs w:val="18"/>
              </w:rPr>
              <w:t>Daphnia</w:t>
            </w:r>
          </w:p>
        </w:tc>
        <w:tc>
          <w:tcPr>
            <w:tcW w:w="2151" w:type="dxa"/>
            <w:shd w:val="clear" w:color="auto" w:fill="E9EBF5"/>
          </w:tcPr>
          <w:p w14:paraId="788FDEDB" w14:textId="614A75FA" w:rsidR="009778AC" w:rsidRPr="00F1192F" w:rsidRDefault="009778AC" w:rsidP="00F1192F">
            <w:pPr>
              <w:rPr>
                <w:sz w:val="20"/>
                <w:szCs w:val="18"/>
              </w:rPr>
            </w:pPr>
            <w:r>
              <w:rPr>
                <w:sz w:val="20"/>
                <w:szCs w:val="18"/>
              </w:rPr>
              <w:t>0-0.5 ppt</w:t>
            </w:r>
          </w:p>
        </w:tc>
        <w:tc>
          <w:tcPr>
            <w:tcW w:w="1704" w:type="dxa"/>
            <w:shd w:val="clear" w:color="auto" w:fill="E9EBF5"/>
          </w:tcPr>
          <w:p w14:paraId="668E976F" w14:textId="22E56E20" w:rsidR="00390701" w:rsidRDefault="00390701" w:rsidP="00F1192F">
            <w:pPr>
              <w:rPr>
                <w:sz w:val="20"/>
                <w:szCs w:val="18"/>
              </w:rPr>
            </w:pPr>
            <w:r>
              <w:rPr>
                <w:sz w:val="20"/>
                <w:szCs w:val="18"/>
              </w:rPr>
              <w:t>0.339</w:t>
            </w:r>
          </w:p>
        </w:tc>
        <w:tc>
          <w:tcPr>
            <w:tcW w:w="1710" w:type="dxa"/>
            <w:shd w:val="clear" w:color="auto" w:fill="E9EBF5"/>
          </w:tcPr>
          <w:p w14:paraId="6CCFEA10" w14:textId="18D2B5A1" w:rsidR="00C12C51" w:rsidRPr="00083479" w:rsidRDefault="00C12C51" w:rsidP="00F1192F">
            <w:pPr>
              <w:rPr>
                <w:sz w:val="20"/>
                <w:szCs w:val="18"/>
              </w:rPr>
            </w:pPr>
            <w:r w:rsidRPr="00083479">
              <w:rPr>
                <w:sz w:val="20"/>
                <w:szCs w:val="18"/>
              </w:rPr>
              <w:t>0.564</w:t>
            </w:r>
          </w:p>
        </w:tc>
        <w:tc>
          <w:tcPr>
            <w:tcW w:w="2425" w:type="dxa"/>
            <w:shd w:val="clear" w:color="auto" w:fill="E9EBF5"/>
            <w:tcMar>
              <w:top w:w="12" w:type="dxa"/>
              <w:left w:w="12" w:type="dxa"/>
              <w:bottom w:w="0" w:type="dxa"/>
              <w:right w:w="12" w:type="dxa"/>
            </w:tcMar>
            <w:vAlign w:val="bottom"/>
            <w:hideMark/>
          </w:tcPr>
          <w:p w14:paraId="513BD965" w14:textId="6DE45CFB" w:rsidR="009778AC" w:rsidRPr="00F1192F" w:rsidRDefault="009778AC" w:rsidP="00F1192F">
            <w:pPr>
              <w:rPr>
                <w:sz w:val="20"/>
                <w:szCs w:val="18"/>
              </w:rPr>
            </w:pPr>
            <w:r w:rsidRPr="00F1192F">
              <w:rPr>
                <w:sz w:val="20"/>
                <w:szCs w:val="18"/>
              </w:rPr>
              <w:t>0.5612784</w:t>
            </w:r>
          </w:p>
        </w:tc>
      </w:tr>
      <w:tr w:rsidR="009778AC" w:rsidRPr="00F1192F" w14:paraId="3FAE1018" w14:textId="77777777" w:rsidTr="00FD2CB9">
        <w:trPr>
          <w:trHeight w:hRule="exact" w:val="288"/>
        </w:trPr>
        <w:tc>
          <w:tcPr>
            <w:tcW w:w="1360" w:type="dxa"/>
            <w:shd w:val="clear" w:color="auto" w:fill="E9EBF5"/>
            <w:tcMar>
              <w:top w:w="12" w:type="dxa"/>
              <w:left w:w="12" w:type="dxa"/>
              <w:bottom w:w="0" w:type="dxa"/>
              <w:right w:w="12" w:type="dxa"/>
            </w:tcMar>
            <w:vAlign w:val="bottom"/>
            <w:hideMark/>
          </w:tcPr>
          <w:p w14:paraId="7D94F5A8" w14:textId="77777777" w:rsidR="009778AC" w:rsidRPr="00FD2CB9" w:rsidRDefault="009778AC" w:rsidP="00F1192F">
            <w:pPr>
              <w:rPr>
                <w:i/>
                <w:sz w:val="20"/>
                <w:szCs w:val="18"/>
              </w:rPr>
            </w:pPr>
            <w:r w:rsidRPr="00FD2CB9">
              <w:rPr>
                <w:i/>
                <w:sz w:val="20"/>
                <w:szCs w:val="18"/>
              </w:rPr>
              <w:t>H. longirostris</w:t>
            </w:r>
          </w:p>
        </w:tc>
        <w:tc>
          <w:tcPr>
            <w:tcW w:w="2151" w:type="dxa"/>
            <w:shd w:val="clear" w:color="auto" w:fill="E9EBF5"/>
          </w:tcPr>
          <w:p w14:paraId="45B99350" w14:textId="62027A98" w:rsidR="009778AC" w:rsidRPr="00F1192F" w:rsidRDefault="009778AC" w:rsidP="00F1192F">
            <w:pPr>
              <w:rPr>
                <w:sz w:val="20"/>
                <w:szCs w:val="18"/>
              </w:rPr>
            </w:pPr>
            <w:r>
              <w:rPr>
                <w:sz w:val="20"/>
                <w:szCs w:val="18"/>
              </w:rPr>
              <w:t>3.2 – 6.7 ppt</w:t>
            </w:r>
          </w:p>
        </w:tc>
        <w:tc>
          <w:tcPr>
            <w:tcW w:w="1704" w:type="dxa"/>
            <w:shd w:val="clear" w:color="auto" w:fill="E9EBF5"/>
          </w:tcPr>
          <w:p w14:paraId="55C71087" w14:textId="2831E63D" w:rsidR="00A663D1" w:rsidRDefault="00A663D1" w:rsidP="00F1192F">
            <w:pPr>
              <w:rPr>
                <w:sz w:val="20"/>
                <w:szCs w:val="18"/>
              </w:rPr>
            </w:pPr>
            <w:r>
              <w:rPr>
                <w:sz w:val="20"/>
                <w:szCs w:val="18"/>
              </w:rPr>
              <w:t>1.041</w:t>
            </w:r>
          </w:p>
        </w:tc>
        <w:tc>
          <w:tcPr>
            <w:tcW w:w="1710" w:type="dxa"/>
            <w:shd w:val="clear" w:color="auto" w:fill="E9EBF5"/>
          </w:tcPr>
          <w:p w14:paraId="6EC8BF3E" w14:textId="03C2731F" w:rsidR="00C12C51" w:rsidRDefault="00C12C51" w:rsidP="00F1192F">
            <w:pPr>
              <w:rPr>
                <w:sz w:val="20"/>
                <w:szCs w:val="18"/>
              </w:rPr>
            </w:pPr>
            <w:r>
              <w:rPr>
                <w:sz w:val="20"/>
                <w:szCs w:val="18"/>
              </w:rPr>
              <w:t>0.309</w:t>
            </w:r>
          </w:p>
        </w:tc>
        <w:tc>
          <w:tcPr>
            <w:tcW w:w="2425" w:type="dxa"/>
            <w:shd w:val="clear" w:color="auto" w:fill="E9EBF5"/>
            <w:tcMar>
              <w:top w:w="12" w:type="dxa"/>
              <w:left w:w="12" w:type="dxa"/>
              <w:bottom w:w="0" w:type="dxa"/>
              <w:right w:w="12" w:type="dxa"/>
            </w:tcMar>
            <w:vAlign w:val="bottom"/>
            <w:hideMark/>
          </w:tcPr>
          <w:p w14:paraId="7F0D6379" w14:textId="69DA179D" w:rsidR="009778AC" w:rsidRPr="00F1192F" w:rsidRDefault="009778AC" w:rsidP="00F1192F">
            <w:pPr>
              <w:rPr>
                <w:sz w:val="20"/>
                <w:szCs w:val="18"/>
              </w:rPr>
            </w:pPr>
            <w:r w:rsidRPr="00F1192F">
              <w:rPr>
                <w:sz w:val="20"/>
                <w:szCs w:val="18"/>
              </w:rPr>
              <w:t>0.309038</w:t>
            </w:r>
          </w:p>
        </w:tc>
      </w:tr>
      <w:tr w:rsidR="009778AC" w:rsidRPr="00F1192F" w14:paraId="1FC92CEE" w14:textId="77777777" w:rsidTr="00FD2CB9">
        <w:trPr>
          <w:trHeight w:hRule="exact" w:val="288"/>
        </w:trPr>
        <w:tc>
          <w:tcPr>
            <w:tcW w:w="1360" w:type="dxa"/>
            <w:shd w:val="clear" w:color="auto" w:fill="E9EBF5"/>
            <w:tcMar>
              <w:top w:w="12" w:type="dxa"/>
              <w:left w:w="12" w:type="dxa"/>
              <w:bottom w:w="0" w:type="dxa"/>
              <w:right w:w="12" w:type="dxa"/>
            </w:tcMar>
            <w:vAlign w:val="bottom"/>
            <w:hideMark/>
          </w:tcPr>
          <w:p w14:paraId="13AC3B5E" w14:textId="77777777" w:rsidR="009778AC" w:rsidRPr="00FD2CB9" w:rsidRDefault="009778AC" w:rsidP="00F1192F">
            <w:pPr>
              <w:rPr>
                <w:i/>
                <w:sz w:val="20"/>
                <w:szCs w:val="18"/>
              </w:rPr>
            </w:pPr>
            <w:r w:rsidRPr="00FD2CB9">
              <w:rPr>
                <w:i/>
                <w:sz w:val="20"/>
                <w:szCs w:val="18"/>
              </w:rPr>
              <w:t>L. tetraspina</w:t>
            </w:r>
          </w:p>
        </w:tc>
        <w:tc>
          <w:tcPr>
            <w:tcW w:w="2151" w:type="dxa"/>
            <w:shd w:val="clear" w:color="auto" w:fill="E9EBF5"/>
          </w:tcPr>
          <w:p w14:paraId="11C4269E" w14:textId="3CF5C58C" w:rsidR="009778AC" w:rsidRPr="00F1192F" w:rsidRDefault="009778AC" w:rsidP="00F1192F">
            <w:pPr>
              <w:rPr>
                <w:sz w:val="20"/>
                <w:szCs w:val="18"/>
              </w:rPr>
            </w:pPr>
            <w:r>
              <w:rPr>
                <w:sz w:val="20"/>
                <w:szCs w:val="18"/>
              </w:rPr>
              <w:t>1.6 – 9.1 ppt</w:t>
            </w:r>
          </w:p>
        </w:tc>
        <w:tc>
          <w:tcPr>
            <w:tcW w:w="1704" w:type="dxa"/>
            <w:shd w:val="clear" w:color="auto" w:fill="E9EBF5"/>
          </w:tcPr>
          <w:p w14:paraId="123F7B18" w14:textId="32D0B792" w:rsidR="006C7EB7" w:rsidRPr="00AD7A32" w:rsidRDefault="006C7EB7" w:rsidP="00F1192F">
            <w:pPr>
              <w:rPr>
                <w:sz w:val="20"/>
                <w:szCs w:val="18"/>
              </w:rPr>
            </w:pPr>
            <w:r w:rsidRPr="00FD2CB9">
              <w:rPr>
                <w:sz w:val="20"/>
                <w:szCs w:val="18"/>
              </w:rPr>
              <w:t>7.627</w:t>
            </w:r>
          </w:p>
        </w:tc>
        <w:tc>
          <w:tcPr>
            <w:tcW w:w="1710" w:type="dxa"/>
            <w:shd w:val="clear" w:color="auto" w:fill="E9EBF5"/>
          </w:tcPr>
          <w:p w14:paraId="5A591638" w14:textId="7B1FE920" w:rsidR="00C12C51" w:rsidRPr="0021086F" w:rsidRDefault="00C12C51" w:rsidP="00F1192F">
            <w:pPr>
              <w:rPr>
                <w:b/>
                <w:bCs/>
                <w:sz w:val="20"/>
                <w:szCs w:val="18"/>
              </w:rPr>
            </w:pPr>
            <w:r w:rsidRPr="0021086F">
              <w:rPr>
                <w:b/>
                <w:bCs/>
                <w:sz w:val="20"/>
                <w:szCs w:val="18"/>
              </w:rPr>
              <w:t>0.00552</w:t>
            </w:r>
          </w:p>
        </w:tc>
        <w:tc>
          <w:tcPr>
            <w:tcW w:w="2425" w:type="dxa"/>
            <w:shd w:val="clear" w:color="auto" w:fill="E9EBF5"/>
            <w:tcMar>
              <w:top w:w="12" w:type="dxa"/>
              <w:left w:w="12" w:type="dxa"/>
              <w:bottom w:w="0" w:type="dxa"/>
              <w:right w:w="12" w:type="dxa"/>
            </w:tcMar>
            <w:vAlign w:val="bottom"/>
            <w:hideMark/>
          </w:tcPr>
          <w:p w14:paraId="0E81ACA7" w14:textId="368E74D2" w:rsidR="009778AC" w:rsidRPr="003C7C00" w:rsidRDefault="00C12C51" w:rsidP="00F1192F">
            <w:pPr>
              <w:rPr>
                <w:b/>
                <w:bCs/>
                <w:sz w:val="20"/>
                <w:szCs w:val="18"/>
              </w:rPr>
            </w:pPr>
            <w:r w:rsidRPr="003C7C00">
              <w:rPr>
                <w:b/>
                <w:bCs/>
                <w:sz w:val="20"/>
                <w:szCs w:val="18"/>
              </w:rPr>
              <w:t>0.00</w:t>
            </w:r>
            <w:r>
              <w:rPr>
                <w:b/>
                <w:bCs/>
                <w:sz w:val="20"/>
                <w:szCs w:val="18"/>
              </w:rPr>
              <w:t>63117</w:t>
            </w:r>
          </w:p>
        </w:tc>
      </w:tr>
      <w:tr w:rsidR="009778AC" w:rsidRPr="00F1192F" w14:paraId="283AEB98" w14:textId="77777777" w:rsidTr="00FD2CB9">
        <w:trPr>
          <w:trHeight w:hRule="exact" w:val="288"/>
        </w:trPr>
        <w:tc>
          <w:tcPr>
            <w:tcW w:w="1360" w:type="dxa"/>
            <w:shd w:val="clear" w:color="auto" w:fill="E9EBF5"/>
            <w:tcMar>
              <w:top w:w="12" w:type="dxa"/>
              <w:left w:w="12" w:type="dxa"/>
              <w:bottom w:w="0" w:type="dxa"/>
              <w:right w:w="12" w:type="dxa"/>
            </w:tcMar>
            <w:vAlign w:val="bottom"/>
            <w:hideMark/>
          </w:tcPr>
          <w:p w14:paraId="03CD6B06" w14:textId="77777777" w:rsidR="009778AC" w:rsidRPr="00FD2CB9" w:rsidRDefault="009778AC" w:rsidP="00F1192F">
            <w:pPr>
              <w:rPr>
                <w:i/>
                <w:sz w:val="20"/>
                <w:szCs w:val="18"/>
              </w:rPr>
            </w:pPr>
            <w:r w:rsidRPr="00FD2CB9">
              <w:rPr>
                <w:i/>
                <w:sz w:val="20"/>
                <w:szCs w:val="18"/>
              </w:rPr>
              <w:t>P. forbesi</w:t>
            </w:r>
          </w:p>
        </w:tc>
        <w:tc>
          <w:tcPr>
            <w:tcW w:w="2151" w:type="dxa"/>
            <w:shd w:val="clear" w:color="auto" w:fill="E9EBF5"/>
          </w:tcPr>
          <w:p w14:paraId="7B0B552A" w14:textId="673B11C1" w:rsidR="009778AC" w:rsidRPr="00F1192F" w:rsidRDefault="009778AC" w:rsidP="00F1192F">
            <w:pPr>
              <w:rPr>
                <w:sz w:val="20"/>
                <w:szCs w:val="18"/>
              </w:rPr>
            </w:pPr>
            <w:r>
              <w:rPr>
                <w:sz w:val="20"/>
                <w:szCs w:val="18"/>
              </w:rPr>
              <w:t>0 – 1.8 ppt</w:t>
            </w:r>
          </w:p>
        </w:tc>
        <w:tc>
          <w:tcPr>
            <w:tcW w:w="1704" w:type="dxa"/>
            <w:shd w:val="clear" w:color="auto" w:fill="E9EBF5"/>
          </w:tcPr>
          <w:p w14:paraId="7D17F953" w14:textId="29E99A05" w:rsidR="004D21F9" w:rsidRDefault="004D21F9" w:rsidP="00F1192F">
            <w:pPr>
              <w:rPr>
                <w:sz w:val="20"/>
                <w:szCs w:val="18"/>
              </w:rPr>
            </w:pPr>
            <w:r>
              <w:rPr>
                <w:sz w:val="20"/>
                <w:szCs w:val="18"/>
              </w:rPr>
              <w:t>1.228</w:t>
            </w:r>
          </w:p>
        </w:tc>
        <w:tc>
          <w:tcPr>
            <w:tcW w:w="1710" w:type="dxa"/>
            <w:shd w:val="clear" w:color="auto" w:fill="E9EBF5"/>
          </w:tcPr>
          <w:p w14:paraId="3A58C018" w14:textId="7422FB84" w:rsidR="00C12C51" w:rsidRDefault="00C12C51" w:rsidP="00F1192F">
            <w:pPr>
              <w:rPr>
                <w:sz w:val="20"/>
                <w:szCs w:val="18"/>
              </w:rPr>
            </w:pPr>
            <w:r>
              <w:rPr>
                <w:sz w:val="20"/>
                <w:szCs w:val="18"/>
              </w:rPr>
              <w:t>0.269</w:t>
            </w:r>
          </w:p>
        </w:tc>
        <w:tc>
          <w:tcPr>
            <w:tcW w:w="2425" w:type="dxa"/>
            <w:shd w:val="clear" w:color="auto" w:fill="E9EBF5"/>
            <w:tcMar>
              <w:top w:w="12" w:type="dxa"/>
              <w:left w:w="12" w:type="dxa"/>
              <w:bottom w:w="0" w:type="dxa"/>
              <w:right w:w="12" w:type="dxa"/>
            </w:tcMar>
            <w:vAlign w:val="bottom"/>
            <w:hideMark/>
          </w:tcPr>
          <w:p w14:paraId="6E3CA961" w14:textId="3321FFA2" w:rsidR="009778AC" w:rsidRPr="00F1192F" w:rsidRDefault="009778AC" w:rsidP="00F1192F">
            <w:pPr>
              <w:rPr>
                <w:sz w:val="20"/>
                <w:szCs w:val="18"/>
              </w:rPr>
            </w:pPr>
            <w:r w:rsidRPr="00F1192F">
              <w:rPr>
                <w:sz w:val="20"/>
                <w:szCs w:val="18"/>
              </w:rPr>
              <w:t>0.3829747</w:t>
            </w:r>
          </w:p>
        </w:tc>
      </w:tr>
    </w:tbl>
    <w:p w14:paraId="2769A484" w14:textId="5EA625D3" w:rsidR="00F1192F" w:rsidRDefault="00F1192F" w:rsidP="00A54715"/>
    <w:p w14:paraId="6F1732FE" w14:textId="79180BA1" w:rsidR="00E606CA" w:rsidRDefault="00366821" w:rsidP="00E606CA">
      <w:pPr>
        <w:keepNext/>
      </w:pPr>
      <w:r>
        <w:rPr>
          <w:noProof/>
        </w:rPr>
        <w:lastRenderedPageBreak/>
        <w:drawing>
          <wp:inline distT="0" distB="0" distL="0" distR="0" wp14:anchorId="5041B3B9" wp14:editId="08F6B76E">
            <wp:extent cx="5943600" cy="594360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solidFill>
                        <a:schemeClr val="tx1"/>
                      </a:solidFill>
                    </a:ln>
                  </pic:spPr>
                </pic:pic>
              </a:graphicData>
            </a:graphic>
          </wp:inline>
        </w:drawing>
      </w:r>
    </w:p>
    <w:p w14:paraId="2705FC60" w14:textId="52E54AA6" w:rsidR="00051AEE" w:rsidRDefault="00E606CA" w:rsidP="00E606CA">
      <w:pPr>
        <w:pStyle w:val="Caption"/>
      </w:pPr>
      <w:bookmarkStart w:id="7" w:name="_Ref116051829"/>
      <w:r>
        <w:t xml:space="preserve">Figure </w:t>
      </w:r>
      <w:r>
        <w:fldChar w:fldCharType="begin"/>
      </w:r>
      <w:r>
        <w:instrText>SEQ Figure \* ARABIC</w:instrText>
      </w:r>
      <w:r>
        <w:fldChar w:fldCharType="separate"/>
      </w:r>
      <w:r w:rsidR="00FF09B5">
        <w:rPr>
          <w:noProof/>
        </w:rPr>
        <w:t>5</w:t>
      </w:r>
      <w:r>
        <w:fldChar w:fldCharType="end"/>
      </w:r>
      <w:bookmarkEnd w:id="7"/>
      <w:r>
        <w:t xml:space="preserve"> Boxplots of each taxon’s average annual BPUE within their 'preferred' salinity zone for Drought and Wet years.</w:t>
      </w:r>
    </w:p>
    <w:p w14:paraId="59FF363E" w14:textId="6CAD76E1" w:rsidR="00162073" w:rsidRPr="00B2779E" w:rsidRDefault="00817DC9" w:rsidP="00162073">
      <w:r>
        <w:t xml:space="preserve">Both </w:t>
      </w:r>
      <w:r w:rsidR="007D109B">
        <w:rPr>
          <w:i/>
          <w:iCs/>
        </w:rPr>
        <w:t xml:space="preserve">Daphnia </w:t>
      </w:r>
      <w:r w:rsidR="007D109B" w:rsidRPr="00FD2CB9">
        <w:t>spp</w:t>
      </w:r>
      <w:r w:rsidR="007D109B">
        <w:rPr>
          <w:i/>
          <w:iCs/>
        </w:rPr>
        <w:t>.</w:t>
      </w:r>
      <w:r>
        <w:rPr>
          <w:i/>
          <w:iCs/>
        </w:rPr>
        <w:t xml:space="preserve"> </w:t>
      </w:r>
      <w:r>
        <w:t xml:space="preserve">and </w:t>
      </w:r>
      <w:r>
        <w:rPr>
          <w:i/>
          <w:iCs/>
        </w:rPr>
        <w:t>P. forbesi</w:t>
      </w:r>
      <w:r w:rsidR="007D109B">
        <w:rPr>
          <w:i/>
          <w:iCs/>
        </w:rPr>
        <w:t xml:space="preserve"> </w:t>
      </w:r>
      <w:r w:rsidR="00464708">
        <w:t xml:space="preserve">saw their ‘preferred’ salinity zone shrink during Drought years, </w:t>
      </w:r>
      <w:r w:rsidR="00D758A9">
        <w:t>shifting that salinity zone out of Suisun and into the West Delta (</w:t>
      </w:r>
      <w:r w:rsidR="007B0068">
        <w:fldChar w:fldCharType="begin"/>
      </w:r>
      <w:r w:rsidR="007B0068">
        <w:instrText xml:space="preserve"> REF _Ref116053712 \h </w:instrText>
      </w:r>
      <w:r w:rsidR="007B0068">
        <w:fldChar w:fldCharType="separate"/>
      </w:r>
      <w:r w:rsidR="007B0068">
        <w:t xml:space="preserve">Figure </w:t>
      </w:r>
      <w:r w:rsidR="007B0068">
        <w:rPr>
          <w:noProof/>
        </w:rPr>
        <w:t>5</w:t>
      </w:r>
      <w:r w:rsidR="007B0068">
        <w:fldChar w:fldCharType="end"/>
      </w:r>
      <w:r w:rsidR="00D758A9">
        <w:t>).</w:t>
      </w:r>
      <w:r w:rsidR="00B2779E">
        <w:t xml:space="preserve"> </w:t>
      </w:r>
      <w:r w:rsidR="00B2779E">
        <w:rPr>
          <w:i/>
          <w:iCs/>
        </w:rPr>
        <w:t xml:space="preserve">L. tetraspina </w:t>
      </w:r>
      <w:r w:rsidR="00B2779E">
        <w:t xml:space="preserve">and </w:t>
      </w:r>
      <w:r w:rsidR="00B2779E">
        <w:rPr>
          <w:i/>
          <w:iCs/>
        </w:rPr>
        <w:t>H. longirostris</w:t>
      </w:r>
      <w:r w:rsidR="00B2779E">
        <w:t xml:space="preserve"> saw little change in their brackish ‘preferred’</w:t>
      </w:r>
      <w:r w:rsidR="00D6429B">
        <w:t xml:space="preserve"> salinity zones, which stayed located around the Suisun region</w:t>
      </w:r>
      <w:r w:rsidR="006B6741">
        <w:t xml:space="preserve"> during both Wet and Drought years.</w:t>
      </w:r>
    </w:p>
    <w:p w14:paraId="54B2EED4" w14:textId="0668A66B" w:rsidR="000E718F" w:rsidRDefault="00CA017B" w:rsidP="000E718F">
      <w:pPr>
        <w:keepNext/>
      </w:pPr>
      <w:r w:rsidRPr="00CA017B">
        <w:lastRenderedPageBreak/>
        <w:t xml:space="preserve"> </w:t>
      </w:r>
      <w:r>
        <w:rPr>
          <w:noProof/>
        </w:rPr>
        <w:drawing>
          <wp:inline distT="0" distB="0" distL="0" distR="0" wp14:anchorId="7E6A3D01" wp14:editId="418F13B6">
            <wp:extent cx="5942543" cy="4754034"/>
            <wp:effectExtent l="19050" t="19050" r="20320" b="279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2543" cy="4754034"/>
                    </a:xfrm>
                    <a:prstGeom prst="rect">
                      <a:avLst/>
                    </a:prstGeom>
                    <a:noFill/>
                    <a:ln>
                      <a:solidFill>
                        <a:schemeClr val="tx1"/>
                      </a:solidFill>
                    </a:ln>
                  </pic:spPr>
                </pic:pic>
              </a:graphicData>
            </a:graphic>
          </wp:inline>
        </w:drawing>
      </w:r>
    </w:p>
    <w:p w14:paraId="6E4700EA" w14:textId="384F11A7" w:rsidR="000831B0" w:rsidRPr="000831B0" w:rsidRDefault="000E718F" w:rsidP="000E718F">
      <w:pPr>
        <w:pStyle w:val="Caption"/>
      </w:pPr>
      <w:bookmarkStart w:id="8" w:name="_Ref116053712"/>
      <w:r>
        <w:t xml:space="preserve">Figure </w:t>
      </w:r>
      <w:r>
        <w:fldChar w:fldCharType="begin"/>
      </w:r>
      <w:r>
        <w:instrText>SEQ Figure \* ARABIC</w:instrText>
      </w:r>
      <w:r>
        <w:fldChar w:fldCharType="separate"/>
      </w:r>
      <w:r w:rsidR="00FF09B5">
        <w:rPr>
          <w:noProof/>
        </w:rPr>
        <w:t>6</w:t>
      </w:r>
      <w:r>
        <w:fldChar w:fldCharType="end"/>
      </w:r>
      <w:bookmarkEnd w:id="8"/>
      <w:r>
        <w:t xml:space="preserve"> Spatial distribution of each taxa's 'preferred' salinity zone for Drought and Wet years. Vertical dashed lines represent the</w:t>
      </w:r>
      <w:r w:rsidR="00B17D55">
        <w:t xml:space="preserve"> up and downstream</w:t>
      </w:r>
      <w:r>
        <w:t xml:space="preserve"> extent</w:t>
      </w:r>
      <w:r w:rsidR="00B17D55">
        <w:t>s</w:t>
      </w:r>
      <w:r>
        <w:t xml:space="preserve"> of the study area.</w:t>
      </w:r>
      <w:r w:rsidR="00CD42BA">
        <w:t xml:space="preserve"> X-axis represents distance (km) from the Golden Gate bridge.</w:t>
      </w:r>
      <w:r w:rsidR="00825D47">
        <w:t xml:space="preserve"> The red dashed </w:t>
      </w:r>
      <w:r w:rsidR="00CD2DCF">
        <w:t xml:space="preserve">lines represent the range </w:t>
      </w:r>
      <w:r w:rsidR="00D643AC">
        <w:t>of</w:t>
      </w:r>
      <w:r w:rsidR="0065219F">
        <w:t xml:space="preserve"> RKM </w:t>
      </w:r>
      <w:r w:rsidR="00CB194B">
        <w:t xml:space="preserve">distribution for that taxon’s </w:t>
      </w:r>
      <w:r w:rsidR="002D0D46">
        <w:t>upper salinity bound (</w:t>
      </w:r>
      <w:r w:rsidR="00B530F7">
        <w:t>Figure 4) and the blue solid lines represent the range of</w:t>
      </w:r>
      <w:r w:rsidR="0065219F">
        <w:t xml:space="preserve"> RKM</w:t>
      </w:r>
      <w:r w:rsidR="00B530F7">
        <w:t xml:space="preserve"> distribution for that taxon’s </w:t>
      </w:r>
      <w:r w:rsidR="0065219F">
        <w:t>lower salinity bound.</w:t>
      </w:r>
    </w:p>
    <w:p w14:paraId="068CFB77" w14:textId="1662D6F6" w:rsidR="00AF133C" w:rsidRDefault="00AF133C" w:rsidP="00AF133C">
      <w:pPr>
        <w:pStyle w:val="Heading1"/>
      </w:pPr>
      <w:r>
        <w:t>Discussion</w:t>
      </w:r>
    </w:p>
    <w:p w14:paraId="2C884D84" w14:textId="70689159" w:rsidR="00B12D30" w:rsidRPr="00A134C6" w:rsidRDefault="00B53465" w:rsidP="00B865CE">
      <w:r>
        <w:tab/>
      </w:r>
      <w:r w:rsidR="00547F55">
        <w:t xml:space="preserve">Assessing how zooplankton resources available to fish </w:t>
      </w:r>
      <w:r w:rsidR="00C911E4">
        <w:t>are</w:t>
      </w:r>
      <w:r w:rsidR="00547F55">
        <w:t xml:space="preserve"> </w:t>
      </w:r>
      <w:r w:rsidR="00A50D53">
        <w:t>affected</w:t>
      </w:r>
      <w:r w:rsidR="00547F55">
        <w:t xml:space="preserve"> by drought conditions is increasing</w:t>
      </w:r>
      <w:r w:rsidR="00713A16">
        <w:t>ly</w:t>
      </w:r>
      <w:r w:rsidR="00547F55">
        <w:t xml:space="preserve"> valuable for environmental managers in the </w:t>
      </w:r>
      <w:r w:rsidR="76B6F556">
        <w:t>e</w:t>
      </w:r>
      <w:r w:rsidR="003472DA">
        <w:t>stuary</w:t>
      </w:r>
      <w:r w:rsidR="00547F55">
        <w:t xml:space="preserve">. </w:t>
      </w:r>
      <w:r>
        <w:t>While initial analysis of the impacts of drought on zooplankton abundance did not show significant changes at a</w:t>
      </w:r>
      <w:r w:rsidR="00980CAB">
        <w:t>n estuary wide</w:t>
      </w:r>
      <w:r>
        <w:t xml:space="preserve"> level, analysis at the regional level did show significant effects (</w:t>
      </w:r>
      <w:r w:rsidRPr="0056100C">
        <w:rPr>
          <w:highlight w:val="yellow"/>
        </w:rPr>
        <w:t>Drought MAST Short-term Report</w:t>
      </w:r>
      <w:r>
        <w:t>).</w:t>
      </w:r>
      <w:r w:rsidR="0090433E">
        <w:t xml:space="preserve"> To further investigate this relationship, we narrowed our focus to specific key zooplankton taxa, their abundance correlation to salinity, and how that potentially fluctuated between drought and wet years.</w:t>
      </w:r>
      <w:r w:rsidR="00D63F3C">
        <w:t xml:space="preserve"> </w:t>
      </w:r>
      <w:r w:rsidR="00B12D30">
        <w:t xml:space="preserve">In drought years, </w:t>
      </w:r>
      <w:r w:rsidR="00B12D30" w:rsidRPr="3EEB5699">
        <w:rPr>
          <w:i/>
          <w:iCs/>
        </w:rPr>
        <w:t>Daphnia spp.</w:t>
      </w:r>
      <w:r w:rsidR="00B12D30">
        <w:t xml:space="preserve"> saw significant decreases in abundance downstream in the Suisun Marsh and Suisun Bay</w:t>
      </w:r>
      <w:r w:rsidR="00F51475">
        <w:t xml:space="preserve"> </w:t>
      </w:r>
      <w:r w:rsidR="00967BDD">
        <w:t>(</w:t>
      </w:r>
      <w:r>
        <w:fldChar w:fldCharType="begin"/>
      </w:r>
      <w:r>
        <w:instrText xml:space="preserve"> REF _Ref116030773 \h </w:instrText>
      </w:r>
      <w:r>
        <w:fldChar w:fldCharType="separate"/>
      </w:r>
      <w:r w:rsidR="00967BDD">
        <w:t xml:space="preserve">Figure </w:t>
      </w:r>
      <w:r w:rsidR="00967BDD" w:rsidRPr="3EEB5699">
        <w:rPr>
          <w:noProof/>
        </w:rPr>
        <w:t>1</w:t>
      </w:r>
      <w:r>
        <w:fldChar w:fldCharType="end"/>
      </w:r>
      <w:r w:rsidR="00967BDD">
        <w:t>)</w:t>
      </w:r>
      <w:r w:rsidR="004E19C2">
        <w:t xml:space="preserve">. </w:t>
      </w:r>
      <w:r w:rsidR="004E19C2" w:rsidRPr="3EEB5699">
        <w:rPr>
          <w:i/>
          <w:iCs/>
        </w:rPr>
        <w:t>Pseudodiaptomus forbesi</w:t>
      </w:r>
      <w:r w:rsidR="004E19C2">
        <w:t xml:space="preserve"> saw significant decreases downstream as well, although it also had significant increases in abundance upstream in the </w:t>
      </w:r>
      <w:r w:rsidR="00A278E7">
        <w:t>South-Central</w:t>
      </w:r>
      <w:r w:rsidR="004E19C2">
        <w:t xml:space="preserve"> Delta during drought years</w:t>
      </w:r>
      <w:r w:rsidR="00967BDD">
        <w:t xml:space="preserve"> (</w:t>
      </w:r>
      <w:r>
        <w:fldChar w:fldCharType="begin"/>
      </w:r>
      <w:r>
        <w:instrText xml:space="preserve"> REF _Ref116030773 \h </w:instrText>
      </w:r>
      <w:r>
        <w:fldChar w:fldCharType="separate"/>
      </w:r>
      <w:r w:rsidR="00967BDD">
        <w:t xml:space="preserve">Figure </w:t>
      </w:r>
      <w:r w:rsidR="00967BDD" w:rsidRPr="3EEB5699">
        <w:rPr>
          <w:noProof/>
        </w:rPr>
        <w:t>1</w:t>
      </w:r>
      <w:r>
        <w:fldChar w:fldCharType="end"/>
      </w:r>
      <w:r w:rsidR="00967BDD">
        <w:t>)</w:t>
      </w:r>
      <w:r w:rsidR="004E19C2">
        <w:t>.</w:t>
      </w:r>
      <w:r w:rsidR="00A134C6">
        <w:t xml:space="preserve"> The </w:t>
      </w:r>
      <w:r w:rsidR="00A134C6">
        <w:lastRenderedPageBreak/>
        <w:t>more recently introduce</w:t>
      </w:r>
      <w:r w:rsidR="005E6511">
        <w:t>d</w:t>
      </w:r>
      <w:r w:rsidR="00A134C6">
        <w:t xml:space="preserve"> </w:t>
      </w:r>
      <w:r w:rsidR="003411C9">
        <w:rPr>
          <w:i/>
          <w:iCs/>
        </w:rPr>
        <w:t>L.</w:t>
      </w:r>
      <w:r w:rsidR="00A134C6" w:rsidRPr="3EEB5699">
        <w:rPr>
          <w:i/>
          <w:iCs/>
        </w:rPr>
        <w:t xml:space="preserve"> tetraspina</w:t>
      </w:r>
      <w:r w:rsidR="00A134C6">
        <w:t xml:space="preserve"> only saw increases in abundance during drought years, specifically in the Suisun Marsh and Confluence</w:t>
      </w:r>
      <w:r w:rsidR="00967BDD">
        <w:t xml:space="preserve"> (</w:t>
      </w:r>
      <w:r>
        <w:fldChar w:fldCharType="begin"/>
      </w:r>
      <w:r>
        <w:instrText xml:space="preserve"> REF _Ref116030773 \h </w:instrText>
      </w:r>
      <w:r>
        <w:fldChar w:fldCharType="separate"/>
      </w:r>
      <w:r w:rsidR="00967BDD">
        <w:t xml:space="preserve">Figure </w:t>
      </w:r>
      <w:r w:rsidR="00967BDD" w:rsidRPr="3EEB5699">
        <w:rPr>
          <w:noProof/>
        </w:rPr>
        <w:t>1</w:t>
      </w:r>
      <w:r>
        <w:fldChar w:fldCharType="end"/>
      </w:r>
      <w:r w:rsidR="00967BDD">
        <w:t>)</w:t>
      </w:r>
      <w:r w:rsidR="00A134C6">
        <w:t xml:space="preserve">. The mysid </w:t>
      </w:r>
      <w:r w:rsidR="003411C9">
        <w:rPr>
          <w:i/>
          <w:iCs/>
        </w:rPr>
        <w:t xml:space="preserve">H. </w:t>
      </w:r>
      <w:r w:rsidR="00A134C6" w:rsidRPr="3EEB5699">
        <w:rPr>
          <w:i/>
          <w:iCs/>
        </w:rPr>
        <w:t>longirostris</w:t>
      </w:r>
      <w:r w:rsidR="00A134C6">
        <w:t xml:space="preserve"> was the only taxon of the four that showed no significant changes in </w:t>
      </w:r>
      <w:r w:rsidR="005E6511">
        <w:t xml:space="preserve">regional </w:t>
      </w:r>
      <w:r w:rsidR="00A134C6">
        <w:t>abundance related to drought conditions.</w:t>
      </w:r>
    </w:p>
    <w:p w14:paraId="660A58BA" w14:textId="77777777" w:rsidR="000059EA" w:rsidRDefault="00BF56D5" w:rsidP="00B62ACB">
      <w:pPr>
        <w:ind w:firstLine="720"/>
      </w:pPr>
      <w:r>
        <w:t xml:space="preserve">Our modeling showed that the </w:t>
      </w:r>
      <w:r w:rsidR="001C08E7">
        <w:t>presence and abundance of the four taxa we investigated had significant correlation with salinit</w:t>
      </w:r>
      <w:r w:rsidR="00BF6067">
        <w:t>y</w:t>
      </w:r>
      <w:r w:rsidR="00967BDD">
        <w:t xml:space="preserve"> (</w:t>
      </w:r>
      <w:r w:rsidR="00967BDD">
        <w:fldChar w:fldCharType="begin"/>
      </w:r>
      <w:r w:rsidR="00967BDD">
        <w:instrText xml:space="preserve"> REF _Ref116038620 \h </w:instrText>
      </w:r>
      <w:r w:rsidR="00967BDD">
        <w:fldChar w:fldCharType="separate"/>
      </w:r>
      <w:r w:rsidR="00967BDD">
        <w:t xml:space="preserve">Figure </w:t>
      </w:r>
      <w:r w:rsidR="00967BDD">
        <w:rPr>
          <w:noProof/>
        </w:rPr>
        <w:t>2</w:t>
      </w:r>
      <w:r w:rsidR="00967BDD">
        <w:fldChar w:fldCharType="end"/>
      </w:r>
      <w:r w:rsidR="00967BDD">
        <w:t>)</w:t>
      </w:r>
      <w:r w:rsidR="00BF6067">
        <w:t xml:space="preserve">. Both </w:t>
      </w:r>
      <w:r w:rsidR="00BF6067">
        <w:rPr>
          <w:i/>
          <w:iCs/>
        </w:rPr>
        <w:t>H</w:t>
      </w:r>
      <w:r w:rsidR="009D41FA">
        <w:rPr>
          <w:i/>
          <w:iCs/>
        </w:rPr>
        <w:t>.</w:t>
      </w:r>
      <w:r w:rsidR="00BF6067">
        <w:rPr>
          <w:i/>
          <w:iCs/>
        </w:rPr>
        <w:t xml:space="preserve"> longirostris </w:t>
      </w:r>
      <w:r w:rsidR="00BF6067">
        <w:t xml:space="preserve">and </w:t>
      </w:r>
      <w:r w:rsidR="00BF6067">
        <w:rPr>
          <w:i/>
          <w:iCs/>
        </w:rPr>
        <w:t>L</w:t>
      </w:r>
      <w:r w:rsidR="009D41FA">
        <w:rPr>
          <w:i/>
          <w:iCs/>
        </w:rPr>
        <w:t>.</w:t>
      </w:r>
      <w:r w:rsidR="00BF6067">
        <w:rPr>
          <w:i/>
          <w:iCs/>
        </w:rPr>
        <w:t xml:space="preserve"> tetraspina</w:t>
      </w:r>
      <w:r w:rsidR="00BF6067">
        <w:t xml:space="preserve"> had</w:t>
      </w:r>
      <w:r w:rsidR="00693AF2">
        <w:t xml:space="preserve"> high probability of presence and high abundance within</w:t>
      </w:r>
      <w:r w:rsidR="00BF6067">
        <w:t xml:space="preserve"> a wide range of salinity</w:t>
      </w:r>
      <w:r w:rsidR="00C81B84">
        <w:t xml:space="preserve"> values</w:t>
      </w:r>
      <w:r w:rsidR="00BF6067">
        <w:t xml:space="preserve"> spanning the LSZ</w:t>
      </w:r>
      <w:r w:rsidR="00A6086C">
        <w:t xml:space="preserve">, while </w:t>
      </w:r>
      <w:r w:rsidR="00A6086C">
        <w:rPr>
          <w:i/>
          <w:iCs/>
        </w:rPr>
        <w:t xml:space="preserve">Daphnia spp. </w:t>
      </w:r>
      <w:r w:rsidR="00A6086C">
        <w:t xml:space="preserve">and </w:t>
      </w:r>
      <w:r w:rsidR="00A6086C">
        <w:rPr>
          <w:i/>
          <w:iCs/>
        </w:rPr>
        <w:t>P. forbesi</w:t>
      </w:r>
      <w:r w:rsidR="00A6086C">
        <w:t xml:space="preserve"> </w:t>
      </w:r>
      <w:r w:rsidR="00151C88">
        <w:t>were both</w:t>
      </w:r>
      <w:r w:rsidR="006255C1">
        <w:t xml:space="preserve"> more</w:t>
      </w:r>
      <w:r w:rsidR="00151C88">
        <w:t xml:space="preserve"> limited to the freshwater reaches of the estuary.</w:t>
      </w:r>
      <w:r w:rsidR="0071529E">
        <w:t xml:space="preserve"> </w:t>
      </w:r>
      <w:r w:rsidR="00233CB2">
        <w:t xml:space="preserve">This aligns with previous research showing that </w:t>
      </w:r>
      <w:r w:rsidR="00035338">
        <w:t xml:space="preserve">H. longirostris and L. tetraspina have broad salinity tolerances </w:t>
      </w:r>
      <w:r w:rsidR="00EC178C">
        <w:fldChar w:fldCharType="begin">
          <w:fldData xml:space="preserve">PEVuZE5vdGU+PENpdGU+PEF1dGhvcj5BdmlsYTwvQXV0aG9yPjxZZWFyPjIwMjA8L1llYXI+PFJl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</w:fldData>
        </w:fldChar>
      </w:r>
      <w:r w:rsidR="00EC178C">
        <w:instrText xml:space="preserve"> ADDIN EN.CITE </w:instrText>
      </w:r>
      <w:r w:rsidR="00EC178C">
        <w:fldChar w:fldCharType="begin">
          <w:fldData xml:space="preserve">PEVuZE5vdGU+PENpdGU+PEF1dGhvcj5BdmlsYTwvQXV0aG9yPjxZZWFyPjIwMjA8L1llYXI+PFJl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</w:fldData>
        </w:fldChar>
      </w:r>
      <w:r w:rsidR="00EC178C">
        <w:instrText xml:space="preserve"> ADDIN EN.CITE.DATA </w:instrText>
      </w:r>
      <w:r w:rsidR="00EC178C">
        <w:fldChar w:fldCharType="end"/>
      </w:r>
      <w:r w:rsidR="00EC178C">
        <w:fldChar w:fldCharType="separate"/>
      </w:r>
      <w:r w:rsidR="00EC178C">
        <w:rPr>
          <w:noProof/>
        </w:rPr>
        <w:t>(Bouley and Kimmerer 2006, Avila and Hartman 2020)</w:t>
      </w:r>
      <w:r w:rsidR="00EC178C">
        <w:fldChar w:fldCharType="end"/>
      </w:r>
      <w:r w:rsidR="003C5E0D">
        <w:t xml:space="preserve">, while Daphnia spp. and P. forbesi are more restricted to freshwater </w:t>
      </w:r>
      <w:r w:rsidR="002D7060">
        <w:fldChar w:fldCharType="begin">
          <w:fldData xml:space="preserve">PEVuZE5vdGU+PENpdGU+PEF1dGhvcj5LYXlmZXR6PC9BdXRob3I+PFllYXI+MjAxNzwvWWVhcj48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ED0874">
        <w:instrText xml:space="preserve"> ADDIN EN.CITE </w:instrText>
      </w:r>
      <w:r w:rsidR="00ED0874">
        <w:fldChar w:fldCharType="begin">
          <w:fldData xml:space="preserve">PEVuZE5vdGU+PENpdGU+PEF1dGhvcj5LYXlmZXR6PC9BdXRob3I+PFllYXI+MjAxNzwvWWVhcj48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</w:fldData>
        </w:fldChar>
      </w:r>
      <w:r w:rsidR="00ED0874">
        <w:instrText xml:space="preserve"> ADDIN EN.CITE.DATA </w:instrText>
      </w:r>
      <w:r w:rsidR="00ED0874">
        <w:fldChar w:fldCharType="end"/>
      </w:r>
      <w:r w:rsidR="002D7060">
        <w:fldChar w:fldCharType="separate"/>
      </w:r>
      <w:r w:rsidR="00ED0874">
        <w:rPr>
          <w:noProof/>
        </w:rPr>
        <w:t>(Gonçalves et al. 2007, Kayfetz and Kimmerer 2017)</w:t>
      </w:r>
      <w:r w:rsidR="002D7060">
        <w:fldChar w:fldCharType="end"/>
      </w:r>
      <w:r w:rsidR="00EC178C">
        <w:t xml:space="preserve">. </w:t>
      </w:r>
    </w:p>
    <w:p w14:paraId="48F40C33" w14:textId="56F31A22" w:rsidR="00565C20" w:rsidRDefault="006302C1" w:rsidP="00B62ACB">
      <w:pPr>
        <w:ind w:firstLine="720"/>
      </w:pPr>
      <w:r>
        <w:t>During</w:t>
      </w:r>
      <w:r w:rsidR="005E6F50">
        <w:t xml:space="preserve"> drought years, the preferred salinity zone of </w:t>
      </w:r>
      <w:r w:rsidR="005E6F50">
        <w:rPr>
          <w:i/>
          <w:iCs/>
        </w:rPr>
        <w:t xml:space="preserve">P. forbesi </w:t>
      </w:r>
      <w:r w:rsidR="005E6F50">
        <w:t xml:space="preserve">shifts out of Suisun, where we see a decrease in their abundance, and stays upstream in the </w:t>
      </w:r>
      <w:r w:rsidR="0AF9B0A2">
        <w:t>estuary</w:t>
      </w:r>
      <w:r w:rsidR="005E6F50">
        <w:t>, where we see an increase in their abundance</w:t>
      </w:r>
      <w:r w:rsidR="00D17AF4">
        <w:t xml:space="preserve"> (</w:t>
      </w:r>
      <w:r w:rsidR="00D17AF4">
        <w:fldChar w:fldCharType="begin"/>
      </w:r>
      <w:r w:rsidR="00D17AF4">
        <w:instrText xml:space="preserve"> REF _Ref116053712 \h </w:instrText>
      </w:r>
      <w:r w:rsidR="00D17AF4">
        <w:fldChar w:fldCharType="separate"/>
      </w:r>
      <w:r w:rsidR="00D17AF4">
        <w:t xml:space="preserve">Figure </w:t>
      </w:r>
      <w:r w:rsidR="00D17AF4">
        <w:rPr>
          <w:noProof/>
        </w:rPr>
        <w:t>5</w:t>
      </w:r>
      <w:r w:rsidR="00D17AF4">
        <w:fldChar w:fldCharType="end"/>
      </w:r>
      <w:r w:rsidR="00D17AF4">
        <w:t>)</w:t>
      </w:r>
      <w:r w:rsidR="005E6F50">
        <w:t>.</w:t>
      </w:r>
      <w:r w:rsidR="000059EA">
        <w:t xml:space="preserve"> </w:t>
      </w:r>
      <w:r w:rsidR="00292944">
        <w:fldChar w:fldCharType="begin"/>
      </w:r>
      <w:r w:rsidR="00292944">
        <w:instrText xml:space="preserve"> ADDIN EN.CITE &lt;EndNote&gt;&lt;Cite AuthorYear="1"&gt;&lt;Author&gt;Kimmerer&lt;/Author&gt;&lt;Year&gt;2018&lt;/Year&gt;&lt;RecNum&gt;2645&lt;/RecNum&gt;&lt;DisplayText&gt;Kimmerer et al. (2018b)&lt;/DisplayText&gt;&lt;record&gt;&lt;rec-number&gt;2645&lt;/rec-number&gt;&lt;foreign-keys&gt;&lt;key app="EN" db-id="std9wdt06dea0ber50cpepe0azprxd52vwpp" timestamp="1558713589"&gt;2645&lt;/key&gt;&lt;/foreign-keys&gt;&lt;ref-type name="Journal Article"&gt;17&lt;/ref-type&gt;&lt;contributors&gt;&lt;authors&gt;&lt;author&gt;Kimmerer, Wim J.&lt;/author&gt;&lt;author&gt;Ignoffo, Toni R.&lt;/author&gt;&lt;author&gt;Kayfetz, Karen R.&lt;/author&gt;&lt;author&gt;Slaughter, Anne M.&lt;/author&gt;&lt;/authors&gt;&lt;/contributors&gt;&lt;titles&gt;&lt;title&gt;&lt;style face="normal" font="default" size="100%"&gt;Effects of freshwater flow and phytoplankton biomass on growth, reproduction, and spatial subsidies of the estuarine copepod &lt;/style&gt;&lt;style face="italic" font="default" size="100%"&gt;Pseudodiaptomus forbesi&lt;/style&gt;&lt;/title&gt;&lt;secondary-title&gt;Hydrobiologia&lt;/secondary-title&gt;&lt;/titles&gt;&lt;periodical&gt;&lt;full-title&gt;Hydrobiologia&lt;/full-title&gt;&lt;/periodical&gt;&lt;pages&gt;113-130&lt;/pages&gt;&lt;volume&gt;807&lt;/volume&gt;&lt;number&gt;1&lt;/number&gt;&lt;dates&gt;&lt;year&gt;2018&lt;/year&gt;&lt;pub-dates&gt;&lt;date&gt;October 27&lt;/date&gt;&lt;/pub-dates&gt;&lt;/dates&gt;&lt;isbn&gt;1573-5117&lt;/isbn&gt;&lt;label&gt;Kimmerer2017&lt;/label&gt;&lt;work-type&gt;journal article&lt;/work-type&gt;&lt;urls&gt;&lt;related-urls&gt;&lt;url&gt;&lt;style face="underline" font="default" size="100%"&gt;https://doi.org/10.1007/s10750-017-3385-y&lt;/style&gt;&lt;/url&gt;&lt;/related-urls&gt;&lt;/urls&gt;&lt;electronic-resource-num&gt; https://doi.org/10.1007/s10750-017-3385-y&lt;/electronic-resource-num&gt;&lt;access-date&gt;2021 09 07&lt;/access-date&gt;&lt;/record&gt;&lt;/Cite&gt;&lt;/EndNote&gt;</w:instrText>
      </w:r>
      <w:r w:rsidR="00292944">
        <w:fldChar w:fldCharType="separate"/>
      </w:r>
      <w:r w:rsidR="00292944">
        <w:rPr>
          <w:noProof/>
        </w:rPr>
        <w:t>Kimmerer et al. (2018b)</w:t>
      </w:r>
      <w:r w:rsidR="00292944">
        <w:fldChar w:fldCharType="end"/>
      </w:r>
      <w:r w:rsidR="00292944">
        <w:t xml:space="preserve"> found a similar trend with correlations between </w:t>
      </w:r>
      <w:r w:rsidR="00292944" w:rsidRPr="00FD2CB9">
        <w:rPr>
          <w:i/>
        </w:rPr>
        <w:t>P. forbesi</w:t>
      </w:r>
      <w:r w:rsidR="00292944">
        <w:t xml:space="preserve"> abundance</w:t>
      </w:r>
      <w:r w:rsidR="3CB8D1A5">
        <w:t xml:space="preserve"> </w:t>
      </w:r>
      <w:r w:rsidR="1CE2525F">
        <w:t>with flow</w:t>
      </w:r>
      <w:r w:rsidR="00292944">
        <w:t xml:space="preserve"> in Suisun during </w:t>
      </w:r>
      <w:r w:rsidR="3CB8D1A5">
        <w:t>period</w:t>
      </w:r>
      <w:r w:rsidR="7C0A482D">
        <w:t>s</w:t>
      </w:r>
      <w:r w:rsidR="00292944">
        <w:t xml:space="preserve"> of high freshwater flow, but no correlation between flow and abundance in freshwater regions.</w:t>
      </w:r>
      <w:r>
        <w:t xml:space="preserve"> Similarly, </w:t>
      </w:r>
      <w:r w:rsidR="6934A92B">
        <w:t>the ‘preferred’ salinity zone of</w:t>
      </w:r>
      <w:r w:rsidR="48AB9B07">
        <w:t xml:space="preserve"> </w:t>
      </w:r>
      <w:r>
        <w:rPr>
          <w:i/>
          <w:iCs/>
        </w:rPr>
        <w:t>Daphnia</w:t>
      </w:r>
      <w:r>
        <w:t xml:space="preserve"> spp. </w:t>
      </w:r>
      <w:r w:rsidR="48AB9B07">
        <w:t>narrow</w:t>
      </w:r>
      <w:r w:rsidR="6934A92B">
        <w:t>s</w:t>
      </w:r>
      <w:r>
        <w:t xml:space="preserve"> during drought years, and we see a large and significant decrease in their abundance </w:t>
      </w:r>
      <w:r w:rsidR="00507835">
        <w:t>downstream</w:t>
      </w:r>
      <w:r>
        <w:t>.</w:t>
      </w:r>
      <w:r w:rsidR="00A62744">
        <w:t xml:space="preserve"> This relationship</w:t>
      </w:r>
      <w:r w:rsidR="00467070">
        <w:t xml:space="preserve"> between spatial changes in the preferred</w:t>
      </w:r>
      <w:r w:rsidR="00565C20">
        <w:t xml:space="preserve"> </w:t>
      </w:r>
      <w:r w:rsidR="00467070">
        <w:t>salinity zone and abundance</w:t>
      </w:r>
      <w:r w:rsidR="00DE5889">
        <w:t xml:space="preserve"> during drought years</w:t>
      </w:r>
      <w:r w:rsidR="00A62744">
        <w:t xml:space="preserve"> was not observed for either </w:t>
      </w:r>
      <w:r w:rsidR="003125E8">
        <w:rPr>
          <w:i/>
          <w:iCs/>
        </w:rPr>
        <w:t>L. tetraspina</w:t>
      </w:r>
      <w:r w:rsidR="003125E8">
        <w:t xml:space="preserve"> or </w:t>
      </w:r>
      <w:r w:rsidR="003125E8">
        <w:rPr>
          <w:i/>
          <w:iCs/>
        </w:rPr>
        <w:t>H. longirostris</w:t>
      </w:r>
      <w:r w:rsidR="003125E8">
        <w:t xml:space="preserve">. </w:t>
      </w:r>
    </w:p>
    <w:p w14:paraId="0B6F0101" w14:textId="39CC3D6C" w:rsidR="00565C20" w:rsidRDefault="003125E8" w:rsidP="00B62ACB">
      <w:pPr>
        <w:ind w:firstLine="720"/>
        <w:rPr>
          <w:iCs/>
        </w:rPr>
      </w:pPr>
      <w:r>
        <w:rPr>
          <w:i/>
          <w:iCs/>
        </w:rPr>
        <w:t>L. tetraspina</w:t>
      </w:r>
      <w:r>
        <w:t xml:space="preserve"> was the only one of the taxa examined that showed a significant</w:t>
      </w:r>
      <w:r w:rsidR="00466203">
        <w:t xml:space="preserve"> </w:t>
      </w:r>
      <w:r>
        <w:t xml:space="preserve"> increase in abundance </w:t>
      </w:r>
      <w:r w:rsidR="00466203">
        <w:t>(~35% increase)</w:t>
      </w:r>
      <w:r>
        <w:t xml:space="preserve"> within its ‘preferred’ salinity zone</w:t>
      </w:r>
      <w:r w:rsidR="00507835">
        <w:rPr>
          <w:iCs/>
        </w:rPr>
        <w:t>.</w:t>
      </w:r>
      <w:r w:rsidR="002765B6">
        <w:rPr>
          <w:iCs/>
        </w:rPr>
        <w:t xml:space="preserve"> </w:t>
      </w:r>
      <w:r w:rsidR="00DB0A88">
        <w:rPr>
          <w:iCs/>
        </w:rPr>
        <w:t xml:space="preserve">The increase in </w:t>
      </w:r>
      <w:r w:rsidR="00DB0A88">
        <w:rPr>
          <w:i/>
        </w:rPr>
        <w:t>L. tetraspina</w:t>
      </w:r>
      <w:r w:rsidR="00DB0A88">
        <w:rPr>
          <w:iCs/>
        </w:rPr>
        <w:t xml:space="preserve"> within its ‘preferred’ salinity zone during drought years </w:t>
      </w:r>
      <w:r w:rsidR="000048C7">
        <w:rPr>
          <w:iCs/>
        </w:rPr>
        <w:t>may</w:t>
      </w:r>
      <w:r w:rsidR="00DB0A88">
        <w:rPr>
          <w:iCs/>
        </w:rPr>
        <w:t xml:space="preserve"> be connected to </w:t>
      </w:r>
      <w:r w:rsidR="002D2C9A">
        <w:rPr>
          <w:iCs/>
        </w:rPr>
        <w:t xml:space="preserve">changes in predation pressure </w:t>
      </w:r>
      <w:r w:rsidR="000461BC">
        <w:rPr>
          <w:iCs/>
        </w:rPr>
        <w:t xml:space="preserve">(such as </w:t>
      </w:r>
      <w:r w:rsidR="00DB0A88">
        <w:rPr>
          <w:iCs/>
        </w:rPr>
        <w:t xml:space="preserve">the abundance of </w:t>
      </w:r>
      <w:r w:rsidR="00B51CB1">
        <w:rPr>
          <w:iCs/>
        </w:rPr>
        <w:t>its predator</w:t>
      </w:r>
      <w:r w:rsidR="000048C7">
        <w:rPr>
          <w:iCs/>
        </w:rPr>
        <w:t xml:space="preserve"> </w:t>
      </w:r>
      <w:r w:rsidR="00DB0A88">
        <w:rPr>
          <w:i/>
        </w:rPr>
        <w:t>Acartiella sinensis</w:t>
      </w:r>
      <w:r w:rsidR="002B028B">
        <w:rPr>
          <w:iCs/>
        </w:rPr>
        <w:t xml:space="preserve"> </w:t>
      </w:r>
      <w:r w:rsidR="00863656">
        <w:rPr>
          <w:iCs/>
        </w:rPr>
        <w:fldChar w:fldCharType="begin"/>
      </w:r>
      <w:r w:rsidR="00863656">
        <w:rPr>
          <w:iCs/>
        </w:rPr>
        <w:instrText xml:space="preserve"> ADDIN EN.CITE &lt;EndNote&gt;&lt;Cite&gt;&lt;Author&gt;Slaughter&lt;/Author&gt;&lt;Year&gt;2016&lt;/Year&gt;&lt;RecNum&gt;3438&lt;/RecNum&gt;&lt;DisplayText&gt;(Slaughter et al. 2016)&lt;/DisplayText&gt;&lt;record&gt;&lt;rec-number&gt;3438&lt;/rec-number&gt;&lt;foreign-keys&gt;&lt;key app="EN" db-id="std9wdt06dea0ber50cpepe0azprxd52vwpp" timestamp="1619649021"&gt;3438&lt;/key&gt;&lt;/foreign-keys&gt;&lt;ref-type name="Journal Article"&gt;17&lt;/ref-type&gt;&lt;contributors&gt;&lt;authors&gt;&lt;author&gt;Slaughter, Anne&lt;/author&gt;&lt;author&gt;Ignoffo, T. R.&lt;/author&gt;&lt;author&gt;Kimmerer, Wim&lt;/author&gt;&lt;/authors&gt;&lt;/contributors&gt;&lt;titles&gt;&lt;title&gt;Predation impact of Acartiella sinensis, an introduced predatory copepod in the San Francisco Estuary, USA&lt;/title&gt;&lt;secondary-title&gt;Marine Ecology Progress Series&lt;/secondary-title&gt;&lt;/titles&gt;&lt;periodical&gt;&lt;full-title&gt;Marine Ecology Progress Series&lt;/full-title&gt;&lt;/periodical&gt;&lt;volume&gt;547&lt;/volume&gt;&lt;dates&gt;&lt;year&gt;2016&lt;/year&gt;&lt;pub-dates&gt;&lt;date&gt;04/07&lt;/date&gt;&lt;/pub-dates&gt;&lt;/dates&gt;&lt;urls&gt;&lt;/urls&gt;&lt;electronic-resource-num&gt;10.3354/meps11640&lt;/electronic-resource-num&gt;&lt;/record&gt;&lt;/Cite&gt;&lt;/EndNote&gt;</w:instrText>
      </w:r>
      <w:r w:rsidR="00863656">
        <w:rPr>
          <w:iCs/>
        </w:rPr>
        <w:fldChar w:fldCharType="separate"/>
      </w:r>
      <w:r w:rsidR="00863656">
        <w:rPr>
          <w:iCs/>
          <w:noProof/>
        </w:rPr>
        <w:t>(Slaughter et al. 2016)</w:t>
      </w:r>
      <w:r w:rsidR="00863656">
        <w:rPr>
          <w:iCs/>
        </w:rPr>
        <w:fldChar w:fldCharType="end"/>
      </w:r>
      <w:r w:rsidR="00EE62A6">
        <w:rPr>
          <w:iCs/>
        </w:rPr>
        <w:t>)</w:t>
      </w:r>
      <w:r w:rsidR="000048C7">
        <w:rPr>
          <w:iCs/>
        </w:rPr>
        <w:t>, or related to actual changes in production of the taxa within those regions</w:t>
      </w:r>
      <w:r w:rsidR="00DB0A88">
        <w:rPr>
          <w:iCs/>
        </w:rPr>
        <w:t xml:space="preserve">. </w:t>
      </w:r>
      <w:r w:rsidR="00565C20">
        <w:rPr>
          <w:iCs/>
        </w:rPr>
        <w:t xml:space="preserve">Because </w:t>
      </w:r>
      <w:r w:rsidR="00565C20" w:rsidRPr="00FD2CB9">
        <w:rPr>
          <w:i/>
        </w:rPr>
        <w:t>L. tetraspina</w:t>
      </w:r>
      <w:r w:rsidR="00565C20">
        <w:rPr>
          <w:iCs/>
        </w:rPr>
        <w:t xml:space="preserve"> is better able to avoid predation by clams </w:t>
      </w:r>
      <w:r w:rsidR="00565C20">
        <w:rPr>
          <w:iCs/>
        </w:rPr>
        <w:fldChar w:fldCharType="begin">
          <w:fldData xml:space="preserve">PEVuZE5vdGU+PENpdGU+PEF1dGhvcj5Cb3VsZXk8L0F1dGhvcj48WWVhcj4yMDA2PC9ZZWFyPjxS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</w:fldData>
        </w:fldChar>
      </w:r>
      <w:r w:rsidR="00BB7338">
        <w:rPr>
          <w:iCs/>
        </w:rPr>
        <w:instrText xml:space="preserve"> ADDIN EN.CITE </w:instrText>
      </w:r>
      <w:r w:rsidR="00BB7338">
        <w:rPr>
          <w:iCs/>
        </w:rPr>
        <w:fldChar w:fldCharType="begin">
          <w:fldData xml:space="preserve">PEVuZE5vdGU+PENpdGU+PEF1dGhvcj5Cb3VsZXk8L0F1dGhvcj48WWVhcj4yMDA2PC9ZZWFyPjxS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</w:fldData>
        </w:fldChar>
      </w:r>
      <w:r w:rsidR="00BB7338">
        <w:rPr>
          <w:iCs/>
        </w:rPr>
        <w:instrText xml:space="preserve"> ADDIN EN.CITE.DATA </w:instrText>
      </w:r>
      <w:r w:rsidR="00BB7338">
        <w:rPr>
          <w:iCs/>
        </w:rPr>
      </w:r>
      <w:r w:rsidR="00BB7338">
        <w:rPr>
          <w:iCs/>
        </w:rPr>
        <w:fldChar w:fldCharType="end"/>
      </w:r>
      <w:r w:rsidR="00565C20">
        <w:rPr>
          <w:iCs/>
        </w:rPr>
      </w:r>
      <w:r w:rsidR="00565C20">
        <w:rPr>
          <w:iCs/>
        </w:rPr>
        <w:fldChar w:fldCharType="separate"/>
      </w:r>
      <w:r w:rsidR="00BB7338">
        <w:rPr>
          <w:iCs/>
          <w:noProof/>
        </w:rPr>
        <w:t>(Bouley and Kimmerer 2006, Gould and Kimmerer 2010)</w:t>
      </w:r>
      <w:r w:rsidR="00565C20">
        <w:rPr>
          <w:iCs/>
        </w:rPr>
        <w:fldChar w:fldCharType="end"/>
      </w:r>
      <w:r w:rsidR="00565C20">
        <w:rPr>
          <w:iCs/>
        </w:rPr>
        <w:t xml:space="preserve">, and better able to take advantage of food resources such </w:t>
      </w:r>
      <w:r w:rsidR="0032124A">
        <w:rPr>
          <w:iCs/>
        </w:rPr>
        <w:t xml:space="preserve">as </w:t>
      </w:r>
      <w:r w:rsidR="00565C20">
        <w:rPr>
          <w:iCs/>
        </w:rPr>
        <w:t xml:space="preserve">ciliates rather than phytoplankton </w:t>
      </w:r>
      <w:r w:rsidR="00565C20">
        <w:rPr>
          <w:iCs/>
        </w:rPr>
        <w:fldChar w:fldCharType="begin"/>
      </w:r>
      <w:r w:rsidR="00565C20">
        <w:rPr>
          <w:iCs/>
        </w:rPr>
        <w:instrText xml:space="preserve"> ADDIN EN.CITE &lt;EndNote&gt;&lt;Cite&gt;&lt;Author&gt;Gould&lt;/Author&gt;&lt;Year&gt;2010&lt;/Year&gt;&lt;RecNum&gt;2275&lt;/RecNum&gt;&lt;DisplayText&gt;(Gould and Kimmerer 2010)&lt;/DisplayText&gt;&lt;record&gt;&lt;rec-number&gt;2275&lt;/rec-number&gt;&lt;foreign-keys&gt;&lt;key app="EN" db-id="std9wdt06dea0ber50cpepe0azprxd52vwpp" timestamp="1558712341"&gt;2275&lt;/key&gt;&lt;/foreign-keys&gt;&lt;ref-type name="Journal Article"&gt;17&lt;/ref-type&gt;&lt;contributors&gt;&lt;authors&gt;&lt;author&gt;Gould, Alison L&lt;/author&gt;&lt;author&gt;Kimmerer, Wim J&lt;/author&gt;&lt;/authors&gt;&lt;/contributors&gt;&lt;titles&gt;&lt;title&gt;&lt;style face="normal" font="default" size="100%"&gt;Development, growth, and reproduction of the cyclopoid copepod &lt;/style&gt;&lt;style face="italic" font="default" size="100%"&gt;Limnoithona tetraspina&lt;/style&gt;&lt;style face="normal" font="default" size="100%"&gt; in the upper San Francisco Estuary&lt;/style&gt;&lt;/title&gt;&lt;secondary-title&gt;Marine Ecology Progress Series&lt;/secondary-title&gt;&lt;/titles&gt;&lt;periodical&gt;&lt;full-title&gt;Marine Ecology Progress Series&lt;/full-title&gt;&lt;/periodical&gt;&lt;pages&gt;163-177&lt;/pages&gt;&lt;volume&gt;412&lt;/volume&gt;&lt;dates&gt;&lt;year&gt;2010&lt;/year&gt;&lt;/dates&gt;&lt;isbn&gt;0171-8630&lt;/isbn&gt;&lt;urls&gt;&lt;/urls&gt;&lt;/record&gt;&lt;/Cite&gt;&lt;/EndNote&gt;</w:instrText>
      </w:r>
      <w:r w:rsidR="00565C20">
        <w:rPr>
          <w:iCs/>
        </w:rPr>
        <w:fldChar w:fldCharType="separate"/>
      </w:r>
      <w:r w:rsidR="00565C20">
        <w:rPr>
          <w:iCs/>
          <w:noProof/>
        </w:rPr>
        <w:t>(Gould and Kimmerer 2010)</w:t>
      </w:r>
      <w:r w:rsidR="00565C20">
        <w:rPr>
          <w:iCs/>
        </w:rPr>
        <w:fldChar w:fldCharType="end"/>
      </w:r>
      <w:r w:rsidR="00565C20">
        <w:rPr>
          <w:iCs/>
        </w:rPr>
        <w:t>, they may have a competitive advantage over other species during drought periods.</w:t>
      </w:r>
      <w:r w:rsidR="002F3CF2">
        <w:rPr>
          <w:iCs/>
        </w:rPr>
        <w:t xml:space="preserve"> </w:t>
      </w:r>
      <w:r w:rsidR="00812475">
        <w:rPr>
          <w:iCs/>
        </w:rPr>
        <w:t xml:space="preserve">However, competition is difficult to observe in </w:t>
      </w:r>
      <w:r w:rsidR="00110931">
        <w:rPr>
          <w:iCs/>
        </w:rPr>
        <w:t>zoo</w:t>
      </w:r>
      <w:r w:rsidR="00812475">
        <w:rPr>
          <w:iCs/>
        </w:rPr>
        <w:t xml:space="preserve">plankton. </w:t>
      </w:r>
    </w:p>
    <w:p w14:paraId="2725BE5D" w14:textId="6D523FFC" w:rsidR="005E6F50" w:rsidRDefault="002765B6" w:rsidP="00B62ACB">
      <w:pPr>
        <w:ind w:firstLine="720"/>
        <w:rPr>
          <w:iCs/>
        </w:rPr>
      </w:pPr>
      <w:r>
        <w:rPr>
          <w:i/>
        </w:rPr>
        <w:t>H. longirostris</w:t>
      </w:r>
      <w:r>
        <w:rPr>
          <w:iCs/>
        </w:rPr>
        <w:t>, the only species with no significant regional changes in abundance between drought and wet years, also saw no major s</w:t>
      </w:r>
      <w:r w:rsidR="00F31F9E">
        <w:rPr>
          <w:iCs/>
        </w:rPr>
        <w:t>patial s</w:t>
      </w:r>
      <w:r>
        <w:rPr>
          <w:iCs/>
        </w:rPr>
        <w:t xml:space="preserve">hifting </w:t>
      </w:r>
      <w:r w:rsidR="00F31F9E">
        <w:rPr>
          <w:iCs/>
        </w:rPr>
        <w:t>of</w:t>
      </w:r>
      <w:r>
        <w:rPr>
          <w:iCs/>
        </w:rPr>
        <w:t xml:space="preserve"> </w:t>
      </w:r>
      <w:r w:rsidR="00DB0A88">
        <w:rPr>
          <w:iCs/>
        </w:rPr>
        <w:t>its</w:t>
      </w:r>
      <w:r>
        <w:rPr>
          <w:iCs/>
        </w:rPr>
        <w:t xml:space="preserve"> preferred salinity zone</w:t>
      </w:r>
      <w:r w:rsidR="00565C20">
        <w:rPr>
          <w:iCs/>
        </w:rPr>
        <w:t>.</w:t>
      </w:r>
      <w:r w:rsidR="00F30D9C">
        <w:rPr>
          <w:iCs/>
        </w:rPr>
        <w:t xml:space="preserve"> Relatively little research has been conducted on </w:t>
      </w:r>
      <w:r w:rsidR="00F30D9C" w:rsidRPr="00FD2CB9">
        <w:rPr>
          <w:i/>
        </w:rPr>
        <w:t>H. longirostris</w:t>
      </w:r>
      <w:r w:rsidR="00F30D9C">
        <w:rPr>
          <w:iCs/>
        </w:rPr>
        <w:t xml:space="preserve"> to date, but they appear to have a greater temperature tolerance and smaller size at maturity than native mysids such as </w:t>
      </w:r>
      <w:r w:rsidR="00F30D9C" w:rsidRPr="00FD2CB9">
        <w:rPr>
          <w:i/>
        </w:rPr>
        <w:t>N. mercedis</w:t>
      </w:r>
      <w:r w:rsidR="00F30D9C">
        <w:rPr>
          <w:iCs/>
        </w:rPr>
        <w:t xml:space="preserve"> </w:t>
      </w:r>
      <w:r w:rsidR="00F30D9C">
        <w:rPr>
          <w:iCs/>
        </w:rPr>
        <w:fldChar w:fldCharType="begin"/>
      </w:r>
      <w:r w:rsidR="00615620">
        <w:rPr>
          <w:iCs/>
        </w:rPr>
        <w:instrText xml:space="preserve"> ADDIN EN.CITE &lt;EndNote&gt;&lt;Cite&gt;&lt;Author&gt;Avila&lt;/Author&gt;&lt;Year&gt;2020&lt;/Year&gt;&lt;RecNum&gt;2944&lt;/RecNum&gt;&lt;DisplayText&gt;(Avila and Hartman 2020)&lt;/DisplayText&gt;&lt;record&gt;&lt;rec-number&gt;2944&lt;/rec-number&gt;&lt;foreign-keys&gt;&lt;key app="EN" db-id="std9wdt06dea0ber50cpepe0azprxd52vwpp" timestamp="1582043800"&gt;2944&lt;/key&gt;&lt;/foreign-keys&gt;&lt;ref-type name="Journal Article"&gt;17&lt;/ref-type&gt;&lt;contributors&gt;&lt;authors&gt;&lt;author&gt;Michelle Avila&lt;/author&gt;&lt;author&gt;Rosemary Hartman&lt;/author&gt;&lt;/authors&gt;&lt;/contributors&gt;&lt;titles&gt;&lt;title&gt;&lt;style face="normal" font="default" size="100%"&gt;San Francisco Estuary mysid abundance in the fall, and the potential for competitive advantage of &lt;/style&gt;&lt;style face="italic" font="default" size="100%"&gt;Hyperacanthomysis longirostris&lt;/style&gt;&lt;style face="normal" font="default" size="100%"&gt; over &lt;/style&gt;&lt;style face="italic" font="default" size="100%"&gt;Neomysis mercedis&lt;/style&gt;&lt;/title&gt;&lt;secondary-title&gt;California Fish and Wildlife&lt;/secondary-title&gt;&lt;/titles&gt;&lt;periodical&gt;&lt;full-title&gt;California Fish and Wildlife&lt;/full-title&gt;&lt;/periodical&gt;&lt;pages&gt;19-38&lt;/pages&gt;&lt;volume&gt;106&lt;/volume&gt;&lt;number&gt;1&lt;/number&gt;&lt;dates&gt;&lt;year&gt;2020&lt;/year&gt;&lt;/dates&gt;&lt;urls&gt;&lt;/urls&gt;&lt;/record&gt;&lt;/Cite&gt;&lt;/EndNote&gt;</w:instrText>
      </w:r>
      <w:r w:rsidR="00F30D9C">
        <w:rPr>
          <w:iCs/>
        </w:rPr>
        <w:fldChar w:fldCharType="separate"/>
      </w:r>
      <w:r w:rsidR="00F30D9C">
        <w:rPr>
          <w:iCs/>
          <w:noProof/>
        </w:rPr>
        <w:t>(Avila and Hartman 2020)</w:t>
      </w:r>
      <w:r w:rsidR="00F30D9C">
        <w:rPr>
          <w:iCs/>
        </w:rPr>
        <w:fldChar w:fldCharType="end"/>
      </w:r>
      <w:r w:rsidR="00F30D9C">
        <w:rPr>
          <w:iCs/>
        </w:rPr>
        <w:t xml:space="preserve">.. </w:t>
      </w:r>
      <w:r w:rsidR="00565C20">
        <w:rPr>
          <w:iCs/>
        </w:rPr>
        <w:t xml:space="preserve">Like </w:t>
      </w:r>
      <w:r w:rsidR="00565C20" w:rsidRPr="00FD2CB9">
        <w:rPr>
          <w:i/>
        </w:rPr>
        <w:t>L. tetraspina, H. longirostris</w:t>
      </w:r>
      <w:r w:rsidR="0022747C">
        <w:rPr>
          <w:iCs/>
        </w:rPr>
        <w:t xml:space="preserve"> </w:t>
      </w:r>
      <w:r w:rsidR="00577552">
        <w:rPr>
          <w:iCs/>
        </w:rPr>
        <w:t>was more</w:t>
      </w:r>
      <w:r w:rsidR="0022747C">
        <w:rPr>
          <w:iCs/>
        </w:rPr>
        <w:t xml:space="preserve"> abundant in a wider range of brackish water</w:t>
      </w:r>
      <w:r w:rsidR="0051070B">
        <w:rPr>
          <w:iCs/>
        </w:rPr>
        <w:t xml:space="preserve"> </w:t>
      </w:r>
      <w:r w:rsidR="00231B8D">
        <w:rPr>
          <w:iCs/>
        </w:rPr>
        <w:fldChar w:fldCharType="begin"/>
      </w:r>
      <w:r w:rsidR="00231B8D">
        <w:rPr>
          <w:iCs/>
        </w:rPr>
        <w:instrText xml:space="preserve"> ADDIN EN.CITE &lt;EndNote&gt;&lt;Cite&gt;&lt;Author&gt;Avila&lt;/Author&gt;&lt;Year&gt;2020&lt;/Year&gt;&lt;RecNum&gt;2944&lt;/RecNum&gt;&lt;DisplayText&gt;(Avila and Hartman 2020)&lt;/DisplayText&gt;&lt;record&gt;&lt;rec-number&gt;2944&lt;/rec-number&gt;&lt;foreign-keys&gt;&lt;key app="EN" db-id="std9wdt06dea0ber50cpepe0azprxd52vwpp" timestamp="1582043800"&gt;2944&lt;/key&gt;&lt;/foreign-keys&gt;&lt;ref-type name="Journal Article"&gt;17&lt;/ref-type&gt;&lt;contributors&gt;&lt;authors&gt;&lt;author&gt;Michelle Avila&lt;/author&gt;&lt;author&gt;Rosemary Hartman&lt;/author&gt;&lt;/authors&gt;&lt;/contributors&gt;&lt;titles&gt;&lt;title&gt;&lt;style face="normal" font="default" size="100%"&gt;San Francisco Estuary mysid abundance in the fall, and the potential for competitive advantage of &lt;/style&gt;&lt;style face="italic" font="default" size="100%"&gt;Hyperacanthomysis longirostris&lt;/style&gt;&lt;style face="normal" font="default" size="100%"&gt; over &lt;/style&gt;&lt;style face="italic" font="default" size="100%"&gt;Neomysis mercedis&lt;/style&gt;&lt;/title&gt;&lt;secondary-title&gt;California Fish and Wildlife&lt;/secondary-title&gt;&lt;/titles&gt;&lt;periodical&gt;&lt;full-title&gt;California Fish and Wildlife&lt;/full-title&gt;&lt;/periodical&gt;&lt;pages&gt;19-38&lt;/pages&gt;&lt;volume&gt;106&lt;/volume&gt;&lt;number&gt;1&lt;/number&gt;&lt;dates&gt;&lt;year&gt;2020&lt;/year&gt;&lt;/dates&gt;&lt;urls&gt;&lt;/urls&gt;&lt;/record&gt;&lt;/Cite&gt;&lt;/EndNote&gt;</w:instrText>
      </w:r>
      <w:r w:rsidR="00231B8D">
        <w:rPr>
          <w:iCs/>
        </w:rPr>
        <w:fldChar w:fldCharType="separate"/>
      </w:r>
      <w:r w:rsidR="00231B8D">
        <w:rPr>
          <w:iCs/>
          <w:noProof/>
        </w:rPr>
        <w:t>(Avila and Hartman 2020)</w:t>
      </w:r>
      <w:r w:rsidR="00231B8D">
        <w:rPr>
          <w:iCs/>
        </w:rPr>
        <w:fldChar w:fldCharType="end"/>
      </w:r>
      <w:r w:rsidR="0022747C">
        <w:rPr>
          <w:iCs/>
        </w:rPr>
        <w:t xml:space="preserve">, compared to </w:t>
      </w:r>
      <w:r w:rsidR="0022747C">
        <w:rPr>
          <w:i/>
        </w:rPr>
        <w:t>P. forbesi</w:t>
      </w:r>
      <w:r w:rsidR="0022747C">
        <w:rPr>
          <w:iCs/>
        </w:rPr>
        <w:t xml:space="preserve"> and </w:t>
      </w:r>
      <w:r w:rsidR="0022747C">
        <w:rPr>
          <w:i/>
        </w:rPr>
        <w:t xml:space="preserve">Daphnia </w:t>
      </w:r>
      <w:r w:rsidR="0022747C">
        <w:rPr>
          <w:iCs/>
        </w:rPr>
        <w:t>spp.</w:t>
      </w:r>
    </w:p>
    <w:p w14:paraId="5BD244BC" w14:textId="06C644B4" w:rsidR="00DC1750" w:rsidRDefault="005E15E8" w:rsidP="00B62ACB">
      <w:pPr>
        <w:ind w:firstLine="720"/>
      </w:pPr>
      <w:r>
        <w:lastRenderedPageBreak/>
        <w:t>Prior work in the estuary has shown that</w:t>
      </w:r>
      <w:r w:rsidR="004656EB">
        <w:t xml:space="preserve"> </w:t>
      </w:r>
      <w:r w:rsidR="003459C8" w:rsidRPr="00FD2CB9">
        <w:rPr>
          <w:i/>
          <w:iCs/>
        </w:rPr>
        <w:t>P. forbesi</w:t>
      </w:r>
      <w:r w:rsidR="003459C8">
        <w:t xml:space="preserve"> abundances in freshwater were not correlated to </w:t>
      </w:r>
      <w:r w:rsidR="006B0D0A">
        <w:t xml:space="preserve">freshwater flow, but </w:t>
      </w:r>
      <w:r>
        <w:t>did find</w:t>
      </w:r>
      <w:r w:rsidR="006B0D0A">
        <w:t xml:space="preserve"> that </w:t>
      </w:r>
      <w:r w:rsidR="00D7722A">
        <w:t xml:space="preserve">abundance was positively related with freshwater flow in </w:t>
      </w:r>
      <w:r>
        <w:t>the</w:t>
      </w:r>
      <w:r w:rsidR="00D7722A">
        <w:t xml:space="preserve"> </w:t>
      </w:r>
      <w:r w:rsidR="00A854F0">
        <w:t xml:space="preserve">low salinity </w:t>
      </w:r>
      <w:r>
        <w:t>zone</w:t>
      </w:r>
      <w:r w:rsidR="00F30D9C">
        <w:t xml:space="preserve"> </w:t>
      </w:r>
      <w:r w:rsidR="005D6F2A">
        <w:fldChar w:fldCharType="begin"/>
      </w:r>
      <w:r w:rsidR="00565C20">
        <w:instrText xml:space="preserve"> ADDIN EN.CITE &lt;EndNote&gt;&lt;Cite&gt;&lt;Author&gt;Kimmerer&lt;/Author&gt;&lt;Year&gt;2018&lt;/Year&gt;&lt;RecNum&gt;2645&lt;/RecNum&gt;&lt;DisplayText&gt;(Kimmerer et al. 2018b)&lt;/DisplayText&gt;&lt;record&gt;&lt;rec-number&gt;2645&lt;/rec-number&gt;&lt;foreign-keys&gt;&lt;key app="EN" db-id="std9wdt06dea0ber50cpepe0azprxd52vwpp" timestamp="1558713589"&gt;2645&lt;/key&gt;&lt;/foreign-keys&gt;&lt;ref-type name="Journal Article"&gt;17&lt;/ref-type&gt;&lt;contributors&gt;&lt;authors&gt;&lt;author&gt;Kimmerer, Wim J.&lt;/author&gt;&lt;author&gt;Ignoffo, Toni R.&lt;/author&gt;&lt;author&gt;Kayfetz, Karen R.&lt;/author&gt;&lt;author&gt;Slaughter, Anne M.&lt;/author&gt;&lt;/authors&gt;&lt;/contributors&gt;&lt;titles&gt;&lt;title&gt;&lt;style face="normal" font="default" size="100%"&gt;Effects of freshwater flow and phytoplankton biomass on growth, reproduction, and spatial subsidies of the estuarine copepod &lt;/style&gt;&lt;style face="italic" font="default" size="100%"&gt;Pseudodiaptomus forbesi&lt;/style&gt;&lt;/title&gt;&lt;secondary-title&gt;Hydrobiologia&lt;/secondary-title&gt;&lt;/titles&gt;&lt;periodical&gt;&lt;full-title&gt;Hydrobiologia&lt;/full-title&gt;&lt;/periodical&gt;&lt;pages&gt;113-130&lt;/pages&gt;&lt;volume&gt;807&lt;/volume&gt;&lt;number&gt;1&lt;/number&gt;&lt;dates&gt;&lt;year&gt;2018&lt;/year&gt;&lt;pub-dates&gt;&lt;date&gt;October 27&lt;/date&gt;&lt;/pub-dates&gt;&lt;/dates&gt;&lt;isbn&gt;1573-5117&lt;/isbn&gt;&lt;label&gt;Kimmerer2017&lt;/label&gt;&lt;work-type&gt;journal article&lt;/work-type&gt;&lt;urls&gt;&lt;related-urls&gt;&lt;url&gt;&lt;style face="underline" font="default" size="100%"&gt;https://doi.org/10.1007/s10750-017-3385-y&lt;/style&gt;&lt;/url&gt;&lt;/related-urls&gt;&lt;/urls&gt;&lt;electronic-resource-num&gt; https://doi.org/10.1007/s10750-017-3385-y&lt;/electronic-resource-num&gt;&lt;access-date&gt;2021 09 07&lt;/access-date&gt;&lt;/record&gt;&lt;/Cite&gt;&lt;/EndNote&gt;</w:instrText>
      </w:r>
      <w:r w:rsidR="005D6F2A">
        <w:fldChar w:fldCharType="separate"/>
      </w:r>
      <w:r w:rsidR="00565C20">
        <w:rPr>
          <w:noProof/>
        </w:rPr>
        <w:t>(Kimmerer et al. 2018b)</w:t>
      </w:r>
      <w:r w:rsidR="005D6F2A">
        <w:fldChar w:fldCharType="end"/>
      </w:r>
      <w:r w:rsidR="005D6F2A">
        <w:t xml:space="preserve">. </w:t>
      </w:r>
      <w:r w:rsidR="00A67381">
        <w:t>Our study supports this trend</w:t>
      </w:r>
      <w:r w:rsidR="0088558F">
        <w:t xml:space="preserve"> by showing decreases in Suisun and the Confluence during droughts, however we did detect a slight increase in the freshwater, south-central region</w:t>
      </w:r>
      <w:r w:rsidR="00C402EA">
        <w:t>, contrary to the findings of Kimmerer et al (2018</w:t>
      </w:r>
      <w:r w:rsidR="00931C29">
        <w:t>b</w:t>
      </w:r>
      <w:r w:rsidR="00C402EA">
        <w:t xml:space="preserve">). This difference may be due to </w:t>
      </w:r>
      <w:r w:rsidR="00B571B1">
        <w:t xml:space="preserve">inclusion of a wider </w:t>
      </w:r>
      <w:r w:rsidR="0073393F">
        <w:t>range of data sources in our data set</w:t>
      </w:r>
      <w:r w:rsidR="00F106E1">
        <w:t xml:space="preserve"> and additional drought years. </w:t>
      </w:r>
      <w:r w:rsidR="00967F30">
        <w:t xml:space="preserve">While the decrease in Suisun and the Confluence was </w:t>
      </w:r>
      <w:r w:rsidR="00B125AD">
        <w:t xml:space="preserve">partially due to the shift in their preferred salinity zone, </w:t>
      </w:r>
      <w:r w:rsidR="00505F86">
        <w:t xml:space="preserve">other factors may also have contributed. </w:t>
      </w:r>
      <w:r w:rsidR="00DB24E1">
        <w:rPr>
          <w:iCs/>
        </w:rPr>
        <w:t xml:space="preserve">One potential mechanism for decreased abundance of taxa in Suisun is the increase in </w:t>
      </w:r>
      <w:r w:rsidR="00DB24E1" w:rsidRPr="002D2B9D">
        <w:rPr>
          <w:i/>
        </w:rPr>
        <w:t>P. amurensis</w:t>
      </w:r>
      <w:r w:rsidR="00DB24E1">
        <w:rPr>
          <w:iCs/>
        </w:rPr>
        <w:t xml:space="preserve"> </w:t>
      </w:r>
      <w:r w:rsidR="00DB24E1">
        <w:rPr>
          <w:iCs/>
        </w:rPr>
        <w:fldChar w:fldCharType="begin"/>
      </w:r>
      <w:r w:rsidR="00DB24E1">
        <w:rPr>
          <w:iCs/>
        </w:rPr>
        <w:instrText xml:space="preserve"> ADDIN EN.CITE &lt;EndNote&gt;&lt;Cite&gt;&lt;Author&gt;Winder&lt;/Author&gt;&lt;Year&gt;2011&lt;/Year&gt;&lt;RecNum&gt;4238&lt;/RecNum&gt;&lt;DisplayText&gt;(Winder et al. 2011)&lt;/DisplayText&gt;&lt;record&gt;&lt;rec-number&gt;4238&lt;/rec-number&gt;&lt;foreign-keys&gt;&lt;key app="EN" db-id="std9wdt06dea0ber50cpepe0azprxd52vwpp" timestamp="1667692290"&gt;4238&lt;/key&gt;&lt;/foreign-keys&gt;&lt;ref-type name="Journal Article"&gt;17&lt;/ref-type&gt;&lt;contributors&gt;&lt;authors&gt;&lt;author&gt;Winder, Monika&lt;/author&gt;&lt;author&gt;Jassby, Alan D.&lt;/author&gt;&lt;author&gt;Mac Nally, Ralph&lt;/author&gt;&lt;/authors&gt;&lt;/contributors&gt;&lt;titles&gt;&lt;title&gt;Synergies between climate anomalies and hydrological modifications facilitate estuarine biotic invasions&lt;/title&gt;&lt;secondary-title&gt;Ecology Letters&lt;/secondary-title&gt;&lt;/titles&gt;&lt;periodical&gt;&lt;full-title&gt;Ecology Letters&lt;/full-title&gt;&lt;/periodical&gt;&lt;pages&gt;749-757&lt;/pages&gt;&lt;volume&gt;14&lt;/volume&gt;&lt;number&gt;8&lt;/number&gt;&lt;dates&gt;&lt;year&gt;2011&lt;/year&gt;&lt;/dates&gt;&lt;isbn&gt;1461-023X&lt;/isbn&gt;&lt;urls&gt;&lt;related-urls&gt;&lt;url&gt;https://onlinelibrary.wiley.com/doi/abs/10.1111/j.1461-0248.2011.01635.x&lt;/url&gt;&lt;/related-urls&gt;&lt;/urls&gt;&lt;electronic-resource-num&gt;https://doi.org/10.1111/j.1461-0248.2011.01635.x&lt;/electronic-resource-num&gt;&lt;/record&gt;&lt;/Cite&gt;&lt;/EndNote&gt;</w:instrText>
      </w:r>
      <w:r w:rsidR="00DB24E1">
        <w:rPr>
          <w:iCs/>
        </w:rPr>
        <w:fldChar w:fldCharType="separate"/>
      </w:r>
      <w:r w:rsidR="00DB24E1">
        <w:rPr>
          <w:iCs/>
          <w:noProof/>
        </w:rPr>
        <w:t>(Winder et al. 2011)</w:t>
      </w:r>
      <w:r w:rsidR="00DB24E1">
        <w:rPr>
          <w:iCs/>
        </w:rPr>
        <w:fldChar w:fldCharType="end"/>
      </w:r>
      <w:r w:rsidR="00DB24E1">
        <w:rPr>
          <w:iCs/>
        </w:rPr>
        <w:t xml:space="preserve"> (CITE CLAM PAPER) </w:t>
      </w:r>
      <w:r w:rsidR="00945B8E" w:rsidRPr="00FD2CB9">
        <w:rPr>
          <w:i/>
          <w:iCs/>
        </w:rPr>
        <w:t>P</w:t>
      </w:r>
      <w:r w:rsidR="00184D19" w:rsidRPr="00FD2CB9">
        <w:rPr>
          <w:i/>
          <w:iCs/>
        </w:rPr>
        <w:t>. forbesi</w:t>
      </w:r>
      <w:r w:rsidR="00184D19">
        <w:t xml:space="preserve"> is </w:t>
      </w:r>
      <w:r w:rsidR="00967F30">
        <w:t>food limited in the low-salinity zone</w:t>
      </w:r>
      <w:r w:rsidR="00505F86">
        <w:t xml:space="preserve"> </w:t>
      </w:r>
      <w:r w:rsidR="00505F86">
        <w:fldChar w:fldCharType="begin"/>
      </w:r>
      <w:r w:rsidR="00505F86">
        <w:instrText xml:space="preserve"> ADDIN EN.CITE &lt;EndNote&gt;&lt;Cite&gt;&lt;Author&gt;Kimmerer&lt;/Author&gt;&lt;Year&gt;2014&lt;/Year&gt;&lt;RecNum&gt;1642&lt;/RecNum&gt;&lt;DisplayText&gt;(Kimmerer et al. 2014)&lt;/DisplayText&gt;&lt;record&gt;&lt;rec-number&gt;1642&lt;/rec-number&gt;&lt;foreign-keys&gt;&lt;key app="EN" db-id="std9wdt06dea0ber50cpepe0azprxd52vwpp" timestamp="1558711562"&gt;1642&lt;/key&gt;&lt;/foreign-keys&gt;&lt;ref-type name="Journal Article"&gt;17&lt;/ref-type&gt;&lt;contributors&gt;&lt;authors&gt;&lt;author&gt;Kimmerer, Wim J&lt;/author&gt;&lt;author&gt;Ignoffo, Toni R&lt;/author&gt;&lt;author&gt;Slaughter, Anne M&lt;/author&gt;&lt;author&gt;Gould, Alison L&lt;/author&gt;&lt;/authors&gt;&lt;/contributors&gt;&lt;titles&gt;&lt;title&gt;Food-limited reproduction and growth of three copepod species in the low-salinity zone of the San Francisco Estuary&lt;/title&gt;&lt;secondary-title&gt;Journal of Plankton Research&lt;/secondary-title&gt;&lt;/titles&gt;&lt;periodical&gt;&lt;full-title&gt;Journal of Plankton Research&lt;/full-title&gt;&lt;/periodical&gt;&lt;pages&gt;722-735&lt;/pages&gt;&lt;volume&gt;36&lt;/volume&gt;&lt;number&gt;3&lt;/number&gt;&lt;dates&gt;&lt;year&gt;2014&lt;/year&gt;&lt;/dates&gt;&lt;isbn&gt;0142-7873&lt;/isbn&gt;&lt;urls&gt;&lt;/urls&gt;&lt;electronic-resource-num&gt;https://doi.org/10.1093/plankt/fbt128&lt;/electronic-resource-num&gt;&lt;/record&gt;&lt;/Cite&gt;&lt;/EndNote&gt;</w:instrText>
      </w:r>
      <w:r w:rsidR="00505F86">
        <w:fldChar w:fldCharType="separate"/>
      </w:r>
      <w:r w:rsidR="00505F86">
        <w:rPr>
          <w:noProof/>
        </w:rPr>
        <w:t>(Kimmerer et al. 2014)</w:t>
      </w:r>
      <w:r w:rsidR="00505F86">
        <w:fldChar w:fldCharType="end"/>
      </w:r>
      <w:r w:rsidR="00967F30">
        <w:t xml:space="preserve">, </w:t>
      </w:r>
      <w:r w:rsidR="00B77030">
        <w:t xml:space="preserve">and </w:t>
      </w:r>
      <w:r w:rsidR="00A43B99">
        <w:t xml:space="preserve">both abundance and grazing rates of </w:t>
      </w:r>
      <w:r w:rsidR="00A43B99" w:rsidRPr="00FD2CB9">
        <w:rPr>
          <w:i/>
        </w:rPr>
        <w:t>P. amurensis</w:t>
      </w:r>
      <w:r w:rsidR="00A43B99">
        <w:t xml:space="preserve"> increase during drought years (cite clam/jellies drought paper), putting greater strain on the limited food supply for copepods.</w:t>
      </w:r>
    </w:p>
    <w:p w14:paraId="1135553C" w14:textId="478972A4" w:rsidR="005D6F2A" w:rsidRDefault="00DC1750" w:rsidP="00586637">
      <w:pPr>
        <w:ind w:firstLine="720"/>
      </w:pPr>
      <w:r>
        <w:t xml:space="preserve">Less research has been conducted on </w:t>
      </w:r>
      <w:r w:rsidRPr="00FD2CB9">
        <w:rPr>
          <w:i/>
        </w:rPr>
        <w:t>Daphnia</w:t>
      </w:r>
      <w:r>
        <w:t xml:space="preserve"> </w:t>
      </w:r>
      <w:r w:rsidR="0077075A">
        <w:t>spp.</w:t>
      </w:r>
      <w:r>
        <w:t xml:space="preserve"> in </w:t>
      </w:r>
      <w:r w:rsidR="00403E03">
        <w:t xml:space="preserve">the Estuary. </w:t>
      </w:r>
      <w:r w:rsidR="00AE04EC">
        <w:t xml:space="preserve">One of the few studies examining </w:t>
      </w:r>
      <w:r w:rsidR="00AE04EC" w:rsidRPr="00FD2CB9">
        <w:rPr>
          <w:i/>
        </w:rPr>
        <w:t>Daphnia</w:t>
      </w:r>
      <w:r w:rsidR="00AE04EC">
        <w:t xml:space="preserve"> spp. </w:t>
      </w:r>
      <w:r w:rsidR="00711BC5">
        <w:t>d</w:t>
      </w:r>
      <w:r w:rsidR="00AE04EC">
        <w:t xml:space="preserve">istribution and environmental factors in the Delta found them </w:t>
      </w:r>
      <w:r w:rsidR="00586637">
        <w:t xml:space="preserve">positively correlated with chlorophyll, negatively correlated with salinity, and </w:t>
      </w:r>
      <w:r w:rsidR="00F30D9C">
        <w:t>unrelated</w:t>
      </w:r>
      <w:r w:rsidR="00586637">
        <w:t xml:space="preserve"> to net </w:t>
      </w:r>
      <w:r w:rsidR="00711BC5">
        <w:t>flow</w:t>
      </w:r>
      <w:r w:rsidR="004E683A">
        <w:t xml:space="preserve"> </w:t>
      </w:r>
      <w:r w:rsidR="004E683A">
        <w:fldChar w:fldCharType="begin"/>
      </w:r>
      <w:r w:rsidR="004E683A">
        <w:instrText xml:space="preserve"> ADDIN EN.CITE &lt;EndNote&gt;&lt;Cite&gt;&lt;Author&gt;Orsi&lt;/Author&gt;&lt;Year&gt;1986&lt;/Year&gt;&lt;RecNum&gt;772&lt;/RecNum&gt;&lt;DisplayText&gt;(Orsi and Mecum 1986)&lt;/DisplayText&gt;&lt;record&gt;&lt;rec-number&gt;772&lt;/rec-number&gt;&lt;foreign-keys&gt;&lt;key app="EN" db-id="std9wdt06dea0ber50cpepe0azprxd52vwpp" timestamp="1558711082"&gt;772&lt;/key&gt;&lt;/foreign-keys&gt;&lt;ref-type name="Journal Article"&gt;17&lt;/ref-type&gt;&lt;contributors&gt;&lt;authors&gt;&lt;author&gt;Orsi, J. J.&lt;/author&gt;&lt;author&gt;Mecum, W. L.&lt;/author&gt;&lt;/authors&gt;&lt;/contributors&gt;&lt;titles&gt;&lt;title&gt;Zooplankton distribution and abundance in the Sacramento-San Joaquin Delta in relation to certain environmental factors&lt;/title&gt;&lt;secondary-title&gt;Estuaries&lt;/secondary-title&gt;&lt;alt-title&gt;Estuaries&lt;/alt-title&gt;&lt;/titles&gt;&lt;periodical&gt;&lt;full-title&gt;Estuaries&lt;/full-title&gt;&lt;/periodical&gt;&lt;alt-periodical&gt;&lt;full-title&gt;Estuaries&lt;/full-title&gt;&lt;/alt-periodical&gt;&lt;pages&gt;326-339&lt;/pages&gt;&lt;volume&gt;9&lt;/volume&gt;&lt;number&gt;4B&lt;/number&gt;&lt;keywords&gt;&lt;keyword&gt;ABUNDANCE&lt;/keyword&gt;&lt;keyword&gt;DISTRIBUTION&lt;/keyword&gt;&lt;keyword&gt;SACRAMENTO-SAN JOAQUIN DELTA&lt;/keyword&gt;&lt;keyword&gt;ZOOPLANKTON&lt;/keyword&gt;&lt;/keywords&gt;&lt;dates&gt;&lt;year&gt;1986&lt;/year&gt;&lt;/dates&gt;&lt;urls&gt;&lt;/urls&gt;&lt;/record&gt;&lt;/Cite&gt;&lt;/EndNote&gt;</w:instrText>
      </w:r>
      <w:r w:rsidR="004E683A">
        <w:fldChar w:fldCharType="separate"/>
      </w:r>
      <w:r w:rsidR="004E683A">
        <w:rPr>
          <w:noProof/>
        </w:rPr>
        <w:t>(Orsi and Mecum 1986)</w:t>
      </w:r>
      <w:r w:rsidR="004E683A">
        <w:fldChar w:fldCharType="end"/>
      </w:r>
      <w:r w:rsidR="00711BC5">
        <w:t>. Chlorophyll in the South Delta</w:t>
      </w:r>
      <w:r w:rsidR="004E683A">
        <w:t xml:space="preserve"> increases during droughts (Cite Water quality </w:t>
      </w:r>
      <w:r w:rsidR="00D234E4">
        <w:t>chlorophyll</w:t>
      </w:r>
      <w:r w:rsidR="004E683A">
        <w:t xml:space="preserve"> paper)</w:t>
      </w:r>
      <w:r w:rsidR="00711BC5">
        <w:t xml:space="preserve"> </w:t>
      </w:r>
      <w:r w:rsidR="003A4A11">
        <w:t xml:space="preserve">so we would have expected </w:t>
      </w:r>
      <w:r w:rsidR="004029AD">
        <w:t>increases</w:t>
      </w:r>
      <w:r w:rsidR="003A4A11">
        <w:t xml:space="preserve"> in </w:t>
      </w:r>
      <w:r w:rsidR="003A4A11" w:rsidRPr="00FD2CB9">
        <w:rPr>
          <w:i/>
          <w:iCs/>
        </w:rPr>
        <w:t>Daphnia</w:t>
      </w:r>
      <w:r w:rsidR="003A4A11">
        <w:t xml:space="preserve"> </w:t>
      </w:r>
      <w:r w:rsidR="00905BB7">
        <w:t xml:space="preserve">spp. </w:t>
      </w:r>
      <w:r w:rsidR="003A4A11">
        <w:t>in that region</w:t>
      </w:r>
      <w:r w:rsidR="00905BB7">
        <w:t>.</w:t>
      </w:r>
      <w:r w:rsidR="003A4A11">
        <w:t xml:space="preserve"> </w:t>
      </w:r>
      <w:r w:rsidR="00905BB7">
        <w:t>H</w:t>
      </w:r>
      <w:r w:rsidR="003A4A11">
        <w:t xml:space="preserve">owever </w:t>
      </w:r>
      <w:r w:rsidR="003A4A11" w:rsidRPr="00FD2CB9">
        <w:rPr>
          <w:i/>
        </w:rPr>
        <w:t>P. forbesi</w:t>
      </w:r>
      <w:r w:rsidR="009931FA">
        <w:t xml:space="preserve">, which was introduced after Orsi and Mecum </w:t>
      </w:r>
      <w:r w:rsidR="004029AD">
        <w:t>1</w:t>
      </w:r>
      <w:r w:rsidR="009931FA">
        <w:t>986</w:t>
      </w:r>
      <w:r w:rsidR="00650030">
        <w:t xml:space="preserve"> </w:t>
      </w:r>
      <w:r w:rsidR="00C00AA5">
        <w:fldChar w:fldCharType="begin"/>
      </w:r>
      <w:r w:rsidR="00C00AA5">
        <w:instrText xml:space="preserve"> ADDIN EN.CITE &lt;EndNote&gt;&lt;Cite&gt;&lt;Author&gt;Orsi&lt;/Author&gt;&lt;Year&gt;1991&lt;/Year&gt;&lt;RecNum&gt;775&lt;/RecNum&gt;&lt;DisplayText&gt;(Orsi and Walter 1991)&lt;/DisplayText&gt;&lt;record&gt;&lt;rec-number&gt;775&lt;/rec-number&gt;&lt;foreign-keys&gt;&lt;key app="EN" db-id="std9wdt06dea0ber50cpepe0azprxd52vwpp" timestamp="1558711083"&gt;775&lt;/key&gt;&lt;/foreign-keys&gt;&lt;ref-type name="Conference Proceedings"&gt;10&lt;/ref-type&gt;&lt;contributors&gt;&lt;authors&gt;&lt;author&gt;Orsi, J.J.&lt;/author&gt;&lt;author&gt;Walter, T.E.&lt;/author&gt;&lt;/authors&gt;&lt;secondary-authors&gt;&lt;author&gt;Uye, S.I.&lt;/author&gt;&lt;author&gt;Nishida, S.&lt;/author&gt;&lt;author&gt;Ho, J.-S.&lt;/author&gt;&lt;/secondary-authors&gt;&lt;/contributors&gt;&lt;titles&gt;&lt;title&gt;&lt;style face="italic" font="default" size="100%"&gt;Pseudodiaptomus forbesi &lt;/style&gt;&lt;style face="normal" font="default" size="100%"&gt;and &lt;/style&gt;&lt;style face="italic" font="default" size="100%"&gt;P. marinus&lt;/style&gt;&lt;style face="normal" font="default" size="100%"&gt; (Copepoda: Calanoida) the latest copepod immigrants to California&amp;apos;s Sacramento-San Joaquin Estuary&lt;/style&gt;&lt;/title&gt;&lt;secondary-title&gt;Proceedings of the Fourth International Conference on Copepoda&lt;/secondary-title&gt;&lt;/titles&gt;&lt;pages&gt;553-562&lt;/pages&gt;&lt;volume&gt;Special Volume&lt;/volume&gt;&lt;dates&gt;&lt;year&gt;1991&lt;/year&gt;&lt;/dates&gt;&lt;pub-location&gt;Hiroshima&lt;/pub-location&gt;&lt;publisher&gt;Bulletin of the Plankton Society of Japan&lt;/publisher&gt;&lt;urls&gt;&lt;/urls&gt;&lt;/record&gt;&lt;/Cite&gt;&lt;/EndNote&gt;</w:instrText>
      </w:r>
      <w:r w:rsidR="00C00AA5">
        <w:fldChar w:fldCharType="separate"/>
      </w:r>
      <w:r w:rsidR="00C00AA5">
        <w:rPr>
          <w:noProof/>
        </w:rPr>
        <w:t>(Orsi and Walter 1991)</w:t>
      </w:r>
      <w:r w:rsidR="00C00AA5">
        <w:fldChar w:fldCharType="end"/>
      </w:r>
      <w:r w:rsidR="009931FA">
        <w:t>,</w:t>
      </w:r>
      <w:r w:rsidR="003A4A11">
        <w:t xml:space="preserve"> also increased in the South Delta</w:t>
      </w:r>
      <w:r w:rsidR="004029AD">
        <w:t xml:space="preserve"> (</w:t>
      </w:r>
      <w:r w:rsidR="004029AD">
        <w:fldChar w:fldCharType="begin"/>
      </w:r>
      <w:r w:rsidR="004029AD">
        <w:instrText xml:space="preserve"> REF _Ref116030773 \h </w:instrText>
      </w:r>
      <w:r w:rsidR="004029AD">
        <w:fldChar w:fldCharType="separate"/>
      </w:r>
      <w:r w:rsidR="004029AD">
        <w:t xml:space="preserve">Figure </w:t>
      </w:r>
      <w:r w:rsidR="004029AD">
        <w:rPr>
          <w:noProof/>
        </w:rPr>
        <w:t>1</w:t>
      </w:r>
      <w:r w:rsidR="004029AD">
        <w:fldChar w:fldCharType="end"/>
      </w:r>
      <w:r w:rsidR="00650030">
        <w:t>)</w:t>
      </w:r>
      <w:r w:rsidR="009931FA">
        <w:t xml:space="preserve">, potentially competing with </w:t>
      </w:r>
      <w:r w:rsidR="009931FA" w:rsidRPr="00FD2CB9">
        <w:rPr>
          <w:i/>
        </w:rPr>
        <w:t>Daphnia</w:t>
      </w:r>
      <w:r w:rsidR="009931FA">
        <w:t xml:space="preserve"> </w:t>
      </w:r>
      <w:r w:rsidR="00463E59">
        <w:t xml:space="preserve">spp. </w:t>
      </w:r>
      <w:r w:rsidR="009931FA">
        <w:t xml:space="preserve">for the increased food resources. </w:t>
      </w:r>
    </w:p>
    <w:p w14:paraId="2E1EF520" w14:textId="456C4C40" w:rsidR="00353214" w:rsidRPr="00D113CF" w:rsidRDefault="00D113CF" w:rsidP="00B62ACB">
      <w:pPr>
        <w:ind w:firstLine="720"/>
      </w:pPr>
      <w:r>
        <w:t xml:space="preserve">The species that had brackish salinity tolerances, </w:t>
      </w:r>
      <w:r>
        <w:rPr>
          <w:i/>
          <w:iCs/>
        </w:rPr>
        <w:t>Limnoithona tetraspina</w:t>
      </w:r>
      <w:r>
        <w:t xml:space="preserve"> and </w:t>
      </w:r>
      <w:r>
        <w:rPr>
          <w:i/>
          <w:iCs/>
        </w:rPr>
        <w:t>Hyperacanthomysis longirostris</w:t>
      </w:r>
      <w:r>
        <w:t xml:space="preserve">, did not </w:t>
      </w:r>
      <w:r w:rsidR="008B39E9">
        <w:t>have a</w:t>
      </w:r>
      <w:r w:rsidR="002D5B2D">
        <w:t xml:space="preserve"> </w:t>
      </w:r>
      <w:r w:rsidR="008724E1">
        <w:t xml:space="preserve">negative </w:t>
      </w:r>
      <w:r w:rsidR="002D5B2D">
        <w:t>relationship</w:t>
      </w:r>
      <w:r w:rsidR="008724E1">
        <w:t xml:space="preserve"> to drought.</w:t>
      </w:r>
      <w:r w:rsidR="00F12D81">
        <w:t xml:space="preserve"> </w:t>
      </w:r>
      <w:r w:rsidR="00DD27A0">
        <w:t xml:space="preserve">With a wider salinity tolerance, </w:t>
      </w:r>
      <w:r w:rsidR="00F44E04">
        <w:t>these taxa were relative unaffected by  shift of</w:t>
      </w:r>
      <w:r w:rsidR="00097F63">
        <w:t xml:space="preserve"> </w:t>
      </w:r>
      <w:r w:rsidR="00CF6DBB">
        <w:t>the freshwater zone upstream during droughts</w:t>
      </w:r>
      <w:r w:rsidR="0075499B">
        <w:t xml:space="preserve">, unlike </w:t>
      </w:r>
      <w:r w:rsidR="009C68B7">
        <w:rPr>
          <w:i/>
          <w:iCs/>
        </w:rPr>
        <w:t>P</w:t>
      </w:r>
      <w:r w:rsidR="00AD4AFE">
        <w:rPr>
          <w:i/>
          <w:iCs/>
        </w:rPr>
        <w:t>.</w:t>
      </w:r>
      <w:r w:rsidR="008C70B0">
        <w:rPr>
          <w:i/>
          <w:iCs/>
        </w:rPr>
        <w:t xml:space="preserve"> forbesi</w:t>
      </w:r>
      <w:r w:rsidR="008C70B0">
        <w:t xml:space="preserve"> and </w:t>
      </w:r>
      <w:r w:rsidR="008C70B0">
        <w:rPr>
          <w:i/>
          <w:iCs/>
        </w:rPr>
        <w:t>Daphnia</w:t>
      </w:r>
      <w:r w:rsidR="008C70B0">
        <w:t xml:space="preserve"> spp</w:t>
      </w:r>
      <w:r w:rsidR="00410008">
        <w:t>.</w:t>
      </w:r>
      <w:r w:rsidR="005C6B09">
        <w:t xml:space="preserve">, which are </w:t>
      </w:r>
      <w:r w:rsidR="00C003A1">
        <w:t xml:space="preserve">restricted to lower salinities </w:t>
      </w:r>
      <w:r w:rsidR="005C6B09">
        <w:t>and thus moved with the shifting freshwater zone.</w:t>
      </w:r>
      <w:r w:rsidR="00F12D81">
        <w:t xml:space="preserve"> </w:t>
      </w:r>
      <w:r w:rsidR="00EE462E">
        <w:t xml:space="preserve">This </w:t>
      </w:r>
      <w:r w:rsidR="0070573D">
        <w:t xml:space="preserve">suggests that </w:t>
      </w:r>
      <w:r w:rsidR="00027ECE">
        <w:t xml:space="preserve">in </w:t>
      </w:r>
      <w:r w:rsidR="00A11965">
        <w:t>Suisun Bay and Marsh</w:t>
      </w:r>
      <w:r w:rsidR="00CB65C7">
        <w:t>, a key habitat zone containing</w:t>
      </w:r>
      <w:r w:rsidR="00027ECE">
        <w:t xml:space="preserve">  </w:t>
      </w:r>
      <w:r w:rsidR="00CB65C7">
        <w:t xml:space="preserve">important </w:t>
      </w:r>
      <w:r w:rsidR="00027ECE">
        <w:t>marsh areas</w:t>
      </w:r>
      <w:r w:rsidR="0070573D">
        <w:t xml:space="preserve">, drought conditions have the largest negative impact on the abundance of zooplankton with lower tolerances to </w:t>
      </w:r>
      <w:r w:rsidR="00130CAC">
        <w:t>salinity.</w:t>
      </w:r>
    </w:p>
    <w:p w14:paraId="41AB1393" w14:textId="182ABB7E" w:rsidR="00B62ACB" w:rsidRDefault="009C545D" w:rsidP="009C545D">
      <w:pPr>
        <w:pStyle w:val="Heading2"/>
      </w:pPr>
      <w:r>
        <w:t>Ecological</w:t>
      </w:r>
      <w:r w:rsidR="00B56234">
        <w:t xml:space="preserve"> and Management</w:t>
      </w:r>
      <w:r>
        <w:t xml:space="preserve"> Implications</w:t>
      </w:r>
    </w:p>
    <w:p w14:paraId="1F054B99" w14:textId="2D2735AC" w:rsidR="0089363F" w:rsidRDefault="00330682" w:rsidP="009C545D">
      <w:r>
        <w:tab/>
      </w:r>
      <w:r w:rsidR="00B466B5">
        <w:t>The decline in the abundance of many pelagic zooplankton species has resulted i</w:t>
      </w:r>
      <w:r w:rsidR="00765277">
        <w:t xml:space="preserve">n </w:t>
      </w:r>
      <w:r w:rsidR="25E8B13E">
        <w:t>the limitation of</w:t>
      </w:r>
      <w:r w:rsidR="00765277">
        <w:t xml:space="preserve"> food resources </w:t>
      </w:r>
      <w:r w:rsidR="25E8B13E">
        <w:t xml:space="preserve">for </w:t>
      </w:r>
      <w:r w:rsidR="6ACD9113">
        <w:t xml:space="preserve">many fish species </w:t>
      </w:r>
      <w:r w:rsidR="00A43882">
        <w:fldChar w:fldCharType="begin"/>
      </w:r>
      <w:r w:rsidR="00A43882">
        <w:instrText xml:space="preserve"> ADDIN EN.CITE &lt;EndNote&gt;&lt;Cite&gt;&lt;Author&gt;Sommer&lt;/Author&gt;&lt;Year&gt;2007&lt;/Year&gt;&lt;RecNum&gt;952&lt;/RecNum&gt;&lt;DisplayText&gt;(Sommer et al. 2007)&lt;/DisplayText&gt;&lt;record&gt;&lt;rec-number&gt;952&lt;/rec-number&gt;&lt;foreign-keys&gt;&lt;key app="EN" db-id="std9wdt06dea0ber50cpepe0azprxd52vwpp" timestamp="1558711115"&gt;952&lt;/key&gt;&lt;/foreign-keys&gt;&lt;ref-type name="Journal Article"&gt;17&lt;/ref-type&gt;&lt;contributors&gt;&lt;authors&gt;&lt;author&gt;Sommer, T. &lt;/author&gt;&lt;author&gt;Armor, C.&lt;/author&gt;&lt;author&gt;Baxter, R.&lt;/author&gt;&lt;author&gt;Breuer, R.&lt;/author&gt;&lt;author&gt;Brown, L.&lt;/author&gt;&lt;author&gt;Chotkowski, M.&lt;/author&gt;&lt;author&gt;Culberson, S.&lt;/author&gt;&lt;author&gt;Feyrer, F.&lt;/author&gt;&lt;author&gt;Gingras, M.&lt;/author&gt;&lt;author&gt;Herbold, B.&lt;/author&gt;&lt;author&gt;Kimmerer, W.&lt;/author&gt;&lt;author&gt;Mueller-Solger, A.&lt;/author&gt;&lt;author&gt;Nobriga, M.&lt;/author&gt;&lt;author&gt;Souza, K.&lt;/author&gt;&lt;/authors&gt;&lt;/contributors&gt;&lt;titles&gt;&lt;title&gt;The collapse of pelagic fishes in the upper San Francisco Estuary&lt;/title&gt;&lt;secondary-title&gt;Fisheries&lt;/secondary-title&gt;&lt;/titles&gt;&lt;periodical&gt;&lt;full-title&gt;Fisheries&lt;/full-title&gt;&lt;/periodical&gt;&lt;pages&gt;270-277&lt;/pages&gt;&lt;volume&gt;32&lt;/volume&gt;&lt;number&gt;6&lt;/number&gt;&lt;dates&gt;&lt;year&gt;2007&lt;/year&gt;&lt;pub-dates&gt;&lt;date&gt;June&lt;/date&gt;&lt;/pub-dates&gt;&lt;/dates&gt;&lt;urls&gt;&lt;/urls&gt;&lt;electronic-resource-num&gt;https://doi.org/10.1577/1548-8446(2007)32[270:TCOPFI]2.0.CO;2&lt;/electronic-resource-num&gt;&lt;/record&gt;&lt;/Cite&gt;&lt;/EndNote&gt;</w:instrText>
      </w:r>
      <w:r w:rsidR="00A43882">
        <w:fldChar w:fldCharType="separate"/>
      </w:r>
      <w:r w:rsidR="00A43882">
        <w:rPr>
          <w:noProof/>
        </w:rPr>
        <w:t>(Sommer et al. 2007)</w:t>
      </w:r>
      <w:r w:rsidR="00A43882">
        <w:fldChar w:fldCharType="end"/>
      </w:r>
      <w:r w:rsidR="00765277">
        <w:t>)</w:t>
      </w:r>
      <w:r w:rsidR="0010060A">
        <w:t xml:space="preserve">. </w:t>
      </w:r>
      <w:r w:rsidR="00994FC9">
        <w:t xml:space="preserve">For management decisions to support increases in </w:t>
      </w:r>
      <w:r w:rsidR="00B56234">
        <w:t xml:space="preserve">zooplankton abundance that will result in more food for </w:t>
      </w:r>
      <w:r w:rsidR="0072399F">
        <w:t>fishes, better understanding of the factors that impact low pelagic biomass in the estuary is required</w:t>
      </w:r>
      <w:r w:rsidR="00477083">
        <w:t>)</w:t>
      </w:r>
      <w:r w:rsidR="004029AD">
        <w:fldChar w:fldCharType="begin"/>
      </w:r>
      <w:r w:rsidR="004029AD">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electronic-resource-num&gt;10.15447/sfews.2016v14iss3art4&lt;/electronic-resource-num&gt;&lt;/record&gt;&lt;/Cite&gt;&lt;/EndNote&gt;</w:instrText>
      </w:r>
      <w:r w:rsidR="004029AD">
        <w:fldChar w:fldCharType="separate"/>
      </w:r>
      <w:r w:rsidR="004029AD">
        <w:rPr>
          <w:noProof/>
        </w:rPr>
        <w:t>(Brown et al. 2016)</w:t>
      </w:r>
      <w:r w:rsidR="004029AD">
        <w:fldChar w:fldCharType="end"/>
      </w:r>
      <w:r w:rsidR="0072399F">
        <w:t>.</w:t>
      </w:r>
      <w:r w:rsidR="00C85F26">
        <w:t xml:space="preserve"> </w:t>
      </w:r>
      <w:r w:rsidR="7A5F4AAA">
        <w:t xml:space="preserve">Our study has shown that </w:t>
      </w:r>
      <w:r w:rsidR="614C6EB3">
        <w:t>drought, and the related changes in salinity,</w:t>
      </w:r>
      <w:r w:rsidR="00B74475">
        <w:t xml:space="preserve"> significantly impacts the a</w:t>
      </w:r>
      <w:r w:rsidR="00DC2F30">
        <w:t>vailability</w:t>
      </w:r>
      <w:r w:rsidR="00B74475">
        <w:t xml:space="preserve"> of </w:t>
      </w:r>
      <w:r w:rsidR="00E14AED">
        <w:t>key zooplankton resources in the estuary</w:t>
      </w:r>
      <w:r w:rsidR="005249CE">
        <w:t xml:space="preserve">. </w:t>
      </w:r>
      <w:r w:rsidR="00D306AC">
        <w:t>The spatial overlap</w:t>
      </w:r>
      <w:r w:rsidR="00173967">
        <w:t xml:space="preserve"> of predators and their prey</w:t>
      </w:r>
      <w:r w:rsidR="00436B56">
        <w:t>,</w:t>
      </w:r>
      <w:r w:rsidR="001A17B3">
        <w:t xml:space="preserve"> also known as</w:t>
      </w:r>
      <w:r w:rsidR="00436B56">
        <w:t xml:space="preserve"> the match/mismatch hypothesis,</w:t>
      </w:r>
      <w:r w:rsidR="002A3917">
        <w:t xml:space="preserve"> is an important factor driving recruitment strength </w:t>
      </w:r>
      <w:r w:rsidR="001218C3">
        <w:t xml:space="preserve">that can be significantly impacted </w:t>
      </w:r>
      <w:r w:rsidR="00436B56">
        <w:t>by climate conditions and climate change</w:t>
      </w:r>
      <w:r w:rsidR="005D1EE9">
        <w:t xml:space="preserve"> </w:t>
      </w:r>
      <w:r w:rsidR="00866B0D">
        <w:fldChar w:fldCharType="begin"/>
      </w:r>
      <w:r w:rsidR="00866B0D">
        <w:instrText xml:space="preserve"> ADDIN EN.CITE &lt;EndNote&gt;&lt;Cite&gt;&lt;Author&gt;Durant&lt;/Author&gt;&lt;Year&gt;2007&lt;/Year&gt;&lt;RecNum&gt;4228&lt;/RecNum&gt;&lt;DisplayText&gt;(Durant et al. 2007)&lt;/DisplayText&gt;&lt;record&gt;&lt;rec-number&gt;4228&lt;/rec-number&gt;&lt;foreign-keys&gt;&lt;key app="EN" db-id="std9wdt06dea0ber50cpepe0azprxd52vwpp" timestamp="1667317316"&gt;4228&lt;/key&gt;&lt;/foreign-keys&gt;&lt;ref-type name="Journal Article"&gt;17&lt;/ref-type&gt;&lt;contributors&gt;&lt;authors&gt;&lt;author&gt;Joel M. Durant&lt;/author&gt;&lt;author&gt;Dag O. Hjermann&lt;/author&gt;&lt;author&gt;Geir Ottersen&lt;/author&gt;&lt;author&gt;Nils Chr Stenseth&lt;/author&gt;&lt;/authors&gt;&lt;/contributors&gt;&lt;titles&gt;&lt;title&gt;Climate and the match or mismatch between predator requirements and resource availability&lt;/title&gt;&lt;secondary-title&gt;Climate Research&lt;/secondary-title&gt;&lt;/titles&gt;&lt;periodical&gt;&lt;full-title&gt;Climate Research&lt;/full-title&gt;&lt;/periodical&gt;&lt;pages&gt;271-283&lt;/pages&gt;&lt;volume&gt;33&lt;/volume&gt;&lt;number&gt;3&lt;/number&gt;&lt;dates&gt;&lt;year&gt;2007&lt;/year&gt;&lt;/dates&gt;&lt;urls&gt;&lt;related-urls&gt;&lt;url&gt;https://www.int-res.com/abstracts/cr/v33/n3/p271-283&lt;/url&gt;&lt;/related-urls&gt;&lt;/urls&gt;&lt;/record&gt;&lt;/Cite&gt;&lt;/EndNote&gt;</w:instrText>
      </w:r>
      <w:r w:rsidR="00866B0D">
        <w:fldChar w:fldCharType="separate"/>
      </w:r>
      <w:r w:rsidR="00866B0D">
        <w:rPr>
          <w:noProof/>
        </w:rPr>
        <w:t>(Durant et al. 2007)</w:t>
      </w:r>
      <w:r w:rsidR="00866B0D">
        <w:fldChar w:fldCharType="end"/>
      </w:r>
      <w:r w:rsidR="00436B56">
        <w:t>.</w:t>
      </w:r>
      <w:r w:rsidR="002E0D6F">
        <w:t xml:space="preserve"> </w:t>
      </w:r>
      <w:r w:rsidR="000646CD">
        <w:rPr>
          <w:i/>
          <w:iCs/>
        </w:rPr>
        <w:t>Pseudodiaptomus forbesi</w:t>
      </w:r>
      <w:r w:rsidR="000646CD">
        <w:t xml:space="preserve"> </w:t>
      </w:r>
      <w:r w:rsidR="00883755">
        <w:t xml:space="preserve">and </w:t>
      </w:r>
      <w:r w:rsidR="00883755">
        <w:rPr>
          <w:i/>
          <w:iCs/>
        </w:rPr>
        <w:t>Daphnia</w:t>
      </w:r>
      <w:r w:rsidR="00883755">
        <w:t xml:space="preserve"> spp. are both </w:t>
      </w:r>
      <w:r w:rsidR="00883755">
        <w:lastRenderedPageBreak/>
        <w:t xml:space="preserve">important food items to Age-0 </w:t>
      </w:r>
      <w:r w:rsidR="006E694A">
        <w:t>Delta</w:t>
      </w:r>
      <w:r w:rsidR="006B06D8">
        <w:t xml:space="preserve"> Smelt and </w:t>
      </w:r>
      <w:r w:rsidR="00532418">
        <w:t>juvenile salmon</w:t>
      </w:r>
      <w:r w:rsidR="006B06D8">
        <w:t xml:space="preserve"> in the estuary </w:t>
      </w:r>
      <w:r w:rsidR="005D1EE9">
        <w:fldChar w:fldCharType="begin">
          <w:fldData xml:space="preserve">PEVuZE5vdGU+PENpdGU+PEF1dGhvcj5TbGF0ZXI8L0F1dGhvcj48WWVhcj4yMDE0PC9ZZWFyPjxS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Q8L251bWJlcj48ZGF0ZXM+PHllYXI+MjAxNDwveWVhcj48L2RhdGVzPjx1cmxz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</w:fldData>
        </w:fldChar>
      </w:r>
      <w:r w:rsidR="00E57A4E">
        <w:instrText xml:space="preserve"> ADDIN EN.CITE </w:instrText>
      </w:r>
      <w:r w:rsidR="00E57A4E">
        <w:fldChar w:fldCharType="begin">
          <w:fldData xml:space="preserve">PEVuZE5vdGU+PENpdGU+PEF1dGhvcj5TbGF0ZXI8L0F1dGhvcj48WWVhcj4yMDE0PC9ZZWFyPjxS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</w:fldData>
        </w:fldChar>
      </w:r>
      <w:r w:rsidR="00E57A4E">
        <w:instrText xml:space="preserve"> ADDIN EN.CITE.DATA </w:instrText>
      </w:r>
      <w:r w:rsidR="00E57A4E">
        <w:fldChar w:fldCharType="end"/>
      </w:r>
      <w:r w:rsidR="005D1EE9">
        <w:fldChar w:fldCharType="separate"/>
      </w:r>
      <w:r w:rsidR="00E57A4E">
        <w:rPr>
          <w:noProof/>
        </w:rPr>
        <w:t>(Slater and Baxter 2014, Sturrock et al. 2022)</w:t>
      </w:r>
      <w:r w:rsidR="005D1EE9">
        <w:fldChar w:fldCharType="end"/>
      </w:r>
      <w:r w:rsidR="00E57A4E">
        <w:t xml:space="preserve">. </w:t>
      </w:r>
      <w:r w:rsidR="002C0CFD">
        <w:t xml:space="preserve"> </w:t>
      </w:r>
      <w:r w:rsidR="005A0669">
        <w:t>Some of the highest densities of Delta Smelt</w:t>
      </w:r>
      <w:r w:rsidR="00423FE7">
        <w:t xml:space="preserve"> </w:t>
      </w:r>
      <w:r w:rsidR="002E6615">
        <w:t xml:space="preserve">have historically been </w:t>
      </w:r>
      <w:r w:rsidR="005A0669">
        <w:t>found in Suisun Bay and Suisun Marsh</w:t>
      </w:r>
      <w:r w:rsidR="00423FE7">
        <w:t>, with their lowest occurrences in the South Central Delta</w:t>
      </w:r>
      <w:r w:rsidR="005249CE">
        <w:t xml:space="preserve"> </w:t>
      </w:r>
      <w:r w:rsidR="00676A72">
        <w:fldChar w:fldCharType="begin"/>
      </w:r>
      <w:r w:rsidR="00676A72">
        <w:instrText xml:space="preserve"> ADDIN EN.CITE &lt;EndNote&gt;&lt;Cite&gt;&lt;Author&gt;Merz&lt;/Author&gt;&lt;Year&gt;2011&lt;/Year&gt;&lt;RecNum&gt;677&lt;/RecNum&gt;&lt;DisplayText&gt;(Merz et al. 2011)&lt;/DisplayText&gt;&lt;record&gt;&lt;rec-number&gt;677&lt;/rec-number&gt;&lt;foreign-keys&gt;&lt;key app="EN" db-id="std9wdt06dea0ber50cpepe0azprxd52vwpp" timestamp="1558711063"&gt;677&lt;/key&gt;&lt;/foreign-keys&gt;&lt;ref-type name="Journal Article"&gt;17&lt;/ref-type&gt;&lt;contributors&gt;&lt;authors&gt;&lt;author&gt;Merz, J.E.&lt;/author&gt;&lt;author&gt;Hamilton, S.&lt;/author&gt;&lt;author&gt;Bergman, P.S.&lt;/author&gt;&lt;author&gt;Cavallo, B.&lt;/author&gt;&lt;/authors&gt;&lt;/contributors&gt;&lt;titles&gt;&lt;title&gt;Spatial perspective for delta smelt: a summary of contemporary survey data&lt;/title&gt;&lt;secondary-title&gt;California Fish &amp;amp; Game&lt;/secondary-title&gt;&lt;/titles&gt;&lt;periodical&gt;&lt;full-title&gt;California Fish &amp;amp; Game&lt;/full-title&gt;&lt;/periodical&gt;&lt;pages&gt;164-189&lt;/pages&gt;&lt;volume&gt;97&lt;/volume&gt;&lt;number&gt;4&lt;/number&gt;&lt;dates&gt;&lt;year&gt;2011&lt;/year&gt;&lt;/dates&gt;&lt;urls&gt;&lt;/urls&gt;&lt;/record&gt;&lt;/Cite&gt;&lt;/EndNote&gt;</w:instrText>
      </w:r>
      <w:r w:rsidR="00676A72">
        <w:fldChar w:fldCharType="separate"/>
      </w:r>
      <w:r w:rsidR="00676A72">
        <w:rPr>
          <w:noProof/>
        </w:rPr>
        <w:t>(Merz et al. 2011)</w:t>
      </w:r>
      <w:r w:rsidR="00676A72">
        <w:fldChar w:fldCharType="end"/>
      </w:r>
      <w:r w:rsidR="006C22DE">
        <w:t>.</w:t>
      </w:r>
      <w:r w:rsidR="005B0AFF">
        <w:t xml:space="preserve"> </w:t>
      </w:r>
      <w:r w:rsidR="00C97EB8">
        <w:t xml:space="preserve">Similarly, juvenile salmon in the estuary </w:t>
      </w:r>
      <w:r w:rsidR="00712D96">
        <w:t xml:space="preserve">utilize important </w:t>
      </w:r>
      <w:r w:rsidR="00C962E1">
        <w:t>restored tidal wetlands within Suisun Marsh</w:t>
      </w:r>
      <w:r w:rsidR="002B2D48">
        <w:t>)</w:t>
      </w:r>
      <w:r w:rsidR="002E6615">
        <w:fldChar w:fldCharType="begin"/>
      </w:r>
      <w:r w:rsidR="00615620">
        <w:instrText xml:space="preserve"> ADDIN EN.CITE &lt;EndNote&gt;&lt;Cite&gt;&lt;Author&gt;Aha&lt;/Author&gt;&lt;Year&gt;2021&lt;/Year&gt;&lt;RecNum&gt;3363&lt;/RecNum&gt;&lt;DisplayText&gt;(Aha et al. 2021)&lt;/DisplayText&gt;&lt;record&gt;&lt;rec-number&gt;3363&lt;/rec-number&gt;&lt;foreign-keys&gt;&lt;key app="EN" db-id="std9wdt06dea0ber50cpepe0azprxd52vwpp" timestamp="1611337631"&gt;3363&lt;/key&gt;&lt;/foreign-keys&gt;&lt;ref-type name="Journal Article"&gt;17&lt;/ref-type&gt;&lt;contributors&gt;&lt;authors&gt;&lt;author&gt;Aha, Nicole M.&lt;/author&gt;&lt;author&gt;Moyle, Peter B.&lt;/author&gt;&lt;author&gt;Fangue, Nann A.&lt;/author&gt;&lt;author&gt;Rypel, Andrew L.&lt;/author&gt;&lt;author&gt;Durand, John R.&lt;/author&gt;&lt;/authors&gt;&lt;/contributors&gt;&lt;titles&gt;&lt;title&gt;Managed Wetlands Can Benefit Juvenile Chinook Salmon in a Tidal Marsh&lt;/title&gt;&lt;secondary-title&gt;Estuaries and Coasts&lt;/secondary-title&gt;&lt;/titles&gt;&lt;periodical&gt;&lt;full-title&gt;Estuaries and Coasts&lt;/full-title&gt;&lt;/periodical&gt;&lt;pages&gt;1440-1453&lt;/pages&gt;&lt;volume&gt;44&lt;/volume&gt;&lt;dates&gt;&lt;year&gt;2021&lt;/year&gt;&lt;pub-dates&gt;&lt;date&gt;2021/01/22&lt;/date&gt;&lt;/pub-dates&gt;&lt;/dates&gt;&lt;isbn&gt;1559-2731&lt;/isbn&gt;&lt;urls&gt;&lt;related-urls&gt;&lt;url&gt;https://doi.org/10.1007/s12237-020-00880-4&lt;/url&gt;&lt;/related-urls&gt;&lt;/urls&gt;&lt;electronic-resource-num&gt;10.1007/s12237-020-00880-4&lt;/electronic-resource-num&gt;&lt;/record&gt;&lt;/Cite&gt;&lt;/EndNote&gt;</w:instrText>
      </w:r>
      <w:r w:rsidR="002E6615">
        <w:fldChar w:fldCharType="separate"/>
      </w:r>
      <w:r w:rsidR="002E6615">
        <w:rPr>
          <w:noProof/>
        </w:rPr>
        <w:t>(Aha et al. 2021)</w:t>
      </w:r>
      <w:r w:rsidR="002E6615">
        <w:fldChar w:fldCharType="end"/>
      </w:r>
      <w:r w:rsidR="002B2D48">
        <w:t>.</w:t>
      </w:r>
      <w:r w:rsidR="00D26C6F">
        <w:t xml:space="preserve"> Drought conditions that result in shifting of important prey like </w:t>
      </w:r>
      <w:r w:rsidR="00D26C6F">
        <w:rPr>
          <w:i/>
          <w:iCs/>
        </w:rPr>
        <w:t>P. forbesi</w:t>
      </w:r>
      <w:r w:rsidR="00D26C6F">
        <w:t xml:space="preserve"> and </w:t>
      </w:r>
      <w:r w:rsidR="00D26C6F">
        <w:rPr>
          <w:i/>
          <w:iCs/>
        </w:rPr>
        <w:t>Daphnia</w:t>
      </w:r>
      <w:r w:rsidR="00D26C6F">
        <w:t xml:space="preserve"> spp. upriver, and into</w:t>
      </w:r>
      <w:r w:rsidR="00CF3F44">
        <w:t xml:space="preserve"> the</w:t>
      </w:r>
      <w:r w:rsidR="00D26C6F">
        <w:t xml:space="preserve"> </w:t>
      </w:r>
      <w:r w:rsidR="00295F1E">
        <w:t xml:space="preserve">South Central Delta </w:t>
      </w:r>
      <w:r w:rsidR="00D7037F">
        <w:t xml:space="preserve">where salmon and smelt are found less frequently </w:t>
      </w:r>
      <w:r w:rsidR="00156F94">
        <w:fldChar w:fldCharType="begin"/>
      </w:r>
      <w:r w:rsidR="00851109">
        <w:instrText xml:space="preserve"> ADDIN EN.CITE &lt;EndNote&gt;&lt;Cite&gt;&lt;Author&gt;Buchanan&lt;/Author&gt;&lt;Year&gt;2018&lt;/Year&gt;&lt;RecNum&gt;2627&lt;/RecNum&gt;&lt;DisplayText&gt;(Merz et al. 2011, Buchanan et al. 2018)&lt;/DisplayText&gt;&lt;record&gt;&lt;rec-number&gt;2627&lt;/rec-number&gt;&lt;foreign-keys&gt;&lt;key app="EN" db-id="std9wdt06dea0ber50cpepe0azprxd52vwpp" timestamp="1558713528"&gt;2627&lt;/key&gt;&lt;/foreign-keys&gt;&lt;ref-type name="Journal Article"&gt;17&lt;/ref-type&gt;&lt;contributors&gt;&lt;authors&gt;&lt;author&gt;Buchanan, Rebecca A.&lt;/author&gt;&lt;author&gt;Brandes, Patricia L.&lt;/author&gt;&lt;author&gt;Skalski, John R.&lt;/author&gt;&lt;/authors&gt;&lt;/contributors&gt;&lt;titles&gt;&lt;title&gt;Survival of Juvenile Fall-Run Chinook Salmon through the San Joaquin River Delta, California, 2010–2015&lt;/title&gt;&lt;secondary-title&gt;North American Journal of Fisheries Management&lt;/secondary-title&gt;&lt;/titles&gt;&lt;periodical&gt;&lt;full-title&gt;North American Journal of Fisheries Management&lt;/full-title&gt;&lt;/periodical&gt;&lt;pages&gt;663-679&lt;/pages&gt;&lt;volume&gt;38&lt;/volume&gt;&lt;number&gt;3&lt;/number&gt;&lt;dates&gt;&lt;year&gt;2018&lt;/year&gt;&lt;/dates&gt;&lt;urls&gt;&lt;related-urls&gt;&lt;url&gt;&lt;style face="underline" font="default" size="100%"&gt;https://onlinelibrary.wiley.com/doi/abs/10.1002/nafm.10063&lt;/style&gt;&lt;/url&gt;&lt;/related-urls&gt;&lt;/urls&gt;&lt;electronic-resource-num&gt;doi:10.1002/nafm.10063&lt;/electronic-resource-num&gt;&lt;/record&gt;&lt;/Cite&gt;&lt;Cite&gt;&lt;Author&gt;Merz&lt;/Author&gt;&lt;Year&gt;2011&lt;/Year&gt;&lt;RecNum&gt;677&lt;/RecNum&gt;&lt;record&gt;&lt;rec-number&gt;677&lt;/rec-number&gt;&lt;foreign-keys&gt;&lt;key app="EN" db-id="std9wdt06dea0ber50cpepe0azprxd52vwpp" timestamp="1558711063"&gt;677&lt;/key&gt;&lt;/foreign-keys&gt;&lt;ref-type name="Journal Article"&gt;17&lt;/ref-type&gt;&lt;contributors&gt;&lt;authors&gt;&lt;author&gt;Merz, J.E.&lt;/author&gt;&lt;author&gt;Hamilton, S.&lt;/author&gt;&lt;author&gt;Bergman, P.S.&lt;/author&gt;&lt;author&gt;Cavallo, B.&lt;/author&gt;&lt;/authors&gt;&lt;/contributors&gt;&lt;titles&gt;&lt;title&gt;Spatial perspective for delta smelt: a summary of contemporary survey data&lt;/title&gt;&lt;secondary-title&gt;California Fish &amp;amp; Game&lt;/secondary-title&gt;&lt;/titles&gt;&lt;periodical&gt;&lt;full-title&gt;California Fish &amp;amp; Game&lt;/full-title&gt;&lt;/periodical&gt;&lt;pages&gt;164-189&lt;/pages&gt;&lt;volume&gt;97&lt;/volume&gt;&lt;number&gt;4&lt;/number&gt;&lt;dates&gt;&lt;year&gt;2011&lt;/year&gt;&lt;/dates&gt;&lt;urls&gt;&lt;/urls&gt;&lt;/record&gt;&lt;/Cite&gt;&lt;/EndNote&gt;</w:instrText>
      </w:r>
      <w:r w:rsidR="00156F94">
        <w:fldChar w:fldCharType="separate"/>
      </w:r>
      <w:r w:rsidR="00851109">
        <w:rPr>
          <w:noProof/>
        </w:rPr>
        <w:t>(Merz et al. 2011, Buchanan et al. 2018)</w:t>
      </w:r>
      <w:r w:rsidR="00156F94">
        <w:fldChar w:fldCharType="end"/>
      </w:r>
      <w:r w:rsidR="001F7A12">
        <w:t xml:space="preserve"> can result in a mismatch between the fish and the prey they need to successfully </w:t>
      </w:r>
      <w:r w:rsidR="00B1680A">
        <w:t>recruit.</w:t>
      </w:r>
    </w:p>
    <w:p w14:paraId="68F2DE99" w14:textId="5002F170" w:rsidR="00E428BC" w:rsidRDefault="00A274F2" w:rsidP="00FD2CB9">
      <w:pPr>
        <w:rPr>
          <w:rFonts w:ascii="Calibri" w:eastAsia="Calibri" w:hAnsi="Calibri" w:cs="Calibri"/>
          <w:sz w:val="22"/>
        </w:rPr>
      </w:pPr>
      <w:r>
        <w:tab/>
        <w:t xml:space="preserve">Even though the abundance of </w:t>
      </w:r>
      <w:r>
        <w:rPr>
          <w:i/>
          <w:iCs/>
        </w:rPr>
        <w:t>L. tetraspina</w:t>
      </w:r>
      <w:r w:rsidR="00D65517">
        <w:t xml:space="preserve"> increased in Suisun Marsh during drought years</w:t>
      </w:r>
      <w:r w:rsidR="00D7037F">
        <w:t xml:space="preserve"> (Figure 1)</w:t>
      </w:r>
      <w:r w:rsidR="00D65517">
        <w:t xml:space="preserve">, </w:t>
      </w:r>
      <w:r w:rsidR="00577CCA">
        <w:t xml:space="preserve">its </w:t>
      </w:r>
      <w:r w:rsidR="000F1C2B">
        <w:t>high occurrence in the LSZ</w:t>
      </w:r>
      <w:r w:rsidR="00577CCA">
        <w:t xml:space="preserve"> does not necessarily</w:t>
      </w:r>
      <w:r w:rsidR="00B73054">
        <w:t xml:space="preserve"> mean it can sustain fish populations. </w:t>
      </w:r>
      <w:r w:rsidR="57424B33" w:rsidRPr="00FD2CB9">
        <w:t xml:space="preserve">To achieve similar gut fullness values as small amounts of larger </w:t>
      </w:r>
      <w:r w:rsidR="7121A9EA" w:rsidRPr="00FD2CB9">
        <w:t>prey</w:t>
      </w:r>
      <w:r w:rsidR="57424B33" w:rsidRPr="00FD2CB9">
        <w:t xml:space="preserve"> would achieve, Delta Smelt can have very large numbers of </w:t>
      </w:r>
      <w:r w:rsidR="005249CE" w:rsidRPr="00FD2CB9">
        <w:rPr>
          <w:i/>
          <w:iCs/>
        </w:rPr>
        <w:t>L. Tetraspina</w:t>
      </w:r>
      <w:r w:rsidR="57424B33" w:rsidRPr="00FD2CB9">
        <w:t xml:space="preserve"> in their guts (&gt; 1000 individuals; CDFW Diet Study data, Slater et al. 2019). Despite L.</w:t>
      </w:r>
      <w:r w:rsidR="6DE7422B" w:rsidRPr="00FD2CB9">
        <w:t xml:space="preserve"> tetraspina</w:t>
      </w:r>
      <w:r w:rsidR="57424B33" w:rsidRPr="00FD2CB9">
        <w:t xml:space="preserve"> being the most abundant copepod in the estuary, </w:t>
      </w:r>
      <w:r w:rsidR="085EA801" w:rsidRPr="00466203">
        <w:t xml:space="preserve"> it</w:t>
      </w:r>
      <w:r w:rsidR="78FC007A" w:rsidRPr="00466203">
        <w:t>’</w:t>
      </w:r>
      <w:r w:rsidR="7DDFD6B9" w:rsidRPr="00466203">
        <w:t>s</w:t>
      </w:r>
      <w:r w:rsidR="00B73054">
        <w:t xml:space="preserve"> small size and </w:t>
      </w:r>
      <w:r w:rsidR="00A628BA">
        <w:t>mostly motionless behavior may increase its ability to avoid predation by visual feeders</w:t>
      </w:r>
      <w:r w:rsidR="00CF41AA">
        <w:t xml:space="preserve"> </w:t>
      </w:r>
      <w:r w:rsidR="00845004">
        <w:fldChar w:fldCharType="begin">
          <w:fldData xml:space="preserve">PEVuZE5vdGU+PENpdGU+PEF1dGhvcj5Cb3VsZXk8L0F1dGhvcj48WWVhcj4yMDA2PC9ZZWFyPjxS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</w:fldData>
        </w:fldChar>
      </w:r>
      <w:r w:rsidR="005B0398">
        <w:instrText xml:space="preserve"> ADDIN EN.CITE </w:instrText>
      </w:r>
      <w:r w:rsidR="005B0398">
        <w:fldChar w:fldCharType="begin">
          <w:fldData xml:space="preserve">PEVuZE5vdGU+PENpdGU+PEF1dGhvcj5Cb3VsZXk8L0F1dGhvcj48WWVhcj4yMDA2PC9ZZWFyPjxS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</w:fldData>
        </w:fldChar>
      </w:r>
      <w:r w:rsidR="005B0398">
        <w:instrText xml:space="preserve"> ADDIN EN.CITE.DATA </w:instrText>
      </w:r>
      <w:r w:rsidR="005B0398">
        <w:fldChar w:fldCharType="end"/>
      </w:r>
      <w:r w:rsidR="00845004">
        <w:fldChar w:fldCharType="separate"/>
      </w:r>
      <w:r w:rsidR="005B0398" w:rsidRPr="00FD2CB9">
        <w:t>(Bouley and Kimmerer 2006, Kimmerer 2006, Greene et al. 2011)</w:t>
      </w:r>
      <w:r w:rsidR="00845004">
        <w:fldChar w:fldCharType="end"/>
      </w:r>
      <w:r w:rsidR="00CF41AA">
        <w:t xml:space="preserve">. </w:t>
      </w:r>
      <w:r w:rsidR="00617C86">
        <w:t xml:space="preserve">Even though it now accounts for 95% of the adult copepod abundance </w:t>
      </w:r>
      <w:r w:rsidR="00892322">
        <w:t>and roughly 35% of copepod biomass</w:t>
      </w:r>
      <w:r w:rsidR="00617C86">
        <w:t xml:space="preserve"> in the LSZ</w:t>
      </w:r>
      <w:r w:rsidR="00585194">
        <w:t xml:space="preserve"> </w:t>
      </w:r>
      <w:r w:rsidR="003128CA">
        <w:fldChar w:fldCharType="begin">
          <w:fldData xml:space="preserve">PEVuZE5vdGU+PENpdGU+PEF1dGhvcj5NZXJ6PC9BdXRob3I+PFllYXI+MjAxNjwvWWVhcj48UmVj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</w:fldData>
        </w:fldChar>
      </w:r>
      <w:r w:rsidR="006A247C">
        <w:instrText xml:space="preserve"> ADDIN EN.CITE </w:instrText>
      </w:r>
      <w:r w:rsidR="006A247C">
        <w:fldChar w:fldCharType="begin">
          <w:fldData xml:space="preserve">PEVuZE5vdGU+PENpdGU+PEF1dGhvcj5NZXJ6PC9BdXRob3I+PFllYXI+MjAxNjwvWWVhcj48UmVj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</w:fldData>
        </w:fldChar>
      </w:r>
      <w:r w:rsidR="006A247C">
        <w:instrText xml:space="preserve"> ADDIN EN.CITE.DATA </w:instrText>
      </w:r>
      <w:r w:rsidR="006A247C">
        <w:fldChar w:fldCharType="end"/>
      </w:r>
      <w:r w:rsidR="003128CA">
        <w:fldChar w:fldCharType="separate"/>
      </w:r>
      <w:r w:rsidR="006A247C">
        <w:rPr>
          <w:noProof/>
        </w:rPr>
        <w:t>(Merz et al. 2016, Barros 2021)</w:t>
      </w:r>
      <w:r w:rsidR="003128CA">
        <w:fldChar w:fldCharType="end"/>
      </w:r>
      <w:r w:rsidR="00617C86">
        <w:t xml:space="preserve">, </w:t>
      </w:r>
      <w:r w:rsidR="00BE5C60">
        <w:t xml:space="preserve">it is not actively selected for </w:t>
      </w:r>
      <w:r w:rsidR="00664350">
        <w:t>by Age-0 Delta Smelt</w:t>
      </w:r>
      <w:r w:rsidR="00D7037F">
        <w:t xml:space="preserve"> </w:t>
      </w:r>
      <w:r w:rsidR="006A247C">
        <w:fldChar w:fldCharType="begin">
          <w:fldData xml:space="preserve">PEVuZE5vdGU+PENpdGU+PEF1dGhvcj5TbGF0ZXI8L0F1dGhvcj48WWVhcj4yMDE5PC9ZZWFyPjxS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</w:fldData>
        </w:fldChar>
      </w:r>
      <w:r w:rsidR="006A247C">
        <w:instrText xml:space="preserve"> ADDIN EN.CITE </w:instrText>
      </w:r>
      <w:r w:rsidR="006A247C">
        <w:fldChar w:fldCharType="begin">
          <w:fldData xml:space="preserve">PEVuZE5vdGU+PENpdGU+PEF1dGhvcj5TbGF0ZXI8L0F1dGhvcj48WWVhcj4yMDE5PC9ZZWFyPjxS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</w:fldData>
        </w:fldChar>
      </w:r>
      <w:r w:rsidR="006A247C">
        <w:instrText xml:space="preserve"> ADDIN EN.CITE.DATA </w:instrText>
      </w:r>
      <w:r w:rsidR="006A247C">
        <w:fldChar w:fldCharType="end"/>
      </w:r>
      <w:r w:rsidR="006A247C">
        <w:fldChar w:fldCharType="separate"/>
      </w:r>
      <w:r w:rsidR="006A247C">
        <w:rPr>
          <w:noProof/>
        </w:rPr>
        <w:t>(Slater and Baxter 2014, Slater et al. 2019)</w:t>
      </w:r>
      <w:r w:rsidR="006A247C">
        <w:fldChar w:fldCharType="end"/>
      </w:r>
      <w:r w:rsidR="00AB1FA8">
        <w:t>, and appears to be selected against by</w:t>
      </w:r>
      <w:r w:rsidR="00505CD9">
        <w:t xml:space="preserve"> larv</w:t>
      </w:r>
      <w:r w:rsidR="00C51551">
        <w:t>a</w:t>
      </w:r>
      <w:r w:rsidR="00505CD9">
        <w:t>l</w:t>
      </w:r>
      <w:r w:rsidR="00AB1FA8">
        <w:t xml:space="preserve"> Longfin Smelt </w:t>
      </w:r>
      <w:r w:rsidR="00505CD9">
        <w:fldChar w:fldCharType="begin"/>
      </w:r>
      <w:r w:rsidR="00505CD9">
        <w:instrText xml:space="preserve"> ADDIN EN.CITE &lt;EndNote&gt;&lt;Cite&gt;&lt;Author&gt;Jungbluth&lt;/Author&gt;&lt;Year&gt;2021&lt;/Year&gt;&lt;RecNum&gt;3453&lt;/RecNum&gt;&lt;DisplayText&gt;(Jungbluth et al. 2021)&lt;/DisplayText&gt;&lt;record&gt;&lt;rec-number&gt;3453&lt;/rec-number&gt;&lt;foreign-keys&gt;&lt;key app="EN" db-id="std9wdt06dea0ber50cpepe0azprxd52vwpp" timestamp="1621799493"&gt;3453&lt;/key&gt;&lt;/foreign-keys&gt;&lt;ref-type name="Journal Article"&gt;17&lt;/ref-type&gt;&lt;contributors&gt;&lt;authors&gt;&lt;author&gt;Jungbluth, Michelle J.&lt;/author&gt;&lt;author&gt;Burns, Jillian&lt;/author&gt;&lt;author&gt;Grimaldo, Lenny&lt;/author&gt;&lt;author&gt;Slaughter, Anne&lt;/author&gt;&lt;author&gt;Katla, Aspen&lt;/author&gt;&lt;author&gt;Kimmerer, Wim&lt;/author&gt;&lt;/authors&gt;&lt;/contributors&gt;&lt;titles&gt;&lt;title&gt;Feeding habits and novel prey of larval fishes in the northern San Francisco Estuary&lt;/title&gt;&lt;secondary-title&gt;Environmental DNA&lt;/secondary-title&gt;&lt;/titles&gt;&lt;periodical&gt;&lt;full-title&gt;Environmental DNA&lt;/full-title&gt;&lt;/periodical&gt;&lt;pages&gt;1-22&lt;/pages&gt;&lt;dates&gt;&lt;year&gt;2021&lt;/year&gt;&lt;/dates&gt;&lt;urls&gt;&lt;related-urls&gt;&lt;url&gt;https://www.biorxiv.org/content/biorxiv/early/2020/10/18/2020.10.18.344440.full.pdf&lt;/url&gt;&lt;/related-urls&gt;&lt;/urls&gt;&lt;electronic-resource-num&gt; https://doi.org/10.1002/edn3.226&lt;/electronic-resource-num&gt;&lt;access-date&gt;2021 10 27&lt;/access-date&gt;&lt;/record&gt;&lt;/Cite&gt;&lt;/EndNote&gt;</w:instrText>
      </w:r>
      <w:r w:rsidR="00505CD9">
        <w:fldChar w:fldCharType="separate"/>
      </w:r>
      <w:r w:rsidR="00505CD9">
        <w:rPr>
          <w:noProof/>
        </w:rPr>
        <w:t>(Jungbluth et al. 2021)</w:t>
      </w:r>
      <w:r w:rsidR="00505CD9">
        <w:fldChar w:fldCharType="end"/>
      </w:r>
      <w:r w:rsidR="00BE5C60">
        <w:t>.</w:t>
      </w:r>
      <w:r w:rsidR="00DF7FCE">
        <w:t xml:space="preserve"> </w:t>
      </w:r>
    </w:p>
    <w:p w14:paraId="5AD24E55" w14:textId="2104C639" w:rsidR="00E428BC" w:rsidRDefault="005B4FD4" w:rsidP="00FD2CB9">
      <w:pPr>
        <w:ind w:firstLine="720"/>
        <w:rPr>
          <w:rFonts w:ascii="Calibri" w:eastAsia="Calibri" w:hAnsi="Calibri" w:cs="Calibri"/>
          <w:sz w:val="22"/>
        </w:rPr>
      </w:pPr>
      <w:r>
        <w:t xml:space="preserve">While both </w:t>
      </w:r>
      <w:r w:rsidR="7157D690" w:rsidRPr="7AA32666">
        <w:rPr>
          <w:i/>
          <w:iCs/>
        </w:rPr>
        <w:t xml:space="preserve">L. </w:t>
      </w:r>
      <w:r w:rsidR="5DB66E69" w:rsidRPr="7AA32666">
        <w:rPr>
          <w:i/>
          <w:iCs/>
        </w:rPr>
        <w:t>t</w:t>
      </w:r>
      <w:r w:rsidR="7157D690" w:rsidRPr="7AA32666">
        <w:rPr>
          <w:i/>
          <w:iCs/>
        </w:rPr>
        <w:t xml:space="preserve">etraspina and </w:t>
      </w:r>
      <w:r w:rsidR="5DB66E69" w:rsidRPr="7AA32666">
        <w:rPr>
          <w:i/>
          <w:iCs/>
        </w:rPr>
        <w:t>H. longirostris</w:t>
      </w:r>
      <w:r w:rsidR="002C0267">
        <w:t xml:space="preserve"> either increase or maintain </w:t>
      </w:r>
      <w:r w:rsidR="5DB66E69">
        <w:t xml:space="preserve">abundance </w:t>
      </w:r>
      <w:r w:rsidR="002C0267">
        <w:t xml:space="preserve">during drought years, </w:t>
      </w:r>
      <w:r w:rsidR="005C6AFE">
        <w:t xml:space="preserve">this may not correlate to </w:t>
      </w:r>
      <w:r w:rsidR="00CB3821">
        <w:t xml:space="preserve">an ability to replace other zooplankton prey that decline during drought, such as </w:t>
      </w:r>
      <w:r w:rsidR="00CB3821">
        <w:rPr>
          <w:i/>
          <w:iCs/>
        </w:rPr>
        <w:t xml:space="preserve">P. forbesi </w:t>
      </w:r>
      <w:r w:rsidR="00CB3821">
        <w:t xml:space="preserve">and </w:t>
      </w:r>
      <w:r w:rsidR="00CB3821">
        <w:rPr>
          <w:i/>
          <w:iCs/>
        </w:rPr>
        <w:t xml:space="preserve">Daphnia </w:t>
      </w:r>
      <w:r w:rsidR="00CB3821" w:rsidRPr="00D45E00">
        <w:t>spp.</w:t>
      </w:r>
      <w:r w:rsidR="00977D6D">
        <w:t xml:space="preserve"> </w:t>
      </w:r>
      <w:r w:rsidR="00A625B7">
        <w:t xml:space="preserve">The </w:t>
      </w:r>
      <w:r w:rsidR="1157C9AF">
        <w:t>differing</w:t>
      </w:r>
      <w:r w:rsidR="00A625B7">
        <w:t xml:space="preserve"> importance </w:t>
      </w:r>
      <w:r w:rsidR="1157C9AF">
        <w:t xml:space="preserve">and quality </w:t>
      </w:r>
      <w:r w:rsidR="00A625B7">
        <w:t xml:space="preserve">of different zooplankton </w:t>
      </w:r>
      <w:r w:rsidR="1157C9AF">
        <w:t xml:space="preserve">taxa </w:t>
      </w:r>
      <w:r w:rsidR="00A625B7">
        <w:t xml:space="preserve">as food resources for </w:t>
      </w:r>
      <w:r w:rsidR="702C0A11">
        <w:t>fish</w:t>
      </w:r>
      <w:r w:rsidR="3F23D8E3">
        <w:t>es</w:t>
      </w:r>
      <w:r w:rsidR="00A625B7">
        <w:t xml:space="preserve"> means that</w:t>
      </w:r>
      <w:r w:rsidR="00672017">
        <w:t xml:space="preserve"> overall patterns of zooplankton biomass in the estuary </w:t>
      </w:r>
      <w:r w:rsidR="00E66B6E">
        <w:t xml:space="preserve">may not be as useful when considering how drought impacts </w:t>
      </w:r>
      <w:r w:rsidR="3F23D8E3">
        <w:t xml:space="preserve">food </w:t>
      </w:r>
      <w:r w:rsidR="00E66B6E">
        <w:t xml:space="preserve">availability </w:t>
      </w:r>
      <w:r w:rsidR="00744C62">
        <w:t xml:space="preserve">for </w:t>
      </w:r>
      <w:r w:rsidR="67CEC7C3">
        <w:t>fish</w:t>
      </w:r>
      <w:r w:rsidR="3F23D8E3">
        <w:t>es</w:t>
      </w:r>
      <w:r w:rsidR="67CEC7C3">
        <w:t>.</w:t>
      </w:r>
      <w:r w:rsidR="00744C62">
        <w:t xml:space="preserve"> The value of specific zooplankton species, and the relationship </w:t>
      </w:r>
      <w:r w:rsidR="0053476E">
        <w:t>between their regional abundance and</w:t>
      </w:r>
      <w:r w:rsidR="00744C62">
        <w:t xml:space="preserve"> salinity and drought </w:t>
      </w:r>
      <w:r w:rsidR="00C36ACD">
        <w:t>needs to be understood to properly inform potential management actions.</w:t>
      </w:r>
    </w:p>
    <w:p w14:paraId="43BDD73F" w14:textId="55F593B3" w:rsidR="00EC5EB1" w:rsidRDefault="00EC5EB1" w:rsidP="009C545D">
      <w:r>
        <w:tab/>
      </w:r>
      <w:r w:rsidR="00607865">
        <w:t xml:space="preserve">Understanding how the abundance of these four important zooplankton taxa interact with salinity and drought conditions </w:t>
      </w:r>
      <w:r w:rsidR="0087601F">
        <w:t xml:space="preserve">can facilitate effective management efforts that aim to increase the availability of food resources </w:t>
      </w:r>
      <w:r w:rsidR="007569C7">
        <w:t xml:space="preserve">for </w:t>
      </w:r>
      <w:r w:rsidR="2CAC58EF">
        <w:t>fish</w:t>
      </w:r>
      <w:r w:rsidR="501C4D78">
        <w:t>es</w:t>
      </w:r>
      <w:r w:rsidR="2CAC58EF">
        <w:t>.</w:t>
      </w:r>
      <w:r w:rsidR="002A1A73">
        <w:t xml:space="preserve"> </w:t>
      </w:r>
      <w:r w:rsidR="00542C1C">
        <w:t xml:space="preserve">Availability of zooplankton </w:t>
      </w:r>
      <w:r w:rsidR="00A35560">
        <w:t>resources for the release of hatchery and cultured fish is important knowl</w:t>
      </w:r>
      <w:r w:rsidR="003452F3">
        <w:t xml:space="preserve">edge to ensure sufficient food supply </w:t>
      </w:r>
      <w:r w:rsidR="006E3DED">
        <w:t xml:space="preserve">for those fish to survive and reproduce </w:t>
      </w:r>
      <w:r w:rsidR="00C020E0">
        <w:fldChar w:fldCharType="begin"/>
      </w:r>
      <w:r w:rsidR="00C020E0">
        <w:instrText xml:space="preserve"> ADDIN EN.CITE &lt;EndNote&gt;&lt;Cite&gt;&lt;Author&gt;Beauchamp&lt;/Author&gt;&lt;Year&gt;2004&lt;/Year&gt;&lt;RecNum&gt;3340&lt;/RecNum&gt;&lt;DisplayText&gt;(Beauchamp et al. 2004)&lt;/DisplayText&gt;&lt;record&gt;&lt;rec-number&gt;3340&lt;/rec-number&gt;&lt;foreign-keys&gt;&lt;key app="EN" db-id="std9wdt06dea0ber50cpepe0azprxd52vwpp" timestamp="1609429443"&gt;3340&lt;/key&gt;&lt;/foreign-keys&gt;&lt;ref-type name="Journal Article"&gt;17&lt;/ref-type&gt;&lt;contributors&gt;&lt;authors&gt;&lt;author&gt;Beauchamp, David A.&lt;/author&gt;&lt;author&gt;Sergeant, Christopher J.&lt;/author&gt;&lt;author&gt;Mazur, Michael M.&lt;/author&gt;&lt;author&gt;Scheuerell, Jennifer M.&lt;/author&gt;&lt;author&gt;Schindler, Daniel E.&lt;/author&gt;&lt;author&gt;Scheuerell, Mark D.&lt;/author&gt;&lt;author&gt;Fresh, Kurt L.&lt;/author&gt;&lt;author&gt;Seiler, David E.&lt;/author&gt;&lt;author&gt;Quinn, Thomas P.&lt;/author&gt;&lt;/authors&gt;&lt;/contributors&gt;&lt;titles&gt;&lt;title&gt;Spatial–Temporal Dynamics of Early Feeding Demand and Food Supply for Sockeye Salmon Fry in Lake Washington&lt;/title&gt;&lt;secondary-title&gt;Transactions of the American Fisheries Society&lt;/secondary-title&gt;&lt;/titles&gt;&lt;periodical&gt;&lt;full-title&gt;Transactions of the American Fisheries Society&lt;/full-title&gt;&lt;abbr-1&gt;Transactions of the American Fisheries Society&lt;/abbr-1&gt;&lt;/periodical&gt;&lt;pages&gt;1014-1032&lt;/pages&gt;&lt;volume&gt;133&lt;/volume&gt;&lt;number&gt;4&lt;/number&gt;&lt;dates&gt;&lt;year&gt;2004&lt;/year&gt;&lt;pub-dates&gt;&lt;date&gt;2004/07/01&lt;/date&gt;&lt;/pub-dates&gt;&lt;/dates&gt;&lt;publisher&gt;Taylor &amp;amp; Francis&lt;/publisher&gt;&lt;isbn&gt;0002-8487&lt;/isbn&gt;&lt;urls&gt;&lt;related-urls&gt;&lt;url&gt;https://doi.org/10.1577/T03-093.1&lt;/url&gt;&lt;/related-urls&gt;&lt;/urls&gt;&lt;electronic-resource-num&gt;10.1577/T03-093.1&lt;/electronic-resource-num&gt;&lt;/record&gt;&lt;/Cite&gt;&lt;/EndNote&gt;</w:instrText>
      </w:r>
      <w:r w:rsidR="00C020E0">
        <w:fldChar w:fldCharType="separate"/>
      </w:r>
      <w:r w:rsidR="00C020E0">
        <w:rPr>
          <w:noProof/>
        </w:rPr>
        <w:t>(Beauchamp et al. 2004)</w:t>
      </w:r>
      <w:r w:rsidR="00C020E0">
        <w:fldChar w:fldCharType="end"/>
      </w:r>
      <w:r w:rsidR="006E3DED">
        <w:t>.</w:t>
      </w:r>
      <w:r w:rsidR="003452F3">
        <w:t xml:space="preserve"> </w:t>
      </w:r>
      <w:r w:rsidR="0033457E">
        <w:t>Salmon and Delta Smelt released into Suisun Marsh or Suisun Bay during a drought year will find decreased availability of important food items</w:t>
      </w:r>
      <w:r w:rsidR="00BE5FFB">
        <w:t xml:space="preserve"> like </w:t>
      </w:r>
      <w:r w:rsidR="00BE5FFB">
        <w:rPr>
          <w:i/>
          <w:iCs/>
        </w:rPr>
        <w:t xml:space="preserve">Daphnia </w:t>
      </w:r>
      <w:r w:rsidR="00BE5FFB">
        <w:t xml:space="preserve">spp. and </w:t>
      </w:r>
      <w:r w:rsidR="7B987582" w:rsidRPr="7AA32666">
        <w:rPr>
          <w:i/>
          <w:iCs/>
        </w:rPr>
        <w:t>P.</w:t>
      </w:r>
      <w:r w:rsidR="00BE5FFB">
        <w:rPr>
          <w:i/>
          <w:iCs/>
        </w:rPr>
        <w:t xml:space="preserve"> forbesi</w:t>
      </w:r>
      <w:r w:rsidR="003622B7">
        <w:t>, which have shifted upstream with the distribution of freshwater.</w:t>
      </w:r>
      <w:r w:rsidR="00730199">
        <w:t xml:space="preserve"> This is particularly important to keep in mind because</w:t>
      </w:r>
      <w:r w:rsidR="00851109">
        <w:t xml:space="preserve"> salmonid</w:t>
      </w:r>
      <w:r w:rsidR="00730199">
        <w:t xml:space="preserve"> release sites frequently move downstream during dry years </w:t>
      </w:r>
      <w:r w:rsidR="00851109">
        <w:fldChar w:fldCharType="begin"/>
      </w:r>
      <w:r w:rsidR="00851109">
        <w:instrText xml:space="preserve"> ADDIN EN.CITE &lt;EndNote&gt;&lt;Cite&gt;&lt;Author&gt;Sturrock&lt;/Author&gt;&lt;Year&gt;2019&lt;/Year&gt;&lt;RecNum&gt;2893&lt;/RecNum&gt;&lt;DisplayText&gt;(Sturrock et al. 2019)&lt;/DisplayText&gt;&lt;record&gt;&lt;rec-number&gt;2893&lt;/rec-number&gt;&lt;foreign-keys&gt;&lt;key app="EN" db-id="std9wdt06dea0ber50cpepe0azprxd52vwpp" timestamp="1576004317"&gt;2893&lt;/key&gt;&lt;/foreign-keys&gt;&lt;ref-type name="Journal Article"&gt;17&lt;/ref-type&gt;&lt;contributors&gt;&lt;authors&gt;&lt;author&gt;Anna M. Sturrock&lt;/author&gt;&lt;author&gt;William H. Satterthaite&lt;/author&gt;&lt;author&gt;Kristina M. Cervantes-Yoshida&lt;/author&gt;&lt;author&gt;Eric R. Huber&lt;/author&gt;&lt;author&gt;Hugh J. W. Sturrock&lt;/author&gt;&lt;author&gt;Sébastien Nusslé&lt;/author&gt;&lt;author&gt;Stephanie M. Carlson &lt;/author&gt;&lt;/authors&gt;&lt;/contributors&gt;&lt;titles&gt;&lt;title&gt;Eight decades of hatchery salmon releases in the California Central Valley: Factors influencing straying and resilience&lt;/title&gt;&lt;secondary-title&gt;Fisheries&lt;/secondary-title&gt;&lt;/titles&gt;&lt;periodical&gt;&lt;full-title&gt;Fisheries&lt;/full-title&gt;&lt;/periodical&gt;&lt;pages&gt;433-444&lt;/pages&gt;&lt;volume&gt;44&lt;/volume&gt;&lt;number&gt;9&lt;/number&gt;&lt;dates&gt;&lt;year&gt;2019&lt;/year&gt;&lt;/dates&gt;&lt;urls&gt;&lt;/urls&gt;&lt;/record&gt;&lt;/Cite&gt;&lt;/EndNote&gt;</w:instrText>
      </w:r>
      <w:r w:rsidR="00851109">
        <w:fldChar w:fldCharType="separate"/>
      </w:r>
      <w:r w:rsidR="00851109">
        <w:rPr>
          <w:noProof/>
        </w:rPr>
        <w:t>(Sturrock et al. 2019)</w:t>
      </w:r>
      <w:r w:rsidR="00851109">
        <w:fldChar w:fldCharType="end"/>
      </w:r>
      <w:r w:rsidR="00851109">
        <w:t xml:space="preserve">, and Delta Smelt experimental releases are currently being planned at a variety of sites in the upper </w:t>
      </w:r>
      <w:r w:rsidR="00851109">
        <w:lastRenderedPageBreak/>
        <w:t>estuary</w:t>
      </w:r>
      <w:r w:rsidR="00662130">
        <w:t xml:space="preserve"> </w:t>
      </w:r>
      <w:r w:rsidR="00662130">
        <w:fldChar w:fldCharType="begin"/>
      </w:r>
      <w:r w:rsidR="00662130">
        <w:instrText xml:space="preserve"> ADDIN EN.CITE &lt;EndNote&gt;&lt;Cite&gt;&lt;Author&gt;USFWS&lt;/Author&gt;&lt;Year&gt;2020&lt;/Year&gt;&lt;RecNum&gt;4254&lt;/RecNum&gt;&lt;DisplayText&gt;(USFWS 2020)&lt;/DisplayText&gt;&lt;record&gt;&lt;rec-number&gt;4254&lt;/rec-number&gt;&lt;foreign-keys&gt;&lt;key app="EN" db-id="std9wdt06dea0ber50cpepe0azprxd52vwpp" timestamp="1669149294"&gt;4254&lt;/key&gt;&lt;/foreign-keys&gt;&lt;ref-type name="Report"&gt;27&lt;/ref-type&gt;&lt;contributors&gt;&lt;authors&gt;&lt;author&gt;USFWS,&lt;/author&gt;&lt;/authors&gt;&lt;/contributors&gt;&lt;titles&gt;&lt;title&gt;Delta Smelt Supplementation Strategy&lt;/title&gt;&lt;/titles&gt;&lt;pages&gt;55 p. &lt;/pages&gt;&lt;dates&gt;&lt;year&gt;2020&lt;/year&gt;&lt;/dates&gt;&lt;pub-location&gt;U. S. Fish and Wildlife Service, San Francisco Bay-Delta Fish and Wildlife Office,&lt;/pub-location&gt;&lt;urls&gt;&lt;related-urls&gt;&lt;url&gt;https://www.fws.gov/project/delta-smelt-supplementation&lt;/url&gt;&lt;/related-urls&gt;&lt;/urls&gt;&lt;/record&gt;&lt;/Cite&gt;&lt;/EndNote&gt;</w:instrText>
      </w:r>
      <w:r w:rsidR="00662130">
        <w:fldChar w:fldCharType="separate"/>
      </w:r>
      <w:r w:rsidR="00662130">
        <w:rPr>
          <w:noProof/>
        </w:rPr>
        <w:t>(USFWS 2020)</w:t>
      </w:r>
      <w:r w:rsidR="00662130">
        <w:fldChar w:fldCharType="end"/>
      </w:r>
      <w:r w:rsidR="00851109">
        <w:t>.</w:t>
      </w:r>
      <w:r w:rsidR="003622B7">
        <w:t xml:space="preserve"> </w:t>
      </w:r>
      <w:r w:rsidR="006D4244">
        <w:t xml:space="preserve">Of course moving the release of these fish to </w:t>
      </w:r>
      <w:r w:rsidR="004F1A2C">
        <w:t>the South Central Delta during droughts</w:t>
      </w:r>
      <w:r w:rsidR="002331F0">
        <w:t>, where prey are more abundant,</w:t>
      </w:r>
      <w:r w:rsidR="004F1A2C">
        <w:t xml:space="preserve"> may also be counterproductiv</w:t>
      </w:r>
      <w:r w:rsidR="002331F0">
        <w:t>e</w:t>
      </w:r>
      <w:r w:rsidR="004F1A2C">
        <w:t xml:space="preserve"> as thi</w:t>
      </w:r>
      <w:r w:rsidR="002331F0">
        <w:t xml:space="preserve">s region is typically hotter and </w:t>
      </w:r>
      <w:r w:rsidR="00286A59">
        <w:t xml:space="preserve">can produce toxic </w:t>
      </w:r>
      <w:r w:rsidR="00F14EA7">
        <w:t>algal blooms</w:t>
      </w:r>
      <w:r w:rsidR="00D7037F">
        <w:t xml:space="preserve"> </w:t>
      </w:r>
      <w:r w:rsidR="001F71BB">
        <w:fldChar w:fldCharType="begin"/>
      </w:r>
      <w:r w:rsidR="001F71BB">
        <w:instrText xml:space="preserve"> ADDIN EN.CITE &lt;EndNote&gt;&lt;Cite&gt;&lt;Author&gt;Lehman&lt;/Author&gt;&lt;Year&gt;2017&lt;/Year&gt;&lt;RecNum&gt;2600&lt;/RecNum&gt;&lt;DisplayText&gt;(Lehman et al. 2017)&lt;/DisplayText&gt;&lt;record&gt;&lt;rec-number&gt;2600&lt;/rec-number&gt;&lt;foreign-keys&gt;&lt;key app="EN" db-id="std9wdt06dea0ber50cpepe0azprxd52vwpp" timestamp="1558713492"&gt;2600&lt;/key&gt;&lt;/foreign-keys&gt;&lt;ref-type name="Journal Article"&gt;17&lt;/ref-type&gt;&lt;contributors&gt;&lt;authors&gt;&lt;author&gt;Lehman, P. W.&lt;/author&gt;&lt;author&gt;Kurobe, T.&lt;/author&gt;&lt;author&gt;Lesmeister, S.&lt;/author&gt;&lt;author&gt;Baxa, D.&lt;/author&gt;&lt;author&gt;Tung, A.&lt;/author&gt;&lt;author&gt;Teh, S. J.&lt;/author&gt;&lt;/authors&gt;&lt;/contributors&gt;&lt;titles&gt;&lt;title&gt;&lt;style face="normal" font="default" size="100%"&gt;Impacts of the 2014 severe drought on the &lt;/style&gt;&lt;style face="italic" font="default" size="100%"&gt;Microcystis &lt;/style&gt;&lt;style face="normal" font="default" size="100%"&gt;bloom in San Francisco Estuary&lt;/style&gt;&lt;/title&gt;&lt;secondary-title&gt;Harmful Algae&lt;/secondary-title&gt;&lt;/titles&gt;&lt;periodical&gt;&lt;full-title&gt;Harmful Algae&lt;/full-title&gt;&lt;/periodical&gt;&lt;pages&gt;94-108&lt;/pages&gt;&lt;volume&gt;63&lt;/volume&gt;&lt;number&gt;Supplement C&lt;/number&gt;&lt;keywords&gt;&lt;keyword&gt;Drought&lt;/keyword&gt;&lt;keyword&gt;Microcystins&lt;/keyword&gt;&lt;keyword&gt;Cyanobacteria&lt;/keyword&gt;&lt;keyword&gt;Climate&lt;/keyword&gt;&lt;keyword&gt;Water quality&lt;/keyword&gt;&lt;keyword&gt;qPCR&lt;/keyword&gt;&lt;/keywords&gt;&lt;dates&gt;&lt;year&gt;2017&lt;/year&gt;&lt;pub-dates&gt;&lt;date&gt;2017/03/01/&lt;/date&gt;&lt;/pub-dates&gt;&lt;/dates&gt;&lt;isbn&gt;1568-9883&lt;/isbn&gt;&lt;urls&gt;&lt;related-urls&gt;&lt;url&gt;&lt;style face="underline" font="default" size="100%"&gt;http://www.sciencedirect.com/science/article/pii/S1568988316302177&lt;/style&gt;&lt;/url&gt;&lt;/related-urls&gt;&lt;/urls&gt;&lt;electronic-resource-num&gt;&lt;style face="underline" font="default" size="100%"&gt;https://doi.org/10.1016/j.hal.2017.01.011&lt;/style&gt;&lt;/electronic-resource-num&gt;&lt;/record&gt;&lt;/Cite&gt;&lt;/EndNote&gt;</w:instrText>
      </w:r>
      <w:r w:rsidR="001F71BB">
        <w:fldChar w:fldCharType="separate"/>
      </w:r>
      <w:r w:rsidR="001F71BB">
        <w:rPr>
          <w:noProof/>
        </w:rPr>
        <w:t>(Lehman et al. 2017)</w:t>
      </w:r>
      <w:r w:rsidR="001F71BB">
        <w:fldChar w:fldCharType="end"/>
      </w:r>
      <w:r w:rsidR="00F14EA7">
        <w:t>.</w:t>
      </w:r>
    </w:p>
    <w:p w14:paraId="6E260DA9" w14:textId="224873E2" w:rsidR="008D4EC3" w:rsidRDefault="008D4EC3" w:rsidP="00FD2CB9">
      <w:pPr>
        <w:pStyle w:val="Heading2"/>
      </w:pPr>
      <w:r>
        <w:t>Conclusions</w:t>
      </w:r>
    </w:p>
    <w:p w14:paraId="13B11160" w14:textId="09276147" w:rsidR="00223C96" w:rsidRDefault="00D43871" w:rsidP="009C545D">
      <w:r>
        <w:tab/>
      </w:r>
      <w:r w:rsidR="00C049ED">
        <w:t xml:space="preserve">Managed increases in </w:t>
      </w:r>
      <w:r w:rsidR="00F25301">
        <w:t xml:space="preserve">freshwater outflow through the estuary </w:t>
      </w:r>
      <w:r w:rsidR="008612FB">
        <w:t xml:space="preserve">is an important action that could improve </w:t>
      </w:r>
      <w:r w:rsidR="00727884">
        <w:t>ecosystem productivity and populations of listed fish species</w:t>
      </w:r>
      <w:r w:rsidR="00C03989">
        <w:t xml:space="preserve"> </w:t>
      </w:r>
      <w:r w:rsidR="00C049ED">
        <w:fldChar w:fldCharType="begin"/>
      </w:r>
      <w:r w:rsidR="00C049ED">
        <w:instrText xml:space="preserve"> ADDIN EN.CITE &lt;EndNote&gt;&lt;Cite&gt;&lt;Author&gt;Sommer&lt;/Author&gt;&lt;Year&gt;2020&lt;/Year&gt;&lt;RecNum&gt;3234&lt;/RecNum&gt;&lt;DisplayText&gt;(Sommer 2020)&lt;/DisplayText&gt;&lt;record&gt;&lt;rec-number&gt;3234&lt;/rec-number&gt;&lt;foreign-keys&gt;&lt;key app="EN" db-id="std9wdt06dea0ber50cpepe0azprxd52vwpp" timestamp="1601330316"&gt;3234&lt;/key&gt;&lt;/foreign-keys&gt;&lt;ref-type name="Journal Article"&gt;17&lt;/ref-type&gt;&lt;contributors&gt;&lt;authors&gt;&lt;author&gt;Sommer, T.&lt;/author&gt;&lt;/authors&gt;&lt;/contributors&gt;&lt;titles&gt;&lt;title&gt;How to Respond? An Introduction to Current Bay-Delta Natural Resources Management Options&lt;/title&gt;&lt;secondary-title&gt;San Francisco Estuary and Watershed Science&lt;/secondary-title&gt;&lt;/titles&gt;&lt;periodical&gt;&lt;full-title&gt;San Francisco Estuary and Watershed Science&lt;/full-title&gt;&lt;/periodical&gt;&lt;volume&gt;18&lt;/volume&gt;&lt;number&gt;3&lt;/number&gt;&lt;dates&gt;&lt;year&gt;2020&lt;/year&gt;&lt;/dates&gt;&lt;urls&gt;&lt;related-urls&gt;&lt;url&gt;https://escholarship.org/uc/item/89k39485&lt;/url&gt;&lt;/related-urls&gt;&lt;/urls&gt;&lt;electronic-resource-num&gt;https://doi.org/10.15447/sfews.2020v18iss3art1&lt;/electronic-resource-num&gt;&lt;/record&gt;&lt;/Cite&gt;&lt;/EndNote&gt;</w:instrText>
      </w:r>
      <w:r w:rsidR="00C049ED">
        <w:fldChar w:fldCharType="separate"/>
      </w:r>
      <w:r w:rsidR="00C049ED">
        <w:rPr>
          <w:noProof/>
        </w:rPr>
        <w:t>(Sommer 2020)</w:t>
      </w:r>
      <w:r w:rsidR="00C049ED">
        <w:fldChar w:fldCharType="end"/>
      </w:r>
      <w:r w:rsidR="008612FB">
        <w:t>.</w:t>
      </w:r>
      <w:r w:rsidR="0009323C">
        <w:t xml:space="preserve"> </w:t>
      </w:r>
      <w:r w:rsidR="004333B9">
        <w:t xml:space="preserve">When considering potential flow actions as a method to </w:t>
      </w:r>
      <w:r w:rsidR="00065019">
        <w:t xml:space="preserve">try to increase food availability for fish, it is important to account for how the flows will </w:t>
      </w:r>
      <w:r w:rsidR="00A41FB6">
        <w:t xml:space="preserve">drive the distribution of salinity in the estuary. During drought conditions will releases be enough to cause the freshwater zone to shift downstream and </w:t>
      </w:r>
      <w:r w:rsidR="001155BB">
        <w:t>increase abundance of important zooplankton taxa</w:t>
      </w:r>
      <w:r w:rsidR="001E09D0">
        <w:t xml:space="preserve">? If the flow actions do manage to shift </w:t>
      </w:r>
      <w:r w:rsidR="001F0FBD">
        <w:t xml:space="preserve">salinity downstream, and increase target zooplankton abundance, does it correlate with a decrease in other potentially important upstream areas? </w:t>
      </w:r>
      <w:r w:rsidR="00026B43">
        <w:t xml:space="preserve">Outcomes can be </w:t>
      </w:r>
      <w:r w:rsidR="0047502A">
        <w:t xml:space="preserve">taxa and </w:t>
      </w:r>
      <w:r w:rsidR="00026B43">
        <w:t>region specific, so it is necessary for managers to be specific about what results they are aiming to achieve and where.</w:t>
      </w:r>
      <w:r w:rsidR="00737C29">
        <w:t xml:space="preserve"> </w:t>
      </w:r>
      <w:r w:rsidR="0033177B">
        <w:t xml:space="preserve">Our study shows that </w:t>
      </w:r>
      <w:r w:rsidR="007D6258">
        <w:t xml:space="preserve">the distribution of salinity in the estuary is an important factor in the regional availability of zooplankton, </w:t>
      </w:r>
      <w:r w:rsidR="008C30DE">
        <w:t xml:space="preserve">so actions that impact salinity other than outflow </w:t>
      </w:r>
      <w:r w:rsidR="00561ADF">
        <w:t>may</w:t>
      </w:r>
      <w:r w:rsidR="008C30DE">
        <w:t xml:space="preserve"> also be useful. </w:t>
      </w:r>
      <w:r w:rsidR="001D756B">
        <w:t xml:space="preserve">The Suisun Marsh Salinity Control </w:t>
      </w:r>
      <w:r w:rsidR="45C0FC6E">
        <w:t>Gate</w:t>
      </w:r>
      <w:r w:rsidR="3222A55E">
        <w:t>s</w:t>
      </w:r>
      <w:r w:rsidR="001D756B">
        <w:t xml:space="preserve">, as well as seasonal salinity barriers upstream </w:t>
      </w:r>
      <w:r w:rsidR="001A2FAF">
        <w:t>could</w:t>
      </w:r>
      <w:r w:rsidR="001D756B">
        <w:t xml:space="preserve"> also impact the </w:t>
      </w:r>
      <w:r w:rsidR="001A2FAF">
        <w:t>distribution and availability of important zooplankton species</w:t>
      </w:r>
      <w:r w:rsidR="004D1C62">
        <w:t xml:space="preserve"> in the estuary.</w:t>
      </w:r>
    </w:p>
    <w:p w14:paraId="5A9A24E8" w14:textId="77777777" w:rsidR="00223C96" w:rsidRDefault="00223C96" w:rsidP="009C545D"/>
    <w:p w14:paraId="491F20B3" w14:textId="77777777" w:rsidR="00662130" w:rsidRPr="00662130" w:rsidRDefault="00223C96" w:rsidP="00662130">
      <w:pPr>
        <w:pStyle w:val="EndNoteBibliography"/>
        <w:spacing w:after="0"/>
        <w:ind w:left="720" w:hanging="720"/>
      </w:pPr>
      <w:r>
        <w:fldChar w:fldCharType="begin"/>
      </w:r>
      <w:r>
        <w:instrText xml:space="preserve"> ADDIN EN.REFLIST </w:instrText>
      </w:r>
      <w:r>
        <w:fldChar w:fldCharType="separate"/>
      </w:r>
      <w:r w:rsidR="00662130" w:rsidRPr="00662130">
        <w:t xml:space="preserve">Aha, N. M., P. B. Moyle, N. A. Fangue, A. L. Rypel, and J. R. Durand. 2021. Managed Wetlands Can Benefit Juvenile Chinook Salmon in a Tidal Marsh. Estuaries and Coasts </w:t>
      </w:r>
      <w:r w:rsidR="00662130" w:rsidRPr="00662130">
        <w:rPr>
          <w:b/>
        </w:rPr>
        <w:t>44</w:t>
      </w:r>
      <w:r w:rsidR="00662130" w:rsidRPr="00662130">
        <w:t>:1440-1453. 10.1007/s12237-020-00880-4</w:t>
      </w:r>
    </w:p>
    <w:p w14:paraId="069034C9" w14:textId="3C9F553D" w:rsidR="00662130" w:rsidRPr="00662130" w:rsidRDefault="00662130" w:rsidP="00662130">
      <w:pPr>
        <w:pStyle w:val="EndNoteBibliography"/>
        <w:spacing w:after="0"/>
        <w:ind w:left="720" w:hanging="720"/>
      </w:pPr>
      <w:r w:rsidRPr="00662130">
        <w:t xml:space="preserve">Ambler, J. W., J. E. Cloern, and A. Hutchinson. 1985. Seasonal cycles of zooplankton from San Francisco Bay. Pages 177-197 </w:t>
      </w:r>
      <w:r w:rsidRPr="00662130">
        <w:rPr>
          <w:i/>
        </w:rPr>
        <w:t>in</w:t>
      </w:r>
      <w:r w:rsidRPr="00662130">
        <w:t xml:space="preserve"> James E. Cloern and Frederic H. Nichols, editors. Temporal Dynamics of an Estuary: San Francisco Bay. Springer Dordrecht. </w:t>
      </w:r>
      <w:hyperlink r:id="rId19" w:history="1">
        <w:r w:rsidR="002E5DA7" w:rsidRPr="002E5DA7">
          <w:rPr>
            <w:rStyle w:val="Hyperlink"/>
          </w:rPr>
          <w:t>https://doi.org/10.1007/978-94-009-5528-8</w:t>
        </w:r>
      </w:hyperlink>
    </w:p>
    <w:p w14:paraId="06A81298" w14:textId="77777777" w:rsidR="00662130" w:rsidRPr="00662130" w:rsidRDefault="00662130" w:rsidP="00662130">
      <w:pPr>
        <w:pStyle w:val="EndNoteBibliography"/>
        <w:spacing w:after="0"/>
        <w:ind w:left="720" w:hanging="720"/>
      </w:pPr>
      <w:r w:rsidRPr="00662130">
        <w:t xml:space="preserve">Avila, M., and R. Hartman. 2020. San Francisco Estuary mysid abundance in the fall, and the potential for competitive advantage of </w:t>
      </w:r>
      <w:r w:rsidRPr="00662130">
        <w:rPr>
          <w:i/>
        </w:rPr>
        <w:t>Hyperacanthomysis longirostris</w:t>
      </w:r>
      <w:r w:rsidRPr="00662130">
        <w:t xml:space="preserve"> over </w:t>
      </w:r>
      <w:r w:rsidRPr="00662130">
        <w:rPr>
          <w:i/>
        </w:rPr>
        <w:t>Neomysis mercedis</w:t>
      </w:r>
      <w:r w:rsidRPr="00662130">
        <w:t xml:space="preserve">. California Fish and Wildlife </w:t>
      </w:r>
      <w:r w:rsidRPr="00662130">
        <w:rPr>
          <w:b/>
        </w:rPr>
        <w:t>106</w:t>
      </w:r>
      <w:r w:rsidRPr="00662130">
        <w:t xml:space="preserve">:19-38, </w:t>
      </w:r>
    </w:p>
    <w:p w14:paraId="33CDE6AB" w14:textId="77777777" w:rsidR="00662130" w:rsidRPr="00662130" w:rsidRDefault="00662130" w:rsidP="00662130">
      <w:pPr>
        <w:pStyle w:val="EndNoteBibliography"/>
        <w:spacing w:after="0"/>
        <w:ind w:left="720" w:hanging="720"/>
      </w:pPr>
      <w:r w:rsidRPr="00662130">
        <w:t xml:space="preserve">Barros, A. 2021. Zooplankton Trends in the Upper SFE, 1974-2018. IEP Newsletter </w:t>
      </w:r>
      <w:r w:rsidRPr="00662130">
        <w:rPr>
          <w:b/>
        </w:rPr>
        <w:t>40</w:t>
      </w:r>
      <w:r w:rsidRPr="00662130">
        <w:t xml:space="preserve">:5-14, </w:t>
      </w:r>
    </w:p>
    <w:p w14:paraId="4CD0DF99" w14:textId="77777777" w:rsidR="00662130" w:rsidRPr="00662130" w:rsidRDefault="00662130" w:rsidP="00662130">
      <w:pPr>
        <w:pStyle w:val="EndNoteBibliography"/>
        <w:spacing w:after="0"/>
        <w:ind w:left="720" w:hanging="720"/>
      </w:pPr>
      <w:r w:rsidRPr="00662130">
        <w:t xml:space="preserve">Barros, A., J. A. Hobbs, M. Willmes, C. M. Parker, M. Bisson, N. A. Fangue, A. L. Rypel, and L. S. Lewis. 2022. Spatial Heterogeneity in Prey Availability, Feeding Success, and Dietary Selectivity for the Threatened Longfin Smelt. Estuaries and Coasts </w:t>
      </w:r>
      <w:r w:rsidRPr="00662130">
        <w:rPr>
          <w:b/>
        </w:rPr>
        <w:t>45</w:t>
      </w:r>
      <w:r w:rsidRPr="00662130">
        <w:t>:1766-1779. 10.1007/s12237-021-01024-y</w:t>
      </w:r>
    </w:p>
    <w:p w14:paraId="1F4CDD8D" w14:textId="6E74179D" w:rsidR="00662130" w:rsidRPr="00FD2CB9" w:rsidRDefault="00662130" w:rsidP="00662130">
      <w:pPr>
        <w:pStyle w:val="EndNoteBibliography"/>
        <w:spacing w:after="0"/>
        <w:ind w:left="720" w:hanging="720"/>
        <w:rPr>
          <w:szCs w:val="24"/>
          <w:shd w:val="clear" w:color="auto" w:fill="FFFFFF"/>
        </w:rPr>
      </w:pPr>
      <w:r w:rsidRPr="00FD2CB9">
        <w:rPr>
          <w:szCs w:val="24"/>
          <w:shd w:val="clear" w:color="auto" w:fill="FFFFFF"/>
        </w:rPr>
        <w:t>Bashevkin, S.</w:t>
      </w:r>
      <w:r w:rsidR="005231BA" w:rsidRPr="00FD2CB9">
        <w:rPr>
          <w:szCs w:val="24"/>
          <w:shd w:val="clear" w:color="auto" w:fill="FFFFFF"/>
        </w:rPr>
        <w:t>M., R. Hartman, M. Thomas, A. Barros, C.E. Burdi, A. Hennessy, T. Tempel, and K. Kayfetz. 2022. Interagency Ecological Program: Zooplankton abundance in the Upper San Francisco Estuary from 1972-2020, an integration of 5 long-term monitoring programs ver 3. Environmental Data Initiative. https://doi.org/10.6073/pasta/89dbadd9d9dbdfc804b160c81633db0d</w:t>
      </w:r>
    </w:p>
    <w:p w14:paraId="16FAB5EB" w14:textId="76BAE5C2" w:rsidR="00662130" w:rsidRPr="00662130" w:rsidRDefault="00662130" w:rsidP="00662130">
      <w:pPr>
        <w:pStyle w:val="EndNoteBibliography"/>
        <w:spacing w:after="0"/>
        <w:ind w:left="720" w:hanging="720"/>
      </w:pPr>
      <w:r w:rsidRPr="00662130">
        <w:lastRenderedPageBreak/>
        <w:t xml:space="preserve">Beauchamp, D. A., C.J. Sergeant, M. M. Mazur, J. M. Scheuerell, D. E. Schindler, M. D. Scheuerell, K. L. Fresh, D. E. Seiler, and T. P. Quinn. 2004. Spatial–Temporal Dynamics of Early Feeding Demand and Food Supply for Sockeye Salmon Fry in Lake Washington. Transactions of the American Fisheries Society </w:t>
      </w:r>
      <w:r w:rsidRPr="00662130">
        <w:rPr>
          <w:b/>
        </w:rPr>
        <w:t>133</w:t>
      </w:r>
      <w:r w:rsidRPr="00662130">
        <w:t>:1014-1032. 10.1577/T03-093.1</w:t>
      </w:r>
    </w:p>
    <w:p w14:paraId="518C97F2" w14:textId="3F21365D" w:rsidR="00662130" w:rsidRPr="00662130" w:rsidRDefault="00662130" w:rsidP="00662130">
      <w:pPr>
        <w:pStyle w:val="EndNoteBibliography"/>
        <w:spacing w:after="0"/>
        <w:ind w:left="720" w:hanging="720"/>
      </w:pPr>
      <w:r w:rsidRPr="00662130">
        <w:t xml:space="preserve">Bollens, S. M., J. Breckenridge, J. R. Cordell, C. Simenstad, and O. Kalata. 2014. Zooplankton of tidal marsh channels in relation to environmental variables in the upper San Francisco Estuary. Aquatic Biology </w:t>
      </w:r>
      <w:r w:rsidRPr="00662130">
        <w:rPr>
          <w:b/>
        </w:rPr>
        <w:t>21</w:t>
      </w:r>
      <w:r w:rsidRPr="00662130">
        <w:t xml:space="preserve">:205-219. </w:t>
      </w:r>
      <w:hyperlink r:id="rId20" w:history="1">
        <w:r w:rsidR="002E5DA7" w:rsidRPr="002E5DA7">
          <w:rPr>
            <w:rStyle w:val="Hyperlink"/>
          </w:rPr>
          <w:t>https://doi.org/10.3354/ab00589</w:t>
        </w:r>
      </w:hyperlink>
    </w:p>
    <w:p w14:paraId="0425FFCE" w14:textId="77777777" w:rsidR="00662130" w:rsidRPr="00662130" w:rsidRDefault="00662130" w:rsidP="00662130">
      <w:pPr>
        <w:pStyle w:val="EndNoteBibliography"/>
        <w:spacing w:after="0"/>
        <w:ind w:left="720" w:hanging="720"/>
      </w:pPr>
      <w:r w:rsidRPr="00662130">
        <w:t xml:space="preserve">Bollens, S. M., J. K. Breckenridge, R. C. Vanden Hooff, and J. R. Cordell. 2011. Mesozooplankton of the lower San Francisco Estuary: spatio-temporal patterns, ENSO effects and the prevalence of non-indigenous species. Journal of Plankton Research </w:t>
      </w:r>
      <w:r w:rsidRPr="00662130">
        <w:rPr>
          <w:b/>
        </w:rPr>
        <w:t>33</w:t>
      </w:r>
      <w:r w:rsidRPr="00662130">
        <w:t>:1358-1377. 10.1093/plankt/fbr034</w:t>
      </w:r>
    </w:p>
    <w:p w14:paraId="4F759B98" w14:textId="77777777" w:rsidR="00662130" w:rsidRPr="00662130" w:rsidRDefault="00662130" w:rsidP="00662130">
      <w:pPr>
        <w:pStyle w:val="EndNoteBibliography"/>
        <w:spacing w:after="0"/>
        <w:ind w:left="720" w:hanging="720"/>
      </w:pPr>
      <w:r w:rsidRPr="00662130">
        <w:t xml:space="preserve">Bouley, P., and W. J. Kimmerer. 2006. Ecology of a highly abundant, introduced cyclopoid copepod in a temperate estuary. Marine Ecology Progress Series </w:t>
      </w:r>
      <w:r w:rsidRPr="00662130">
        <w:rPr>
          <w:b/>
        </w:rPr>
        <w:t>324</w:t>
      </w:r>
      <w:r w:rsidRPr="00662130">
        <w:t>:219-228. doi:10.3354/meps324219</w:t>
      </w:r>
    </w:p>
    <w:p w14:paraId="5FDC256D" w14:textId="77777777" w:rsidR="00662130" w:rsidRPr="00662130" w:rsidRDefault="00662130" w:rsidP="00662130">
      <w:pPr>
        <w:pStyle w:val="EndNoteBibliography"/>
        <w:spacing w:after="0"/>
        <w:ind w:left="720" w:hanging="720"/>
      </w:pPr>
      <w:r w:rsidRPr="00662130">
        <w:t xml:space="preserve">Brown, L. R., W. Kimmerer, J. L. Conrad, S. Lesmeister, and A. Mueller–Solger. 2016. Food webs of the Delta, Suisun Bay, and Suisun Marsh: an update on current understanding and possibilities for management. San Francisco Estuary and Watershed Science </w:t>
      </w:r>
      <w:r w:rsidRPr="00662130">
        <w:rPr>
          <w:b/>
        </w:rPr>
        <w:t>14</w:t>
      </w:r>
      <w:r w:rsidRPr="00662130">
        <w:t>. 10.15447/sfews.2016v14iss3art4</w:t>
      </w:r>
    </w:p>
    <w:p w14:paraId="072E0C00" w14:textId="77777777" w:rsidR="00662130" w:rsidRPr="00662130" w:rsidRDefault="00662130" w:rsidP="00662130">
      <w:pPr>
        <w:pStyle w:val="EndNoteBibliography"/>
        <w:spacing w:after="0"/>
        <w:ind w:left="720" w:hanging="720"/>
      </w:pPr>
      <w:r w:rsidRPr="00662130">
        <w:t xml:space="preserve">Buchanan, R. A., P. L. Brandes, and J. R. Skalski. 2018. Survival of Juvenile Fall-Run Chinook Salmon through the San Joaquin River Delta, California, 2010–2015. North American Journal of Fisheries Management </w:t>
      </w:r>
      <w:r w:rsidRPr="00662130">
        <w:rPr>
          <w:b/>
        </w:rPr>
        <w:t>38</w:t>
      </w:r>
      <w:r w:rsidRPr="00662130">
        <w:t>:663-679. doi:10.1002/nafm.10063</w:t>
      </w:r>
    </w:p>
    <w:p w14:paraId="6DB5847A" w14:textId="45A38F09" w:rsidR="00662130" w:rsidRPr="00662130" w:rsidRDefault="00662130" w:rsidP="00662130">
      <w:pPr>
        <w:pStyle w:val="EndNoteBibliography"/>
        <w:spacing w:after="0"/>
        <w:ind w:left="720" w:hanging="720"/>
      </w:pPr>
      <w:r w:rsidRPr="00662130">
        <w:t xml:space="preserve">Burdi, C. E., S. </w:t>
      </w:r>
      <w:r w:rsidR="00304EA3" w:rsidRPr="00304EA3">
        <w:t xml:space="preserve">M. Breining-Aday, and S. B. S. 2022.. 2022. Interagency Ecological Program: Zooplankton and water quality data in the San Francisco Estuary collected by the Summer Townet and Fall Midwater Trawl monitoring programs. ver 2. . Environmental Data Initiative. </w:t>
      </w:r>
      <w:hyperlink r:id="rId21" w:history="1">
        <w:r w:rsidR="00304EA3" w:rsidRPr="00304EA3">
          <w:rPr>
            <w:rStyle w:val="Hyperlink"/>
          </w:rPr>
          <w:t>https://doi.org/10.6073/pasta/00db7da0265df448f167c823fb063a9a</w:t>
        </w:r>
      </w:hyperlink>
    </w:p>
    <w:p w14:paraId="4DA4D517" w14:textId="77777777" w:rsidR="00662130" w:rsidRPr="00662130" w:rsidRDefault="00304EA3" w:rsidP="00662130">
      <w:pPr>
        <w:pStyle w:val="EndNoteBibliography"/>
        <w:spacing w:after="0"/>
        <w:ind w:left="720" w:hanging="720"/>
      </w:pPr>
      <w:r w:rsidRPr="00304EA3">
        <w:t xml:space="preserve">Burdi, C. E., S. </w:t>
      </w:r>
      <w:r w:rsidR="00662130" w:rsidRPr="00662130">
        <w:t xml:space="preserve">B. Slater, T. L. Bippus, and J. A. Jimenez. 2021. Mysid and Amphipod Length-Weight Relationships in the San Francisco Estuary. IEP Newsletter </w:t>
      </w:r>
      <w:r w:rsidR="00662130" w:rsidRPr="00662130">
        <w:rPr>
          <w:b/>
        </w:rPr>
        <w:t>40</w:t>
      </w:r>
      <w:r w:rsidR="00662130" w:rsidRPr="00662130">
        <w:t xml:space="preserve">:15-25, </w:t>
      </w:r>
    </w:p>
    <w:p w14:paraId="2EF7D72B" w14:textId="430D6872" w:rsidR="00662130" w:rsidRPr="00662130" w:rsidRDefault="009408D8" w:rsidP="00662130">
      <w:pPr>
        <w:pStyle w:val="EndNoteBibliography"/>
        <w:spacing w:after="0"/>
        <w:ind w:left="720" w:hanging="720"/>
      </w:pPr>
      <w:r w:rsidRPr="009408D8">
        <w:t>Burris</w:t>
      </w:r>
      <w:r w:rsidR="00662130" w:rsidRPr="00662130">
        <w:t xml:space="preserve">, Z. P. L., R. D. </w:t>
      </w:r>
      <w:r w:rsidRPr="009408D8">
        <w:t>Baxter</w:t>
      </w:r>
      <w:r w:rsidR="00662130" w:rsidRPr="00662130">
        <w:t xml:space="preserve">, and C. E. Burdi. 2022. Larval and juvenile Longfin Smelt diets as a function of fish size and prey density in the San Francisco Estuary. California Fish and Wildlife </w:t>
      </w:r>
      <w:r w:rsidR="00662130" w:rsidRPr="00662130">
        <w:rPr>
          <w:b/>
        </w:rPr>
        <w:t>108</w:t>
      </w:r>
      <w:r w:rsidR="00662130" w:rsidRPr="00662130">
        <w:t xml:space="preserve">. </w:t>
      </w:r>
      <w:hyperlink r:id="rId22" w:history="1">
        <w:r w:rsidR="002E5DA7" w:rsidRPr="002E5DA7">
          <w:rPr>
            <w:rStyle w:val="Hyperlink"/>
          </w:rPr>
          <w:t>www.doi.org/10.51492/cfwj.108.11</w:t>
        </w:r>
      </w:hyperlink>
    </w:p>
    <w:p w14:paraId="432496AD" w14:textId="77777777" w:rsidR="00662130" w:rsidRPr="00662130" w:rsidRDefault="00662130" w:rsidP="00662130">
      <w:pPr>
        <w:pStyle w:val="EndNoteBibliography"/>
        <w:spacing w:after="0"/>
        <w:ind w:left="720" w:hanging="720"/>
      </w:pPr>
      <w:r w:rsidRPr="00662130">
        <w:t xml:space="preserve">Carlton, J. T., J. K. Thompson, L. E. Schemel, and F. H. Nichols. 1990. Remarkable invasion of San Francisco Bay (California USA) by the Asian clam </w:t>
      </w:r>
      <w:r w:rsidRPr="00662130">
        <w:rPr>
          <w:i/>
        </w:rPr>
        <w:t>Potamocorbula amurensis</w:t>
      </w:r>
      <w:r w:rsidRPr="00662130">
        <w:t xml:space="preserve">.  I. Introduction and dispersal. Marine Ecology Progress Series </w:t>
      </w:r>
      <w:r w:rsidRPr="00662130">
        <w:rPr>
          <w:b/>
        </w:rPr>
        <w:t>66</w:t>
      </w:r>
      <w:r w:rsidRPr="00662130">
        <w:t>:81-95, &lt;Go to ISI&gt;://PREV199192109845</w:t>
      </w:r>
    </w:p>
    <w:p w14:paraId="21E4D2BE" w14:textId="029951E7" w:rsidR="00662130" w:rsidRPr="00662130" w:rsidRDefault="00662130" w:rsidP="00662130">
      <w:pPr>
        <w:pStyle w:val="EndNoteBibliography"/>
        <w:spacing w:after="0"/>
        <w:ind w:left="720" w:hanging="720"/>
      </w:pPr>
      <w:r w:rsidRPr="00662130">
        <w:t xml:space="preserve">Cloern, J. E. 2019. Patterns, pace, and processes of water-quality variability in a long-studied estuary. Limnology and Oceanography </w:t>
      </w:r>
      <w:r w:rsidRPr="00662130">
        <w:rPr>
          <w:b/>
        </w:rPr>
        <w:t>64</w:t>
      </w:r>
      <w:r w:rsidRPr="00662130">
        <w:t xml:space="preserve">:S192-S208. </w:t>
      </w:r>
      <w:hyperlink r:id="rId23" w:history="1">
        <w:r w:rsidR="002E5DA7" w:rsidRPr="002E5DA7">
          <w:rPr>
            <w:rStyle w:val="Hyperlink"/>
          </w:rPr>
          <w:t>https://doi.org/10.1002/lno.10958</w:t>
        </w:r>
      </w:hyperlink>
    </w:p>
    <w:p w14:paraId="673A0835" w14:textId="6652CB5B" w:rsidR="002E5DA7" w:rsidRPr="002E5DA7" w:rsidRDefault="002E5DA7" w:rsidP="002E5DA7">
      <w:pPr>
        <w:pStyle w:val="EndNoteBibliography"/>
        <w:spacing w:after="0"/>
        <w:ind w:left="720" w:hanging="720"/>
      </w:pPr>
      <w:r w:rsidRPr="002E5DA7">
        <w:t xml:space="preserve">Cloern, J. E., A. E. Alpine, B. E. Cole, R. L. J. Wong, J. F. Arthur, and M. D. Ball. 1983. River discharge controls phytoplankton dynamics in the northern San Francisco Bay estuary. Estuarine, Coastal and Shelf Science </w:t>
      </w:r>
      <w:r w:rsidRPr="002E5DA7">
        <w:rPr>
          <w:b/>
        </w:rPr>
        <w:t>16</w:t>
      </w:r>
      <w:r w:rsidRPr="002E5DA7">
        <w:t xml:space="preserve">:415-429. </w:t>
      </w:r>
      <w:hyperlink r:id="rId24" w:history="1">
        <w:r w:rsidRPr="002E5DA7">
          <w:rPr>
            <w:rStyle w:val="Hyperlink"/>
          </w:rPr>
          <w:t>https://doi.org/10.1016/0272-7714(83)90103-8</w:t>
        </w:r>
      </w:hyperlink>
    </w:p>
    <w:p w14:paraId="38D7B1D1" w14:textId="709537D2" w:rsidR="008C538C" w:rsidRPr="008C538C" w:rsidRDefault="008C538C" w:rsidP="008C538C">
      <w:pPr>
        <w:pStyle w:val="EndNoteBibliography"/>
        <w:spacing w:after="0"/>
        <w:ind w:left="720" w:hanging="720"/>
      </w:pPr>
      <w:r w:rsidRPr="008C538C">
        <w:lastRenderedPageBreak/>
        <w:t xml:space="preserve">Corline, N. J., R. A. Peek, J. Montgomery, J. V. E. Katz, and C. A. Jeffres. 2021. Understanding community assembly rules in managed floodplain food webs. Ecosphere </w:t>
      </w:r>
      <w:r w:rsidRPr="008C538C">
        <w:rPr>
          <w:b/>
        </w:rPr>
        <w:t>12</w:t>
      </w:r>
      <w:r w:rsidRPr="008C538C">
        <w:t xml:space="preserve">:e03330. </w:t>
      </w:r>
      <w:hyperlink r:id="rId25" w:history="1">
        <w:r w:rsidRPr="008C538C">
          <w:rPr>
            <w:rStyle w:val="Hyperlink"/>
          </w:rPr>
          <w:t>https://doi.org/10.1002/ecs2.3330</w:t>
        </w:r>
      </w:hyperlink>
    </w:p>
    <w:p w14:paraId="195F3930" w14:textId="40799B78" w:rsidR="002E5DA7" w:rsidRPr="002E5DA7" w:rsidRDefault="00662130" w:rsidP="002E5DA7">
      <w:pPr>
        <w:pStyle w:val="EndNoteBibliography"/>
        <w:spacing w:after="0"/>
        <w:ind w:left="720" w:hanging="720"/>
      </w:pPr>
      <w:r w:rsidRPr="00662130">
        <w:t xml:space="preserve">Durant, J. M., D. O. Hjermann, G. Ottersen, and N. C. Stenseth. 2007. Climate and the match or mismatch between predator requirements and resource availability. </w:t>
      </w:r>
      <w:r w:rsidR="002E5DA7" w:rsidRPr="002E5DA7">
        <w:t xml:space="preserve">Climate Research </w:t>
      </w:r>
      <w:r w:rsidR="002E5DA7" w:rsidRPr="002E5DA7">
        <w:rPr>
          <w:b/>
        </w:rPr>
        <w:t>33</w:t>
      </w:r>
      <w:r w:rsidR="002E5DA7" w:rsidRPr="002E5DA7">
        <w:t xml:space="preserve">:271-283, </w:t>
      </w:r>
      <w:hyperlink r:id="rId26" w:history="1">
        <w:r w:rsidR="002E5DA7" w:rsidRPr="002E5DA7">
          <w:rPr>
            <w:rStyle w:val="Hyperlink"/>
          </w:rPr>
          <w:t>https://www.int-res.com/abstracts/cr/v33/n3/p271-283</w:t>
        </w:r>
      </w:hyperlink>
    </w:p>
    <w:p w14:paraId="24C9FB4E" w14:textId="77777777" w:rsidR="00662130" w:rsidRPr="00662130" w:rsidRDefault="00304EA3" w:rsidP="00662130">
      <w:pPr>
        <w:pStyle w:val="EndNoteBibliography"/>
        <w:spacing w:after="0"/>
        <w:ind w:left="720" w:hanging="720"/>
      </w:pPr>
      <w:r w:rsidRPr="00304EA3">
        <w:t xml:space="preserve">Gifford, S. M., G. Rollwagen-Bollens, and S. M. Bollens. 2007. Mesozooplankton omnivory in the upper San Francisco Estuary. Marine Ecology Progress Series </w:t>
      </w:r>
      <w:r w:rsidRPr="00304EA3">
        <w:rPr>
          <w:b/>
        </w:rPr>
        <w:t>348</w:t>
      </w:r>
      <w:r w:rsidRPr="00304EA3">
        <w:t xml:space="preserve">:33-46, </w:t>
      </w:r>
    </w:p>
    <w:p w14:paraId="1CFA5968" w14:textId="4316BE78" w:rsidR="00662130" w:rsidRPr="00662130" w:rsidRDefault="00662130" w:rsidP="00662130">
      <w:pPr>
        <w:pStyle w:val="EndNoteBibliography"/>
        <w:spacing w:after="0"/>
        <w:ind w:left="720" w:hanging="720"/>
      </w:pPr>
      <w:r w:rsidRPr="00662130">
        <w:t xml:space="preserve">Goertler, P., K. Jones, J. Cordell, B. Schreier, and T. Sommer. 2018. Effects of Extreme Hydrologic Regimes on Juvenile Chinook Salmon Prey Resources and Diet Composition in a Large River Floodplain. Transactions of the American Fisheries Society </w:t>
      </w:r>
      <w:r w:rsidRPr="00662130">
        <w:rPr>
          <w:b/>
        </w:rPr>
        <w:t>147</w:t>
      </w:r>
      <w:r w:rsidRPr="00662130">
        <w:t xml:space="preserve">:287-299. </w:t>
      </w:r>
      <w:hyperlink r:id="rId27" w:history="1">
        <w:r w:rsidR="002E5DA7" w:rsidRPr="002E5DA7">
          <w:rPr>
            <w:rStyle w:val="Hyperlink"/>
          </w:rPr>
          <w:t>https://doi.org/10.1002/tafs.10028</w:t>
        </w:r>
      </w:hyperlink>
    </w:p>
    <w:p w14:paraId="23A60D4C" w14:textId="77777777" w:rsidR="00662130" w:rsidRPr="00662130" w:rsidRDefault="00662130" w:rsidP="00662130">
      <w:pPr>
        <w:pStyle w:val="EndNoteBibliography"/>
        <w:spacing w:after="0"/>
        <w:ind w:left="720" w:hanging="720"/>
      </w:pPr>
      <w:r w:rsidRPr="00662130">
        <w:t xml:space="preserve">Gonçalves, A. M. M., B. B. Castro, M. A. Pardal, and F. Gonçalves. 2007. Salinity effects on survival and life history of two freshwater cladocerans (Daphnia magna and Daphnia longispina). Annales de Limnologie - International Journal of Limnology </w:t>
      </w:r>
      <w:r w:rsidRPr="00662130">
        <w:rPr>
          <w:b/>
        </w:rPr>
        <w:t>43</w:t>
      </w:r>
      <w:r w:rsidRPr="00662130">
        <w:t>:13-20. 10.1051/limn/2007022</w:t>
      </w:r>
    </w:p>
    <w:p w14:paraId="52BA198B" w14:textId="77777777" w:rsidR="00662130" w:rsidRPr="00662130" w:rsidRDefault="00662130" w:rsidP="00662130">
      <w:pPr>
        <w:pStyle w:val="EndNoteBibliography"/>
        <w:spacing w:after="0"/>
        <w:ind w:left="720" w:hanging="720"/>
      </w:pPr>
      <w:r w:rsidRPr="00662130">
        <w:t xml:space="preserve">Gould, A. L., and W. J. Kimmerer. 2010. Development, growth, and reproduction of the cyclopoid copepod </w:t>
      </w:r>
      <w:r w:rsidRPr="00662130">
        <w:rPr>
          <w:i/>
        </w:rPr>
        <w:t>Limnoithona tetraspina</w:t>
      </w:r>
      <w:r w:rsidRPr="00662130">
        <w:t xml:space="preserve"> in the upper San Francisco Estuary. Marine Ecology Progress Series </w:t>
      </w:r>
      <w:r w:rsidRPr="00662130">
        <w:rPr>
          <w:b/>
        </w:rPr>
        <w:t>412</w:t>
      </w:r>
      <w:r w:rsidRPr="00662130">
        <w:t xml:space="preserve">:163-177, </w:t>
      </w:r>
    </w:p>
    <w:p w14:paraId="2582145E" w14:textId="77777777" w:rsidR="00662130" w:rsidRPr="00662130" w:rsidRDefault="00662130" w:rsidP="00662130">
      <w:pPr>
        <w:pStyle w:val="EndNoteBibliography"/>
        <w:spacing w:after="0"/>
        <w:ind w:left="720" w:hanging="720"/>
      </w:pPr>
      <w:r w:rsidRPr="00662130">
        <w:t xml:space="preserve">Greene, V. E., L. J. Sullivan, J. K. Thompson, and W. J. Kimmerer. 2011. Grazing impact of the invasive clam </w:t>
      </w:r>
      <w:r w:rsidRPr="00662130">
        <w:rPr>
          <w:i/>
        </w:rPr>
        <w:t>Corbula amurensis</w:t>
      </w:r>
      <w:r w:rsidRPr="00662130">
        <w:t xml:space="preserve"> on the microplankton assemblage of the northern San Francisco Estuary. Marine Ecology Progress Series </w:t>
      </w:r>
      <w:r w:rsidRPr="00662130">
        <w:rPr>
          <w:b/>
        </w:rPr>
        <w:t>431</w:t>
      </w:r>
      <w:r w:rsidRPr="00662130">
        <w:t xml:space="preserve">:183-193, </w:t>
      </w:r>
    </w:p>
    <w:p w14:paraId="2BF49331" w14:textId="77777777" w:rsidR="00662130" w:rsidRPr="00662130" w:rsidRDefault="00662130" w:rsidP="00662130">
      <w:pPr>
        <w:pStyle w:val="EndNoteBibliography"/>
        <w:spacing w:after="0"/>
        <w:ind w:left="720" w:hanging="720"/>
      </w:pPr>
      <w:r w:rsidRPr="00662130">
        <w:t xml:space="preserve">Hamilton, S., S. Bartell, J. Pierson, and D. Murphy. 2020. Factors Controlling Calanoid Copepod Biomass and Distribution in the Upper San Francisco Estuary and Implications for Managing the Imperiled Delta Smelt (Hypomesus transpacificus). Environmental Management </w:t>
      </w:r>
      <w:r w:rsidRPr="00662130">
        <w:rPr>
          <w:b/>
        </w:rPr>
        <w:t>65</w:t>
      </w:r>
      <w:r w:rsidRPr="00662130">
        <w:t>:587-601. 10.1007/s00267-020-01267-8</w:t>
      </w:r>
    </w:p>
    <w:p w14:paraId="35026BB3" w14:textId="77777777" w:rsidR="00662130" w:rsidRPr="00662130" w:rsidRDefault="00662130" w:rsidP="00662130">
      <w:pPr>
        <w:pStyle w:val="EndNoteBibliography"/>
        <w:spacing w:after="0"/>
        <w:ind w:left="720" w:hanging="720"/>
      </w:pPr>
      <w:r w:rsidRPr="00662130">
        <w:t>Hammock, B. G., S. P. Moose, S. S. Solis, E. Goharian, and S. J. Teh. 2019. Hydrodynamic Modeling Coupled with Long-term Field Data Provide Evidence for Suppression of Phytoplankton by Invasive Clams and Freshwater Exports in the San Francisco Estuary. Environmental Management. 10.1007/s00267-019-01159-6</w:t>
      </w:r>
    </w:p>
    <w:p w14:paraId="018CA972" w14:textId="49F07518" w:rsidR="00662130" w:rsidRPr="00662130" w:rsidRDefault="00662130" w:rsidP="00662130">
      <w:pPr>
        <w:pStyle w:val="EndNoteBibliography"/>
        <w:spacing w:after="0"/>
        <w:ind w:left="720" w:hanging="720"/>
      </w:pPr>
      <w:r w:rsidRPr="00662130">
        <w:t xml:space="preserve">Hartman, R., S. M. Bashevkin, A. Barros, C. E. Burdi, C. Patel, and T. Sommer. 2021. Food for Thought: Connecting Zooplankton Science to Management in the San Francisco Estuary. San Francisco Estuary and Watershed Science </w:t>
      </w:r>
      <w:r w:rsidRPr="00662130">
        <w:rPr>
          <w:b/>
        </w:rPr>
        <w:t>19</w:t>
      </w:r>
      <w:r w:rsidRPr="00662130">
        <w:t xml:space="preserve">:art1. </w:t>
      </w:r>
      <w:hyperlink r:id="rId28" w:history="1">
        <w:r w:rsidR="002E5DA7" w:rsidRPr="002E5DA7">
          <w:rPr>
            <w:rStyle w:val="Hyperlink"/>
          </w:rPr>
          <w:t>https://doi.org/10.15447/sfews.2021v19iss3art1</w:t>
        </w:r>
      </w:hyperlink>
    </w:p>
    <w:p w14:paraId="0E9FAD08" w14:textId="2BECB2AD" w:rsidR="00A8153D" w:rsidRPr="00A8153D" w:rsidRDefault="00C20375" w:rsidP="00A8153D">
      <w:pPr>
        <w:pStyle w:val="EndNoteBibliography"/>
        <w:spacing w:after="0"/>
        <w:ind w:left="720" w:hanging="720"/>
      </w:pPr>
      <w:r w:rsidRPr="00FD2CB9">
        <w:rPr>
          <w:rStyle w:val="cf01"/>
          <w:rFonts w:ascii="Arial" w:hAnsi="Arial" w:cs="Arial"/>
          <w:sz w:val="24"/>
          <w:szCs w:val="24"/>
        </w:rPr>
        <w:t>Hunter JR. 1981. Feeding Ecology and predation of marine fish larvae. In: Lasker R, editor. Marine Fish Larvae: Morphology, Ecology, and Relation to Fisheries. Vol. 1. Seattle: University of Washington Press. p. 33–77.</w:t>
      </w:r>
      <w:r w:rsidR="00A8153D" w:rsidRPr="00A8153D">
        <w:t xml:space="preserve">IEP Drought MAST. 2022. Ecological Impacts of Drought on the Sacramento-San Joaquin Delta with special attention to the extreme drought of 2020-2021 PRELIMINARY REPORT. Interagency Ecological Program, Sacramento, CA, </w:t>
      </w:r>
      <w:hyperlink r:id="rId29" w:history="1">
        <w:r w:rsidR="00A8153D" w:rsidRPr="00A8153D">
          <w:rPr>
            <w:rStyle w:val="Hyperlink"/>
          </w:rPr>
          <w:t>https://www.waterboards.ca.gov/drought/tucp/docs/2021/20220201_report_cond7.pdf</w:t>
        </w:r>
      </w:hyperlink>
    </w:p>
    <w:p w14:paraId="5ED28C91" w14:textId="77777777" w:rsidR="00662130" w:rsidRPr="00662130" w:rsidRDefault="00662130" w:rsidP="00662130">
      <w:pPr>
        <w:pStyle w:val="EndNoteBibliography"/>
        <w:spacing w:after="0"/>
        <w:ind w:left="720" w:hanging="720"/>
      </w:pPr>
      <w:r w:rsidRPr="00662130">
        <w:lastRenderedPageBreak/>
        <w:t xml:space="preserve">Jassby, A. D., W. J. Kimmerer, S. G. Monismith, C. Armor, J. E. Cloern, T. M. Powell, J. R. Schubel, and T. J. Vendlinski. 1995. Isohaline position as a habitat indicator for estuarine populations. Ecological Applications </w:t>
      </w:r>
      <w:r w:rsidRPr="00662130">
        <w:rPr>
          <w:b/>
        </w:rPr>
        <w:t>5(1)</w:t>
      </w:r>
      <w:r w:rsidRPr="00662130">
        <w:t xml:space="preserve">:272-289, </w:t>
      </w:r>
    </w:p>
    <w:p w14:paraId="0A10561F" w14:textId="725EE467" w:rsidR="00662130" w:rsidRPr="00662130" w:rsidRDefault="00662130" w:rsidP="00662130">
      <w:pPr>
        <w:pStyle w:val="EndNoteBibliography"/>
        <w:spacing w:after="0"/>
        <w:ind w:left="720" w:hanging="720"/>
      </w:pPr>
      <w:r w:rsidRPr="00662130">
        <w:t xml:space="preserve">Jungbluth, M. J., J. Burns, L. Grimaldo, A. Slaughter, A. Katla, and W. Kimmerer. 2021. Feeding habits and novel prey of larval fishes in the northern San Francisco Estuary. Environmental DNA:1-22. </w:t>
      </w:r>
      <w:hyperlink r:id="rId30" w:history="1">
        <w:r w:rsidR="002E5DA7" w:rsidRPr="002E5DA7">
          <w:rPr>
            <w:rStyle w:val="Hyperlink"/>
          </w:rPr>
          <w:t>https://doi.org/10.1002/edn3.226</w:t>
        </w:r>
      </w:hyperlink>
    </w:p>
    <w:p w14:paraId="74CB2116" w14:textId="402527C0" w:rsidR="002E5DA7" w:rsidRPr="002E5DA7" w:rsidRDefault="002E5DA7" w:rsidP="002E5DA7">
      <w:pPr>
        <w:pStyle w:val="EndNoteBibliography"/>
        <w:spacing w:after="0"/>
        <w:ind w:left="720" w:hanging="720"/>
      </w:pPr>
      <w:r w:rsidRPr="002E5DA7">
        <w:t xml:space="preserve">Kayfetz, K., and W. Kimmerer. 2017. Abiotic and biotic controls on the copepod </w:t>
      </w:r>
      <w:r w:rsidRPr="002E5DA7">
        <w:rPr>
          <w:i/>
        </w:rPr>
        <w:t>Pseudodiaptomus forbesi</w:t>
      </w:r>
      <w:r w:rsidRPr="002E5DA7">
        <w:t xml:space="preserve"> in the upper San Francisco Estuary. Marine Ecology Progress Series </w:t>
      </w:r>
      <w:r w:rsidRPr="002E5DA7">
        <w:rPr>
          <w:b/>
        </w:rPr>
        <w:t>581</w:t>
      </w:r>
      <w:r w:rsidRPr="002E5DA7">
        <w:t xml:space="preserve">:85-101. </w:t>
      </w:r>
      <w:hyperlink r:id="rId31" w:history="1">
        <w:r w:rsidRPr="002E5DA7">
          <w:rPr>
            <w:rStyle w:val="Hyperlink"/>
          </w:rPr>
          <w:t>https://doi.org/10.3354/meps12294</w:t>
        </w:r>
      </w:hyperlink>
    </w:p>
    <w:p w14:paraId="5B33B624" w14:textId="1EE82B46" w:rsidR="002E5DA7" w:rsidRPr="002E5DA7" w:rsidRDefault="002E5DA7" w:rsidP="002E5DA7">
      <w:pPr>
        <w:pStyle w:val="EndNoteBibliography"/>
        <w:spacing w:after="0"/>
        <w:ind w:left="720" w:hanging="720"/>
      </w:pPr>
      <w:r w:rsidRPr="002E5DA7">
        <w:t xml:space="preserve">Kimmerer, W., F. Wilkerson, B. Downing, R. Dugdale, E. S. Gross, K. Kayfetz, S. Khanna, A. E. Parker, and J. K. Thompson. 2019. Effects of Drought and the Emergency Drought Barrier on the Ecosystem of the California Delta. San Francisco Estuary and Watershed Science </w:t>
      </w:r>
      <w:r w:rsidRPr="002E5DA7">
        <w:rPr>
          <w:b/>
        </w:rPr>
        <w:t>17</w:t>
      </w:r>
      <w:r w:rsidRPr="002E5DA7">
        <w:t xml:space="preserve">. </w:t>
      </w:r>
      <w:hyperlink r:id="rId32" w:history="1">
        <w:r w:rsidRPr="002E5DA7">
          <w:rPr>
            <w:rStyle w:val="Hyperlink"/>
          </w:rPr>
          <w:t>https://doi.org/10.15447/sfews.2019v17iss3art2</w:t>
        </w:r>
      </w:hyperlink>
    </w:p>
    <w:p w14:paraId="4F80566D" w14:textId="60608F66" w:rsidR="002E5DA7" w:rsidRPr="002E5DA7" w:rsidRDefault="002E5DA7" w:rsidP="002E5DA7">
      <w:pPr>
        <w:pStyle w:val="EndNoteBibliography"/>
        <w:spacing w:after="0"/>
        <w:ind w:left="720" w:hanging="720"/>
      </w:pPr>
      <w:r w:rsidRPr="002E5DA7">
        <w:t xml:space="preserve">Kimmerer, W. J. 2002. Effects of freshwater flow on abundance of estuarine organisms: physical effects or trophic linkages? Marine Ecology Progress Series </w:t>
      </w:r>
      <w:r w:rsidRPr="002E5DA7">
        <w:rPr>
          <w:b/>
        </w:rPr>
        <w:t>243</w:t>
      </w:r>
      <w:r w:rsidRPr="002E5DA7">
        <w:t xml:space="preserve">:39-55. </w:t>
      </w:r>
      <w:hyperlink r:id="rId33" w:history="1">
        <w:r w:rsidRPr="002E5DA7">
          <w:rPr>
            <w:rStyle w:val="Hyperlink"/>
          </w:rPr>
          <w:t>https://doi.org/10.3354/meps243039</w:t>
        </w:r>
      </w:hyperlink>
    </w:p>
    <w:p w14:paraId="21183AA9" w14:textId="77777777" w:rsidR="00662130" w:rsidRPr="00662130" w:rsidRDefault="00662130" w:rsidP="00662130">
      <w:pPr>
        <w:pStyle w:val="EndNoteBibliography"/>
        <w:spacing w:after="0"/>
        <w:ind w:left="720" w:hanging="720"/>
      </w:pPr>
      <w:r w:rsidRPr="00662130">
        <w:t>Kimmerer, W. J. 2006. Response of anchovies dampens effects of the invasive bivalve</w:t>
      </w:r>
      <w:r w:rsidRPr="00662130">
        <w:rPr>
          <w:i/>
        </w:rPr>
        <w:t xml:space="preserve"> Corbula amurensis</w:t>
      </w:r>
      <w:r w:rsidRPr="00662130">
        <w:t xml:space="preserve"> on the San Francisco Estuary foodweb. Marine Ecology Progress Series </w:t>
      </w:r>
      <w:r w:rsidRPr="00662130">
        <w:rPr>
          <w:b/>
        </w:rPr>
        <w:t>324</w:t>
      </w:r>
      <w:r w:rsidRPr="00662130">
        <w:t>:207-218, &lt;Go to ISI&gt;://PREV200700031242</w:t>
      </w:r>
    </w:p>
    <w:p w14:paraId="6636669D" w14:textId="708A4B9C" w:rsidR="00A05EC4" w:rsidRPr="00A05EC4" w:rsidRDefault="00662130" w:rsidP="00A05EC4">
      <w:pPr>
        <w:pStyle w:val="EndNoteBibliography"/>
        <w:spacing w:after="0"/>
        <w:ind w:left="720" w:hanging="720"/>
      </w:pPr>
      <w:r w:rsidRPr="00662130">
        <w:t xml:space="preserve">Kimmerer, W. J., </w:t>
      </w:r>
      <w:r w:rsidR="00A05EC4" w:rsidRPr="00A05EC4">
        <w:t xml:space="preserve">J. R. Burau, and W. A. Bennett. 1998. Tidally oriented vertical migration and position maintenance of zooplankton in a temperate estuary. Limnology &amp; Oceanography </w:t>
      </w:r>
      <w:r w:rsidR="00A05EC4" w:rsidRPr="00A05EC4">
        <w:rPr>
          <w:b/>
        </w:rPr>
        <w:t>43</w:t>
      </w:r>
      <w:r w:rsidR="00A05EC4" w:rsidRPr="00A05EC4">
        <w:t xml:space="preserve">:1697-1709. </w:t>
      </w:r>
      <w:hyperlink r:id="rId34" w:history="1">
        <w:r w:rsidR="00A05EC4" w:rsidRPr="00A05EC4">
          <w:rPr>
            <w:rStyle w:val="Hyperlink"/>
          </w:rPr>
          <w:t>https://doi.org/10.4319/lo.1998.43.7.1697</w:t>
        </w:r>
      </w:hyperlink>
    </w:p>
    <w:p w14:paraId="6BF0BBE7" w14:textId="0309C31B" w:rsidR="00662130" w:rsidRPr="00662130" w:rsidRDefault="00A05EC4" w:rsidP="00662130">
      <w:pPr>
        <w:pStyle w:val="EndNoteBibliography"/>
        <w:spacing w:after="0"/>
        <w:ind w:left="720" w:hanging="720"/>
      </w:pPr>
      <w:r w:rsidRPr="00A05EC4">
        <w:t xml:space="preserve">Kimmerer, W. J., </w:t>
      </w:r>
      <w:r w:rsidR="00662130" w:rsidRPr="00662130">
        <w:t xml:space="preserve">E. Gartside, and J. Orsi. 1994. Predation by an introduced clam as the likely cause of substantial declines in zooplankton of San Francisco Bay. Marine Ecology Progress Series </w:t>
      </w:r>
      <w:r w:rsidR="00662130" w:rsidRPr="00662130">
        <w:rPr>
          <w:b/>
        </w:rPr>
        <w:t>113</w:t>
      </w:r>
      <w:r w:rsidR="00662130" w:rsidRPr="00662130">
        <w:t xml:space="preserve">:81-93. </w:t>
      </w:r>
      <w:hyperlink r:id="rId35" w:history="1">
        <w:r w:rsidR="002E5DA7" w:rsidRPr="002E5DA7">
          <w:rPr>
            <w:rStyle w:val="Hyperlink"/>
          </w:rPr>
          <w:t>https://doi.org/10.3354/meps113081</w:t>
        </w:r>
      </w:hyperlink>
      <w:r w:rsidR="002E5DA7" w:rsidRPr="002E5DA7">
        <w:t xml:space="preserve"> </w:t>
      </w:r>
    </w:p>
    <w:p w14:paraId="7406A5B0" w14:textId="77777777" w:rsidR="00662130" w:rsidRPr="00662130" w:rsidRDefault="00662130" w:rsidP="00662130">
      <w:pPr>
        <w:pStyle w:val="EndNoteBibliography"/>
        <w:spacing w:after="0"/>
        <w:ind w:left="720" w:hanging="720"/>
      </w:pPr>
      <w:r w:rsidRPr="00662130">
        <w:t>Kimmerer, W. J., E. S. Gross, A. M. Slaughter, and J. R. Durand. 2018a. Spatial Subsidies and Mortality of an Estuarine Copepod Revealed Using a Box Model. Estuaries and Coasts. 10.1007/s12237-018-0436-1</w:t>
      </w:r>
    </w:p>
    <w:p w14:paraId="1D5C64A7" w14:textId="39B3AE05" w:rsidR="00662130" w:rsidRPr="00662130" w:rsidRDefault="00662130" w:rsidP="00662130">
      <w:pPr>
        <w:pStyle w:val="EndNoteBibliography"/>
        <w:spacing w:after="0"/>
        <w:ind w:left="720" w:hanging="720"/>
      </w:pPr>
      <w:r w:rsidRPr="00662130">
        <w:t xml:space="preserve">Kimmerer, W. J., T. R. Ignoffo, K. R. Kayfetz, and A. M. Slaughter. 2018b. Effects of freshwater flow and phytoplankton biomass on growth, reproduction, and spatial subsidies of the estuarine copepod </w:t>
      </w:r>
      <w:r w:rsidRPr="00662130">
        <w:rPr>
          <w:i/>
        </w:rPr>
        <w:t>Pseudodiaptomus forbesi</w:t>
      </w:r>
      <w:r w:rsidRPr="00662130">
        <w:t xml:space="preserve">. Hydrobiologia </w:t>
      </w:r>
      <w:r w:rsidRPr="00662130">
        <w:rPr>
          <w:b/>
        </w:rPr>
        <w:t>807</w:t>
      </w:r>
      <w:r w:rsidRPr="00662130">
        <w:t xml:space="preserve">:113-130. </w:t>
      </w:r>
      <w:hyperlink r:id="rId36" w:history="1">
        <w:r w:rsidR="002E5DA7" w:rsidRPr="002E5DA7">
          <w:rPr>
            <w:rStyle w:val="Hyperlink"/>
          </w:rPr>
          <w:t>https://doi.org/10.1007/s10750-017-3385-y</w:t>
        </w:r>
      </w:hyperlink>
    </w:p>
    <w:p w14:paraId="166F6D58" w14:textId="3A97A959" w:rsidR="002E5DA7" w:rsidRPr="002E5DA7" w:rsidRDefault="002E5DA7" w:rsidP="002E5DA7">
      <w:pPr>
        <w:pStyle w:val="EndNoteBibliography"/>
        <w:spacing w:after="0"/>
        <w:ind w:left="720" w:hanging="720"/>
      </w:pPr>
      <w:r w:rsidRPr="002E5DA7">
        <w:t xml:space="preserve">Kimmerer, W. J., T. R. Ignoffo, A. M. Slaughter, and A. L. Gould. 2014. Food-limited reproduction and growth of three copepod species in the low-salinity zone of the San Francisco Estuary. Journal of Plankton Research </w:t>
      </w:r>
      <w:r w:rsidRPr="002E5DA7">
        <w:rPr>
          <w:b/>
        </w:rPr>
        <w:t>36</w:t>
      </w:r>
      <w:r w:rsidRPr="002E5DA7">
        <w:t xml:space="preserve">:722-735. </w:t>
      </w:r>
      <w:hyperlink r:id="rId37" w:history="1">
        <w:r w:rsidRPr="002E5DA7">
          <w:rPr>
            <w:rStyle w:val="Hyperlink"/>
          </w:rPr>
          <w:t>https://doi.org/10.1093/plankt/fbt128</w:t>
        </w:r>
      </w:hyperlink>
    </w:p>
    <w:p w14:paraId="160FCE22" w14:textId="77777777" w:rsidR="00304EA3" w:rsidRPr="00304EA3" w:rsidRDefault="00304EA3" w:rsidP="00304EA3">
      <w:pPr>
        <w:pStyle w:val="EndNoteBibliography"/>
        <w:spacing w:after="0"/>
        <w:ind w:left="720" w:hanging="720"/>
      </w:pPr>
      <w:r w:rsidRPr="00304EA3">
        <w:t xml:space="preserve">Kratina, P., and M. Winder. 2015. Biotic invasions can alter nutritional composition of zooplankton communities. Oikos </w:t>
      </w:r>
      <w:r w:rsidRPr="00304EA3">
        <w:rPr>
          <w:b/>
        </w:rPr>
        <w:t>124</w:t>
      </w:r>
      <w:r w:rsidRPr="00304EA3">
        <w:t>:1337-1345. doi:10.1111/oik.02240</w:t>
      </w:r>
    </w:p>
    <w:p w14:paraId="432B1DEE" w14:textId="725EEEDF" w:rsidR="002E5DA7" w:rsidRPr="002E5DA7" w:rsidRDefault="002E5DA7" w:rsidP="002E5DA7">
      <w:pPr>
        <w:pStyle w:val="EndNoteBibliography"/>
        <w:spacing w:after="0"/>
        <w:ind w:left="720" w:hanging="720"/>
        <w:rPr>
          <w:u w:val="single"/>
        </w:rPr>
      </w:pPr>
      <w:r w:rsidRPr="002E5DA7">
        <w:t xml:space="preserve">Lehman, P. W., T. Kurobe, S. Lesmeister, D. Baxa, A. Tung, and S. J. Teh. 2017. Impacts of the 2014 severe drought on the </w:t>
      </w:r>
      <w:r w:rsidRPr="002E5DA7">
        <w:rPr>
          <w:i/>
        </w:rPr>
        <w:t xml:space="preserve">Microcystis </w:t>
      </w:r>
      <w:r w:rsidRPr="002E5DA7">
        <w:t xml:space="preserve">bloom in San Francisco Estuary. Harmful Algae </w:t>
      </w:r>
      <w:r w:rsidRPr="002E5DA7">
        <w:rPr>
          <w:b/>
        </w:rPr>
        <w:t>63</w:t>
      </w:r>
      <w:r w:rsidRPr="002E5DA7">
        <w:t xml:space="preserve">:94-108. </w:t>
      </w:r>
      <w:hyperlink r:id="rId38" w:history="1">
        <w:r w:rsidRPr="002E5DA7">
          <w:rPr>
            <w:rStyle w:val="Hyperlink"/>
          </w:rPr>
          <w:t>https://doi.org/10.1016/j.hal.2017.01.011</w:t>
        </w:r>
      </w:hyperlink>
    </w:p>
    <w:p w14:paraId="00951E44" w14:textId="0F6B7694" w:rsidR="002E5DA7" w:rsidRPr="002E5DA7" w:rsidRDefault="002E5DA7" w:rsidP="002E5DA7">
      <w:pPr>
        <w:pStyle w:val="EndNoteBibliography"/>
        <w:spacing w:after="0"/>
        <w:ind w:left="720" w:hanging="720"/>
      </w:pPr>
      <w:r w:rsidRPr="002E5DA7">
        <w:t>Merz, J. E., P. S. Bergman, J. L. Simonis, D. Delaney, J. Pierson, and P. Anders. 2016. Long-term seasonal trends in the prey community of Delta Smelt (</w:t>
      </w:r>
      <w:r w:rsidRPr="002E5DA7">
        <w:rPr>
          <w:i/>
        </w:rPr>
        <w:t xml:space="preserve">Hypomesus </w:t>
      </w:r>
      <w:r w:rsidRPr="002E5DA7">
        <w:rPr>
          <w:i/>
        </w:rPr>
        <w:lastRenderedPageBreak/>
        <w:t>transpacificus</w:t>
      </w:r>
      <w:r w:rsidRPr="002E5DA7">
        <w:t xml:space="preserve">) within the Sacramento-San Joaquin Delta, California. Estuaries and Coasts </w:t>
      </w:r>
      <w:r w:rsidRPr="002E5DA7">
        <w:rPr>
          <w:b/>
        </w:rPr>
        <w:t>39</w:t>
      </w:r>
      <w:r w:rsidRPr="002E5DA7">
        <w:t xml:space="preserve">:1526-1536. </w:t>
      </w:r>
      <w:hyperlink r:id="rId39" w:history="1">
        <w:r w:rsidRPr="002E5DA7">
          <w:rPr>
            <w:rStyle w:val="Hyperlink"/>
          </w:rPr>
          <w:t>https://doi.org/10.1007/s12237-016-0097-x</w:t>
        </w:r>
      </w:hyperlink>
    </w:p>
    <w:p w14:paraId="77D40216" w14:textId="77777777" w:rsidR="00662130" w:rsidRPr="00662130" w:rsidRDefault="00662130" w:rsidP="00662130">
      <w:pPr>
        <w:pStyle w:val="EndNoteBibliography"/>
        <w:spacing w:after="0"/>
        <w:ind w:left="720" w:hanging="720"/>
      </w:pPr>
      <w:r w:rsidRPr="00662130">
        <w:t xml:space="preserve">Merz, J. E., S. Hamilton, P. S. Bergman, and B. Cavallo. 2011. Spatial perspective for delta smelt: a summary of contemporary survey data. California Fish &amp; Game </w:t>
      </w:r>
      <w:r w:rsidRPr="00662130">
        <w:rPr>
          <w:b/>
        </w:rPr>
        <w:t>97</w:t>
      </w:r>
      <w:r w:rsidRPr="00662130">
        <w:t xml:space="preserve">:164-189, </w:t>
      </w:r>
    </w:p>
    <w:p w14:paraId="3DB88029" w14:textId="77777777" w:rsidR="002461E3" w:rsidRPr="002461E3" w:rsidRDefault="002461E3" w:rsidP="002461E3">
      <w:pPr>
        <w:pStyle w:val="EndNoteBibliography"/>
        <w:spacing w:after="0"/>
        <w:ind w:left="720" w:hanging="720"/>
      </w:pPr>
      <w:r w:rsidRPr="002461E3">
        <w:t xml:space="preserve">Modlin, R. F., and J. J. Orsi. 1997. Acanthomysis bowmani, a new species, and A. aspera Ii, Mysidacea newly reported from the Sacramento-San Joaquin Estuary, California (Crustacea: Mysidae). Proceedings of the Biological Society of Washington </w:t>
      </w:r>
      <w:r w:rsidRPr="002461E3">
        <w:rPr>
          <w:b/>
        </w:rPr>
        <w:t>10</w:t>
      </w:r>
      <w:r w:rsidRPr="002461E3">
        <w:t xml:space="preserve">:439-446, </w:t>
      </w:r>
    </w:p>
    <w:p w14:paraId="6DDDD273" w14:textId="77777777" w:rsidR="00662130" w:rsidRPr="00662130" w:rsidRDefault="00662130" w:rsidP="00662130">
      <w:pPr>
        <w:pStyle w:val="EndNoteBibliography"/>
        <w:spacing w:after="0"/>
        <w:ind w:left="720" w:hanging="720"/>
      </w:pPr>
      <w:r w:rsidRPr="00662130">
        <w:t xml:space="preserve">Orsi, J. J., and W. L. Mecum. 1986. Zooplankton distribution and abundance in the Sacramento-San Joaquin Delta in relation to certain environmental factors. Estuaries </w:t>
      </w:r>
      <w:r w:rsidRPr="00662130">
        <w:rPr>
          <w:b/>
        </w:rPr>
        <w:t>9</w:t>
      </w:r>
      <w:r w:rsidRPr="00662130">
        <w:t xml:space="preserve">:326-339, </w:t>
      </w:r>
    </w:p>
    <w:p w14:paraId="715C5D4A" w14:textId="77777777" w:rsidR="00662130" w:rsidRPr="00662130" w:rsidRDefault="00662130" w:rsidP="00662130">
      <w:pPr>
        <w:pStyle w:val="EndNoteBibliography"/>
        <w:spacing w:after="0"/>
        <w:ind w:left="720" w:hanging="720"/>
      </w:pPr>
      <w:r w:rsidRPr="00662130">
        <w:t xml:space="preserve">Orsi, J. J., and T. E. Walter. 1991. </w:t>
      </w:r>
      <w:r w:rsidRPr="00662130">
        <w:rPr>
          <w:i/>
        </w:rPr>
        <w:t xml:space="preserve">Pseudodiaptomus forbesi </w:t>
      </w:r>
      <w:r w:rsidRPr="00662130">
        <w:t xml:space="preserve">and </w:t>
      </w:r>
      <w:r w:rsidRPr="00662130">
        <w:rPr>
          <w:i/>
        </w:rPr>
        <w:t>P. marinus</w:t>
      </w:r>
      <w:r w:rsidRPr="00662130">
        <w:t xml:space="preserve"> (Copepoda: Calanoida) the latest copepod immigrants to California's Sacramento-San Joaquin Estuary. Pages 553-562 </w:t>
      </w:r>
      <w:r w:rsidRPr="00662130">
        <w:rPr>
          <w:i/>
        </w:rPr>
        <w:t>in</w:t>
      </w:r>
      <w:r w:rsidRPr="00662130">
        <w:t xml:space="preserve"> Proceedings of the Fourth International Conference on Copepoda. Bulletin of the Plankton Society of Japan, Hiroshima, </w:t>
      </w:r>
    </w:p>
    <w:p w14:paraId="24C38986" w14:textId="53669C88" w:rsidR="00662130" w:rsidRPr="00662130" w:rsidRDefault="00662130" w:rsidP="00662130">
      <w:pPr>
        <w:pStyle w:val="EndNoteBibliography"/>
        <w:spacing w:after="0"/>
        <w:ind w:left="720" w:hanging="720"/>
      </w:pPr>
      <w:r w:rsidRPr="00662130">
        <w:t xml:space="preserve">Rollwagen-Bollens, G., S. Gifford, and S. M. Bollens. 2011. The role of protistan microzooplankton in the upper San Francisco Estuary planktonic food web: source or sink? Estuaries and Coasts </w:t>
      </w:r>
      <w:r w:rsidRPr="00662130">
        <w:rPr>
          <w:b/>
        </w:rPr>
        <w:t>34</w:t>
      </w:r>
      <w:r w:rsidRPr="00662130">
        <w:t xml:space="preserve">:1026-1038. </w:t>
      </w:r>
      <w:hyperlink r:id="rId40" w:history="1">
        <w:r w:rsidR="002E5DA7" w:rsidRPr="002E5DA7">
          <w:rPr>
            <w:rStyle w:val="Hyperlink"/>
          </w:rPr>
          <w:t>https://doi.org/10.1007/s12237-011-9374-x</w:t>
        </w:r>
      </w:hyperlink>
    </w:p>
    <w:p w14:paraId="74C87F5A" w14:textId="3C176534" w:rsidR="002E5DA7" w:rsidRPr="002E5DA7" w:rsidRDefault="002E5DA7" w:rsidP="002E5DA7">
      <w:pPr>
        <w:pStyle w:val="EndNoteBibliography"/>
        <w:spacing w:after="0"/>
        <w:ind w:left="720" w:hanging="720"/>
      </w:pPr>
      <w:r w:rsidRPr="002E5DA7">
        <w:t xml:space="preserve">Slater, S. B., and R. D. Baxter. 2014. Diet, prey selection and body condition of age-0 Delta Smelt, </w:t>
      </w:r>
      <w:r w:rsidRPr="002E5DA7">
        <w:rPr>
          <w:i/>
        </w:rPr>
        <w:t>Hypomesus transpacificus</w:t>
      </w:r>
      <w:r w:rsidRPr="002E5DA7">
        <w:t xml:space="preserve">, in the upper San Francisco Estuary. San Francisco Estuary and Watershed Science </w:t>
      </w:r>
      <w:r w:rsidRPr="002E5DA7">
        <w:rPr>
          <w:b/>
        </w:rPr>
        <w:t>14</w:t>
      </w:r>
      <w:r w:rsidRPr="002E5DA7">
        <w:t xml:space="preserve">. </w:t>
      </w:r>
      <w:hyperlink r:id="rId41" w:history="1">
        <w:r w:rsidRPr="002E5DA7">
          <w:rPr>
            <w:rStyle w:val="Hyperlink"/>
          </w:rPr>
          <w:t>http://dx.doi.org/10.15447/sfews.2014v12iss3art1</w:t>
        </w:r>
      </w:hyperlink>
    </w:p>
    <w:p w14:paraId="0EF40F2B" w14:textId="77777777" w:rsidR="00662130" w:rsidRPr="00662130" w:rsidRDefault="00662130" w:rsidP="00662130">
      <w:pPr>
        <w:pStyle w:val="EndNoteBibliography"/>
        <w:spacing w:after="0"/>
        <w:ind w:left="720" w:hanging="720"/>
      </w:pPr>
      <w:r w:rsidRPr="00662130">
        <w:t>Slater, S. B., A. Schultz, B. G. Hammock, A. Hennessy, and C. Burdi. 2019. Patterns of Zooplankton Consumption by Juvenile and Adult Delta Smelt (</w:t>
      </w:r>
      <w:r w:rsidRPr="00662130">
        <w:rPr>
          <w:i/>
        </w:rPr>
        <w:t>Hypomesus transpacificus</w:t>
      </w:r>
      <w:r w:rsidRPr="00662130">
        <w:t xml:space="preserve">). Pages 9-54 </w:t>
      </w:r>
      <w:r w:rsidRPr="00662130">
        <w:rPr>
          <w:i/>
        </w:rPr>
        <w:t>in</w:t>
      </w:r>
      <w:r w:rsidRPr="00662130">
        <w:t xml:space="preserve"> A. A. Schultz, editor. Directed Outflow Project: Technical Report 1. U.S. Bureau of Reclamation, Bay-Delta Office, Mid-Pacific Region, Sacramento, CA., </w:t>
      </w:r>
    </w:p>
    <w:p w14:paraId="06A71BFC" w14:textId="77777777" w:rsidR="00662130" w:rsidRPr="00662130" w:rsidRDefault="00662130" w:rsidP="00662130">
      <w:pPr>
        <w:pStyle w:val="EndNoteBibliography"/>
        <w:spacing w:after="0"/>
        <w:ind w:left="720" w:hanging="720"/>
      </w:pPr>
      <w:r w:rsidRPr="00662130">
        <w:t xml:space="preserve">Slaughter, A., T. R. Ignoffo, and W. Kimmerer. 2016. Predation impact of Acartiella sinensis, an introduced predatory copepod in the San Francisco Estuary, USA. Marine Ecology Progress Series </w:t>
      </w:r>
      <w:r w:rsidRPr="00662130">
        <w:rPr>
          <w:b/>
        </w:rPr>
        <w:t>547</w:t>
      </w:r>
      <w:r w:rsidRPr="00662130">
        <w:t>. 10.3354/meps11640</w:t>
      </w:r>
    </w:p>
    <w:p w14:paraId="7631B0E3" w14:textId="63A28135" w:rsidR="00662130" w:rsidRPr="00662130" w:rsidRDefault="00662130" w:rsidP="00662130">
      <w:pPr>
        <w:pStyle w:val="EndNoteBibliography"/>
        <w:spacing w:after="0"/>
        <w:ind w:left="720" w:hanging="720"/>
      </w:pPr>
      <w:r w:rsidRPr="00662130">
        <w:t xml:space="preserve">Sommer, T. 2020. How to Respond? An Introduction to Current Bay-Delta Natural Resources Management Options. San Francisco Estuary and Watershed Science </w:t>
      </w:r>
      <w:r w:rsidRPr="00662130">
        <w:rPr>
          <w:b/>
        </w:rPr>
        <w:t>18</w:t>
      </w:r>
      <w:r w:rsidRPr="00662130">
        <w:t xml:space="preserve">. </w:t>
      </w:r>
      <w:hyperlink r:id="rId42" w:history="1">
        <w:r w:rsidR="002E5DA7" w:rsidRPr="002E5DA7">
          <w:rPr>
            <w:rStyle w:val="Hyperlink"/>
          </w:rPr>
          <w:t>https://doi.org/10.15447/sfews.2020v18iss3art1</w:t>
        </w:r>
      </w:hyperlink>
    </w:p>
    <w:p w14:paraId="5623C181" w14:textId="21B39EAE" w:rsidR="002E5DA7" w:rsidRPr="002E5DA7" w:rsidRDefault="002E5DA7" w:rsidP="002E5DA7">
      <w:pPr>
        <w:pStyle w:val="EndNoteBibliography"/>
        <w:spacing w:after="0"/>
        <w:ind w:left="720" w:hanging="720"/>
      </w:pPr>
      <w:r w:rsidRPr="002E5DA7">
        <w:t xml:space="preserve">Sommer, T., C. Armor, R. Baxter, R. Breuer, L. Brown, M. Chotkowski, S. Culberson, F. Feyrer, M. Gingras, B. Herbold, W. Kimmerer, A. Mueller-Solger, M. Nobriga, and K. Souza. 2007. The collapse of pelagic fishes in the upper San Francisco Estuary. Fisheries </w:t>
      </w:r>
      <w:r w:rsidRPr="002E5DA7">
        <w:rPr>
          <w:b/>
        </w:rPr>
        <w:t>32</w:t>
      </w:r>
      <w:r w:rsidRPr="002E5DA7">
        <w:t xml:space="preserve">:270-277. </w:t>
      </w:r>
      <w:hyperlink r:id="rId43" w:history="1">
        <w:r w:rsidRPr="002E5DA7">
          <w:rPr>
            <w:rStyle w:val="Hyperlink"/>
          </w:rPr>
          <w:t>https://doi.org/10.1577/1548-8446(2007)32[270:TCOPFI]2.0.CO;2</w:t>
        </w:r>
      </w:hyperlink>
    </w:p>
    <w:p w14:paraId="68E58532" w14:textId="77777777" w:rsidR="00662130" w:rsidRPr="00662130" w:rsidRDefault="00662130" w:rsidP="00662130">
      <w:pPr>
        <w:pStyle w:val="EndNoteBibliography"/>
        <w:spacing w:after="0"/>
        <w:ind w:left="720" w:hanging="720"/>
      </w:pPr>
      <w:r w:rsidRPr="00662130">
        <w:t>Sturrock, A. M., M. Ogaz, K. Neal, N. J. Corline, R. Peek, D. Myers, S. Schluep, M. Levinson, R. C. Johnson, and C. A. Jeffres. 2022. Floodplain trophic subsidies in a modified river network: managed foodscapes of the future? Landscape Ecology. 10.1007/s10980-022-01526-5</w:t>
      </w:r>
    </w:p>
    <w:p w14:paraId="3E54828C" w14:textId="77777777" w:rsidR="00662130" w:rsidRPr="00662130" w:rsidRDefault="00662130" w:rsidP="00662130">
      <w:pPr>
        <w:pStyle w:val="EndNoteBibliography"/>
        <w:spacing w:after="0"/>
        <w:ind w:left="720" w:hanging="720"/>
      </w:pPr>
      <w:r w:rsidRPr="00662130">
        <w:lastRenderedPageBreak/>
        <w:t xml:space="preserve">Sturrock, A. M., W. H. Satterthaite, K. M. Cervantes-Yoshida, E. R. Huber, H. J. W. Sturrock, S. Nusslé, and S. M. Carlson. 2019. Eight decades of hatchery salmon releases in the California Central Valley: Factors influencing straying and resilience. Fisheries </w:t>
      </w:r>
      <w:r w:rsidRPr="00662130">
        <w:rPr>
          <w:b/>
        </w:rPr>
        <w:t>44</w:t>
      </w:r>
      <w:r w:rsidRPr="00662130">
        <w:t xml:space="preserve">:433-444, </w:t>
      </w:r>
    </w:p>
    <w:p w14:paraId="1B2C6BC1" w14:textId="49EAB2B6" w:rsidR="00514AB5" w:rsidRPr="00514AB5" w:rsidRDefault="00514AB5" w:rsidP="00514AB5">
      <w:pPr>
        <w:pStyle w:val="EndNoteBibliography"/>
        <w:spacing w:after="0"/>
        <w:ind w:left="720" w:hanging="720"/>
      </w:pPr>
      <w:r w:rsidRPr="00514AB5">
        <w:t xml:space="preserve">Suzuki, K. W., K. Nakayama, and M. Tanaka. 2009. Horizontal distribution and population dynamics of the dominant mysid Hyperacanthomysis longirostris along a temperate macrotidal estuary (Chikugo River estuary, Japan). Estuarine, Coastal and Shelf Science </w:t>
      </w:r>
      <w:r w:rsidRPr="00514AB5">
        <w:rPr>
          <w:b/>
        </w:rPr>
        <w:t>83</w:t>
      </w:r>
      <w:r w:rsidRPr="00514AB5">
        <w:t xml:space="preserve">:516-528. </w:t>
      </w:r>
      <w:hyperlink r:id="rId44" w:history="1">
        <w:r w:rsidRPr="00514AB5">
          <w:rPr>
            <w:rStyle w:val="Hyperlink"/>
          </w:rPr>
          <w:t>https://doi.org/10.1016/j.ecss.2009.04.023</w:t>
        </w:r>
      </w:hyperlink>
    </w:p>
    <w:p w14:paraId="15EB6A0A" w14:textId="77777777" w:rsidR="00662130" w:rsidRPr="00662130" w:rsidRDefault="00662130" w:rsidP="00662130">
      <w:pPr>
        <w:pStyle w:val="EndNoteBibliography"/>
        <w:spacing w:after="0"/>
        <w:ind w:left="720" w:hanging="720"/>
      </w:pPr>
      <w:r w:rsidRPr="00662130">
        <w:t xml:space="preserve">Tiffan, K. F., J. M. Erhardt, and S. J. St. John. 2014. Prey Availability, Consumption, and Quality Contribute to Variation in Growth of Subyearling Chinook Salmon Rearing in Riverine and Reservoir Habitats. Transactions of the American Fisheries Society </w:t>
      </w:r>
      <w:r w:rsidRPr="00662130">
        <w:rPr>
          <w:b/>
        </w:rPr>
        <w:t>143</w:t>
      </w:r>
      <w:r w:rsidRPr="00662130">
        <w:t>:219-229. 10.1080/00028487.2013.839958</w:t>
      </w:r>
    </w:p>
    <w:p w14:paraId="7A33D6EE" w14:textId="77777777" w:rsidR="00304EA3" w:rsidRPr="00304EA3" w:rsidRDefault="00304EA3" w:rsidP="00304EA3">
      <w:pPr>
        <w:pStyle w:val="EndNoteBibliography"/>
        <w:spacing w:after="0"/>
        <w:ind w:left="720" w:hanging="720"/>
      </w:pPr>
      <w:r w:rsidRPr="00304EA3">
        <w:t xml:space="preserve">Turner, J. L. 1966. Seasonal distribution of crustacean plankters in the Sacramento-San Joaquin Delta. Ecological Studies of the Sacramento-San Joaquin Estuary: Zooplankton, zoobenthos, and fishes of San Pablo and Suisun Bays, zooplankton and zoobenthos of the Delta.  </w:t>
      </w:r>
      <w:r w:rsidRPr="00304EA3">
        <w:rPr>
          <w:b/>
        </w:rPr>
        <w:t>133</w:t>
      </w:r>
      <w:r w:rsidRPr="00304EA3">
        <w:t xml:space="preserve">, </w:t>
      </w:r>
    </w:p>
    <w:p w14:paraId="16E951B2" w14:textId="2884B9A4" w:rsidR="00662130" w:rsidRPr="00662130" w:rsidRDefault="00662130" w:rsidP="00662130">
      <w:pPr>
        <w:pStyle w:val="EndNoteBibliography"/>
        <w:spacing w:after="0"/>
        <w:ind w:left="720" w:hanging="720"/>
      </w:pPr>
      <w:r w:rsidRPr="00662130">
        <w:t xml:space="preserve">USFWS. 2020. Delta Smelt Supplementation Strategy. U. S. </w:t>
      </w:r>
      <w:r w:rsidR="002E5DA7" w:rsidRPr="002E5DA7">
        <w:t xml:space="preserve">Fish and Wildlife Service, San Francisco Bay-Delta Fish and Wildlife Office,, </w:t>
      </w:r>
      <w:hyperlink r:id="rId45" w:history="1">
        <w:r w:rsidR="002E5DA7" w:rsidRPr="002E5DA7">
          <w:rPr>
            <w:rStyle w:val="Hyperlink"/>
          </w:rPr>
          <w:t>https://www.fws.gov/project/delta-smelt-supplementation</w:t>
        </w:r>
      </w:hyperlink>
    </w:p>
    <w:p w14:paraId="09373EDC" w14:textId="7316F384" w:rsidR="002E5DA7" w:rsidRPr="002E5DA7" w:rsidRDefault="002E5DA7" w:rsidP="002E5DA7">
      <w:pPr>
        <w:pStyle w:val="EndNoteBibliography"/>
        <w:spacing w:after="0"/>
        <w:ind w:left="720" w:hanging="720"/>
      </w:pPr>
      <w:r w:rsidRPr="002E5DA7">
        <w:t xml:space="preserve">Winder, M., and A. D. Jassby. 2011. Shifts in zooplankton community structure: implications for food web processes in the upper San Francisco Estuary. Estuaries and Coasts </w:t>
      </w:r>
      <w:r w:rsidRPr="002E5DA7">
        <w:rPr>
          <w:b/>
        </w:rPr>
        <w:t>34</w:t>
      </w:r>
      <w:r w:rsidRPr="002E5DA7">
        <w:t xml:space="preserve">:675-690. </w:t>
      </w:r>
      <w:hyperlink r:id="rId46" w:history="1">
        <w:r w:rsidRPr="002E5DA7">
          <w:rPr>
            <w:rStyle w:val="Hyperlink"/>
          </w:rPr>
          <w:t>https://doi.org/10.1007/s12237-010-9342-x</w:t>
        </w:r>
      </w:hyperlink>
    </w:p>
    <w:p w14:paraId="3D6BAA94" w14:textId="5BA4B29E" w:rsidR="002E5DA7" w:rsidRPr="002E5DA7" w:rsidRDefault="002E5DA7" w:rsidP="002E5DA7">
      <w:pPr>
        <w:pStyle w:val="EndNoteBibliography"/>
        <w:spacing w:after="0"/>
        <w:ind w:left="720" w:hanging="720"/>
      </w:pPr>
      <w:r w:rsidRPr="002E5DA7">
        <w:t xml:space="preserve">Winder, M., A. D. Jassby, and R. Mac Nally. 2011. Synergies between climate anomalies and hydrological modifications facilitate estuarine biotic invasions. Ecology Letters </w:t>
      </w:r>
      <w:r w:rsidRPr="002E5DA7">
        <w:rPr>
          <w:b/>
        </w:rPr>
        <w:t>14</w:t>
      </w:r>
      <w:r w:rsidRPr="002E5DA7">
        <w:t xml:space="preserve">:749-757. </w:t>
      </w:r>
      <w:hyperlink r:id="rId47" w:history="1">
        <w:r w:rsidRPr="002E5DA7">
          <w:rPr>
            <w:rStyle w:val="Hyperlink"/>
          </w:rPr>
          <w:t>https://doi.org/10.1111/j.1461-0248.2011.01635.x</w:t>
        </w:r>
      </w:hyperlink>
    </w:p>
    <w:p w14:paraId="63A2F454" w14:textId="6341A913" w:rsidR="002E5DA7" w:rsidRPr="002E5DA7" w:rsidRDefault="002E5DA7" w:rsidP="002E5DA7">
      <w:pPr>
        <w:pStyle w:val="EndNoteBibliography"/>
        <w:ind w:left="720" w:hanging="720"/>
      </w:pPr>
      <w:r w:rsidRPr="002E5DA7">
        <w:t xml:space="preserve">Wood, S. N. 2011. Fast stable restricted maximum likelihood and marginal likelihood estimation of semiparametric generalized linear models. Journal of the Royal Statistical Society: Series B (Statistical Methodology) </w:t>
      </w:r>
      <w:r w:rsidRPr="002E5DA7">
        <w:rPr>
          <w:b/>
        </w:rPr>
        <w:t>73</w:t>
      </w:r>
      <w:r w:rsidRPr="002E5DA7">
        <w:t xml:space="preserve">:3-36. </w:t>
      </w:r>
      <w:hyperlink r:id="rId48" w:history="1">
        <w:r w:rsidRPr="002E5DA7">
          <w:rPr>
            <w:rStyle w:val="Hyperlink"/>
          </w:rPr>
          <w:t>https://doi.org/10.1111/j.1467-9868.2010.00749.x</w:t>
        </w:r>
      </w:hyperlink>
    </w:p>
    <w:p w14:paraId="0879C2CB" w14:textId="350D8B3A" w:rsidR="00D43871" w:rsidRPr="00D26C6F" w:rsidRDefault="00223C96" w:rsidP="009C545D">
      <w:r>
        <w:fldChar w:fldCharType="end"/>
      </w:r>
    </w:p>
    <w:sectPr w:rsidR="00D43871" w:rsidRPr="00D26C6F" w:rsidSect="002D6213">
      <w:footerReference w:type="default" r:id="rId4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9AF34" w14:textId="77777777" w:rsidR="00B937CD" w:rsidRDefault="00B937CD" w:rsidP="00FD2CB9">
      <w:pPr>
        <w:spacing w:after="0" w:line="240" w:lineRule="auto"/>
      </w:pPr>
      <w:r>
        <w:separator/>
      </w:r>
    </w:p>
  </w:endnote>
  <w:endnote w:type="continuationSeparator" w:id="0">
    <w:p w14:paraId="47A884D7" w14:textId="77777777" w:rsidR="00B937CD" w:rsidRDefault="00B937CD" w:rsidP="00FD2C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5922970"/>
      <w:docPartObj>
        <w:docPartGallery w:val="Page Numbers (Bottom of Page)"/>
        <w:docPartUnique/>
      </w:docPartObj>
    </w:sdtPr>
    <w:sdtEndPr>
      <w:rPr>
        <w:noProof/>
      </w:rPr>
    </w:sdtEndPr>
    <w:sdtContent>
      <w:p w14:paraId="17B560A0" w14:textId="0FE5ADAE" w:rsidR="00FD2CB9" w:rsidRDefault="00FD2CB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07DB70" w14:textId="77777777" w:rsidR="00FD2CB9" w:rsidRDefault="00FD2C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FA1BB" w14:textId="77777777" w:rsidR="00B937CD" w:rsidRDefault="00B937CD" w:rsidP="00FD2CB9">
      <w:pPr>
        <w:spacing w:after="0" w:line="240" w:lineRule="auto"/>
      </w:pPr>
      <w:r>
        <w:separator/>
      </w:r>
    </w:p>
  </w:footnote>
  <w:footnote w:type="continuationSeparator" w:id="0">
    <w:p w14:paraId="1A2C662C" w14:textId="77777777" w:rsidR="00B937CD" w:rsidRDefault="00B937CD" w:rsidP="00FD2C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895480"/>
    <w:multiLevelType w:val="multilevel"/>
    <w:tmpl w:val="D8FA6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985389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Converted&lt;record-ids&gt;&lt;item&gt;181&lt;/item&gt;&lt;item&gt;267&lt;/item&gt;&lt;item&gt;521&lt;/item&gt;&lt;item&gt;537&lt;/item&gt;&lt;item&gt;539&lt;/item&gt;&lt;item&gt;543&lt;/item&gt;&lt;item&gt;677&lt;/item&gt;&lt;item&gt;772&lt;/item&gt;&lt;item&gt;775&lt;/item&gt;&lt;item&gt;952&lt;/item&gt;&lt;item&gt;1177&lt;/item&gt;&lt;item&gt;1236&lt;/item&gt;&lt;item&gt;1641&lt;/item&gt;&lt;item&gt;1642&lt;/item&gt;&lt;item&gt;1643&lt;/item&gt;&lt;item&gt;1874&lt;/item&gt;&lt;item&gt;2155&lt;/item&gt;&lt;item&gt;2255&lt;/item&gt;&lt;item&gt;2275&lt;/item&gt;&lt;item&gt;2432&lt;/item&gt;&lt;item&gt;2498&lt;/item&gt;&lt;item&gt;2539&lt;/item&gt;&lt;item&gt;2600&lt;/item&gt;&lt;item&gt;2627&lt;/item&gt;&lt;item&gt;2631&lt;/item&gt;&lt;item&gt;2638&lt;/item&gt;&lt;item&gt;2645&lt;/item&gt;&lt;item&gt;2646&lt;/item&gt;&lt;item&gt;2673&lt;/item&gt;&lt;item&gt;2713&lt;/item&gt;&lt;item&gt;2841&lt;/item&gt;&lt;item&gt;2893&lt;/item&gt;&lt;item&gt;2931&lt;/item&gt;&lt;item&gt;2944&lt;/item&gt;&lt;item&gt;2978&lt;/item&gt;&lt;item&gt;3028&lt;/item&gt;&lt;item&gt;3234&lt;/item&gt;&lt;item&gt;3340&lt;/item&gt;&lt;item&gt;3363&lt;/item&gt;&lt;item&gt;3428&lt;/item&gt;&lt;item&gt;3438&lt;/item&gt;&lt;item&gt;3453&lt;/item&gt;&lt;item&gt;3508&lt;/item&gt;&lt;item&gt;3515&lt;/item&gt;&lt;item&gt;3573&lt;/item&gt;&lt;item&gt;3589&lt;/item&gt;&lt;item&gt;3603&lt;/item&gt;&lt;item&gt;3604&lt;/item&gt;&lt;item&gt;3880&lt;/item&gt;&lt;item&gt;3924&lt;/item&gt;&lt;item&gt;3948&lt;/item&gt;&lt;item&gt;4027&lt;/item&gt;&lt;item&gt;4089&lt;/item&gt;&lt;item&gt;4228&lt;/item&gt;&lt;item&gt;4237&lt;/item&gt;&lt;item&gt;4238&lt;/item&gt;&lt;item&gt;4252&lt;/item&gt;&lt;item&gt;4254&lt;/item&gt;&lt;item&gt;6965&lt;/item&gt;&lt;item&gt;6966&lt;/item&gt;&lt;item&gt;6967&lt;/item&gt;&lt;item&gt;6968&lt;/item&gt;&lt;item&gt;6986&lt;/item&gt;&lt;/record-ids&gt;&lt;/item&gt;&lt;/Libraries&gt;"/>
  </w:docVars>
  <w:rsids>
    <w:rsidRoot w:val="00682AF0"/>
    <w:rsid w:val="000017E5"/>
    <w:rsid w:val="00002C0C"/>
    <w:rsid w:val="000048C7"/>
    <w:rsid w:val="000048F7"/>
    <w:rsid w:val="000059EA"/>
    <w:rsid w:val="00010BCC"/>
    <w:rsid w:val="00011ED7"/>
    <w:rsid w:val="00013791"/>
    <w:rsid w:val="000143DA"/>
    <w:rsid w:val="00014633"/>
    <w:rsid w:val="00014CC8"/>
    <w:rsid w:val="000164C7"/>
    <w:rsid w:val="00017614"/>
    <w:rsid w:val="0002155B"/>
    <w:rsid w:val="00023661"/>
    <w:rsid w:val="00026B43"/>
    <w:rsid w:val="00027ECE"/>
    <w:rsid w:val="000329EE"/>
    <w:rsid w:val="000345D7"/>
    <w:rsid w:val="000345DA"/>
    <w:rsid w:val="00035338"/>
    <w:rsid w:val="00037031"/>
    <w:rsid w:val="0004327B"/>
    <w:rsid w:val="000453B5"/>
    <w:rsid w:val="000454D0"/>
    <w:rsid w:val="000461BC"/>
    <w:rsid w:val="00046FEA"/>
    <w:rsid w:val="000515E6"/>
    <w:rsid w:val="00051AEE"/>
    <w:rsid w:val="00053A61"/>
    <w:rsid w:val="0005447E"/>
    <w:rsid w:val="000555D7"/>
    <w:rsid w:val="00056ABB"/>
    <w:rsid w:val="00061A4B"/>
    <w:rsid w:val="00061F5D"/>
    <w:rsid w:val="00062D9A"/>
    <w:rsid w:val="0006324A"/>
    <w:rsid w:val="000635F2"/>
    <w:rsid w:val="000646CD"/>
    <w:rsid w:val="00065019"/>
    <w:rsid w:val="000663F0"/>
    <w:rsid w:val="000678AD"/>
    <w:rsid w:val="00067A65"/>
    <w:rsid w:val="00067E5A"/>
    <w:rsid w:val="000706A1"/>
    <w:rsid w:val="00071534"/>
    <w:rsid w:val="000717D2"/>
    <w:rsid w:val="00071DB8"/>
    <w:rsid w:val="00072D0E"/>
    <w:rsid w:val="00076697"/>
    <w:rsid w:val="00076C95"/>
    <w:rsid w:val="00077A9E"/>
    <w:rsid w:val="000827A4"/>
    <w:rsid w:val="000831B0"/>
    <w:rsid w:val="00083479"/>
    <w:rsid w:val="0008465A"/>
    <w:rsid w:val="00084D43"/>
    <w:rsid w:val="00086598"/>
    <w:rsid w:val="00090B9A"/>
    <w:rsid w:val="00090C9C"/>
    <w:rsid w:val="00091014"/>
    <w:rsid w:val="0009323C"/>
    <w:rsid w:val="000933C5"/>
    <w:rsid w:val="00093B16"/>
    <w:rsid w:val="00097F63"/>
    <w:rsid w:val="000A074A"/>
    <w:rsid w:val="000A3CBF"/>
    <w:rsid w:val="000A6FD8"/>
    <w:rsid w:val="000B2EE2"/>
    <w:rsid w:val="000B4EE8"/>
    <w:rsid w:val="000B5FB8"/>
    <w:rsid w:val="000C28DA"/>
    <w:rsid w:val="000C50D6"/>
    <w:rsid w:val="000C64B7"/>
    <w:rsid w:val="000C7B73"/>
    <w:rsid w:val="000D05A9"/>
    <w:rsid w:val="000D3087"/>
    <w:rsid w:val="000D65FA"/>
    <w:rsid w:val="000D66EF"/>
    <w:rsid w:val="000D6D5B"/>
    <w:rsid w:val="000E037C"/>
    <w:rsid w:val="000E15F5"/>
    <w:rsid w:val="000E17C8"/>
    <w:rsid w:val="000E30D5"/>
    <w:rsid w:val="000E718F"/>
    <w:rsid w:val="000E79F3"/>
    <w:rsid w:val="000F0EA6"/>
    <w:rsid w:val="000F1C2B"/>
    <w:rsid w:val="000F3A49"/>
    <w:rsid w:val="0010060A"/>
    <w:rsid w:val="0010087E"/>
    <w:rsid w:val="00102B73"/>
    <w:rsid w:val="00107232"/>
    <w:rsid w:val="00110931"/>
    <w:rsid w:val="00112534"/>
    <w:rsid w:val="00112B6A"/>
    <w:rsid w:val="00113408"/>
    <w:rsid w:val="001139C2"/>
    <w:rsid w:val="00114084"/>
    <w:rsid w:val="00115016"/>
    <w:rsid w:val="0011548E"/>
    <w:rsid w:val="001155BB"/>
    <w:rsid w:val="001158F2"/>
    <w:rsid w:val="00116401"/>
    <w:rsid w:val="001178AE"/>
    <w:rsid w:val="00117E78"/>
    <w:rsid w:val="001208CA"/>
    <w:rsid w:val="001218C3"/>
    <w:rsid w:val="001218F6"/>
    <w:rsid w:val="001222A5"/>
    <w:rsid w:val="0012235F"/>
    <w:rsid w:val="00124295"/>
    <w:rsid w:val="00124848"/>
    <w:rsid w:val="00124FF6"/>
    <w:rsid w:val="00130AEE"/>
    <w:rsid w:val="00130C73"/>
    <w:rsid w:val="00130CAC"/>
    <w:rsid w:val="00133C9C"/>
    <w:rsid w:val="00133E6D"/>
    <w:rsid w:val="001347E3"/>
    <w:rsid w:val="0013633B"/>
    <w:rsid w:val="00137BEE"/>
    <w:rsid w:val="00140611"/>
    <w:rsid w:val="00140956"/>
    <w:rsid w:val="0014321D"/>
    <w:rsid w:val="001456C4"/>
    <w:rsid w:val="00146B03"/>
    <w:rsid w:val="00147F07"/>
    <w:rsid w:val="0015003A"/>
    <w:rsid w:val="00151C88"/>
    <w:rsid w:val="00152D14"/>
    <w:rsid w:val="00152DB4"/>
    <w:rsid w:val="00154381"/>
    <w:rsid w:val="00155B7C"/>
    <w:rsid w:val="00156F94"/>
    <w:rsid w:val="00157F32"/>
    <w:rsid w:val="00162073"/>
    <w:rsid w:val="001646EE"/>
    <w:rsid w:val="00165CBF"/>
    <w:rsid w:val="00166013"/>
    <w:rsid w:val="00166E26"/>
    <w:rsid w:val="00170E3E"/>
    <w:rsid w:val="00173967"/>
    <w:rsid w:val="0017509E"/>
    <w:rsid w:val="00177029"/>
    <w:rsid w:val="00181064"/>
    <w:rsid w:val="00182BEC"/>
    <w:rsid w:val="0018389E"/>
    <w:rsid w:val="00184D19"/>
    <w:rsid w:val="001861B5"/>
    <w:rsid w:val="00186B1F"/>
    <w:rsid w:val="00191AC4"/>
    <w:rsid w:val="001932F7"/>
    <w:rsid w:val="00193D2D"/>
    <w:rsid w:val="00194490"/>
    <w:rsid w:val="00194CA0"/>
    <w:rsid w:val="001970C4"/>
    <w:rsid w:val="001A17B3"/>
    <w:rsid w:val="001A2744"/>
    <w:rsid w:val="001A2E1D"/>
    <w:rsid w:val="001A2FAF"/>
    <w:rsid w:val="001A3850"/>
    <w:rsid w:val="001B51E9"/>
    <w:rsid w:val="001B5B69"/>
    <w:rsid w:val="001B7072"/>
    <w:rsid w:val="001B71B0"/>
    <w:rsid w:val="001C08E7"/>
    <w:rsid w:val="001C2570"/>
    <w:rsid w:val="001C5BB2"/>
    <w:rsid w:val="001C684F"/>
    <w:rsid w:val="001C6D91"/>
    <w:rsid w:val="001C759D"/>
    <w:rsid w:val="001C7D6E"/>
    <w:rsid w:val="001D4497"/>
    <w:rsid w:val="001D49D5"/>
    <w:rsid w:val="001D7451"/>
    <w:rsid w:val="001D756B"/>
    <w:rsid w:val="001E09D0"/>
    <w:rsid w:val="001E2785"/>
    <w:rsid w:val="001E4AEB"/>
    <w:rsid w:val="001E67D2"/>
    <w:rsid w:val="001E6BCF"/>
    <w:rsid w:val="001E759B"/>
    <w:rsid w:val="001F0FBD"/>
    <w:rsid w:val="001F1476"/>
    <w:rsid w:val="001F2282"/>
    <w:rsid w:val="001F71BB"/>
    <w:rsid w:val="001F7A12"/>
    <w:rsid w:val="00203A51"/>
    <w:rsid w:val="002067AB"/>
    <w:rsid w:val="0021005D"/>
    <w:rsid w:val="0021086F"/>
    <w:rsid w:val="00210D7D"/>
    <w:rsid w:val="00212EC7"/>
    <w:rsid w:val="0021433E"/>
    <w:rsid w:val="002161EC"/>
    <w:rsid w:val="00223C96"/>
    <w:rsid w:val="00223DD8"/>
    <w:rsid w:val="00224745"/>
    <w:rsid w:val="00224B03"/>
    <w:rsid w:val="0022615F"/>
    <w:rsid w:val="0022747C"/>
    <w:rsid w:val="00230B31"/>
    <w:rsid w:val="0023195C"/>
    <w:rsid w:val="00231B8D"/>
    <w:rsid w:val="00231D6C"/>
    <w:rsid w:val="002331F0"/>
    <w:rsid w:val="00233B6C"/>
    <w:rsid w:val="00233CB2"/>
    <w:rsid w:val="00235A12"/>
    <w:rsid w:val="002378D4"/>
    <w:rsid w:val="00243A5D"/>
    <w:rsid w:val="002461E3"/>
    <w:rsid w:val="0025075C"/>
    <w:rsid w:val="0025111D"/>
    <w:rsid w:val="00262B9A"/>
    <w:rsid w:val="002665D0"/>
    <w:rsid w:val="00271FCB"/>
    <w:rsid w:val="0027340E"/>
    <w:rsid w:val="0027421D"/>
    <w:rsid w:val="00274700"/>
    <w:rsid w:val="002765B6"/>
    <w:rsid w:val="00276B8C"/>
    <w:rsid w:val="00282AFF"/>
    <w:rsid w:val="0028344A"/>
    <w:rsid w:val="00285121"/>
    <w:rsid w:val="002862FD"/>
    <w:rsid w:val="0028662F"/>
    <w:rsid w:val="00286A59"/>
    <w:rsid w:val="00292944"/>
    <w:rsid w:val="00293671"/>
    <w:rsid w:val="00295331"/>
    <w:rsid w:val="00295F1E"/>
    <w:rsid w:val="0029762B"/>
    <w:rsid w:val="00297724"/>
    <w:rsid w:val="00297ADE"/>
    <w:rsid w:val="002A0845"/>
    <w:rsid w:val="002A0D2B"/>
    <w:rsid w:val="002A1A73"/>
    <w:rsid w:val="002A2291"/>
    <w:rsid w:val="002A3917"/>
    <w:rsid w:val="002A4E58"/>
    <w:rsid w:val="002A4E9D"/>
    <w:rsid w:val="002A5947"/>
    <w:rsid w:val="002A5CB8"/>
    <w:rsid w:val="002A76C3"/>
    <w:rsid w:val="002B028B"/>
    <w:rsid w:val="002B1DA5"/>
    <w:rsid w:val="002B262B"/>
    <w:rsid w:val="002B2D48"/>
    <w:rsid w:val="002B5459"/>
    <w:rsid w:val="002C00BE"/>
    <w:rsid w:val="002C0267"/>
    <w:rsid w:val="002C0CFD"/>
    <w:rsid w:val="002D073B"/>
    <w:rsid w:val="002D0D46"/>
    <w:rsid w:val="002D1182"/>
    <w:rsid w:val="002D2C9A"/>
    <w:rsid w:val="002D3197"/>
    <w:rsid w:val="002D5B2D"/>
    <w:rsid w:val="002D6213"/>
    <w:rsid w:val="002D7060"/>
    <w:rsid w:val="002E0D6F"/>
    <w:rsid w:val="002E332D"/>
    <w:rsid w:val="002E445A"/>
    <w:rsid w:val="002E5B48"/>
    <w:rsid w:val="002E5DA7"/>
    <w:rsid w:val="002E6615"/>
    <w:rsid w:val="002E7812"/>
    <w:rsid w:val="002E7A32"/>
    <w:rsid w:val="002F163E"/>
    <w:rsid w:val="002F1BD7"/>
    <w:rsid w:val="002F1D47"/>
    <w:rsid w:val="002F27DE"/>
    <w:rsid w:val="002F296D"/>
    <w:rsid w:val="002F3CF2"/>
    <w:rsid w:val="002F58F9"/>
    <w:rsid w:val="002F74C2"/>
    <w:rsid w:val="002F7AFF"/>
    <w:rsid w:val="003040F3"/>
    <w:rsid w:val="00304EA3"/>
    <w:rsid w:val="0030651C"/>
    <w:rsid w:val="003067A7"/>
    <w:rsid w:val="00307E3B"/>
    <w:rsid w:val="003125E8"/>
    <w:rsid w:val="003128CA"/>
    <w:rsid w:val="003140DA"/>
    <w:rsid w:val="00315BDB"/>
    <w:rsid w:val="003177BC"/>
    <w:rsid w:val="0032124A"/>
    <w:rsid w:val="00323B1B"/>
    <w:rsid w:val="00326ADB"/>
    <w:rsid w:val="00327108"/>
    <w:rsid w:val="00330682"/>
    <w:rsid w:val="0033177B"/>
    <w:rsid w:val="0033439E"/>
    <w:rsid w:val="0033457E"/>
    <w:rsid w:val="00334692"/>
    <w:rsid w:val="0033509B"/>
    <w:rsid w:val="00335753"/>
    <w:rsid w:val="003411C9"/>
    <w:rsid w:val="003420CF"/>
    <w:rsid w:val="003452F3"/>
    <w:rsid w:val="003459C8"/>
    <w:rsid w:val="003472DA"/>
    <w:rsid w:val="00350511"/>
    <w:rsid w:val="00350823"/>
    <w:rsid w:val="00350EF0"/>
    <w:rsid w:val="00353214"/>
    <w:rsid w:val="003570FF"/>
    <w:rsid w:val="003604AB"/>
    <w:rsid w:val="003622B7"/>
    <w:rsid w:val="00366821"/>
    <w:rsid w:val="00366DAC"/>
    <w:rsid w:val="0036766A"/>
    <w:rsid w:val="00375493"/>
    <w:rsid w:val="00376050"/>
    <w:rsid w:val="003774E9"/>
    <w:rsid w:val="0038173F"/>
    <w:rsid w:val="003827C3"/>
    <w:rsid w:val="003869FE"/>
    <w:rsid w:val="00387C89"/>
    <w:rsid w:val="00390701"/>
    <w:rsid w:val="00394C1D"/>
    <w:rsid w:val="003952FC"/>
    <w:rsid w:val="003958A5"/>
    <w:rsid w:val="003A2579"/>
    <w:rsid w:val="003A297A"/>
    <w:rsid w:val="003A4114"/>
    <w:rsid w:val="003A4776"/>
    <w:rsid w:val="003A4A11"/>
    <w:rsid w:val="003B3022"/>
    <w:rsid w:val="003B51A9"/>
    <w:rsid w:val="003B6C0A"/>
    <w:rsid w:val="003C5E0D"/>
    <w:rsid w:val="003C5E91"/>
    <w:rsid w:val="003C7C00"/>
    <w:rsid w:val="003D09B3"/>
    <w:rsid w:val="003D2161"/>
    <w:rsid w:val="003D3608"/>
    <w:rsid w:val="003D4FD4"/>
    <w:rsid w:val="003D54DC"/>
    <w:rsid w:val="003E2536"/>
    <w:rsid w:val="003E2D9E"/>
    <w:rsid w:val="003F1132"/>
    <w:rsid w:val="003F2468"/>
    <w:rsid w:val="003F34CA"/>
    <w:rsid w:val="003F47FD"/>
    <w:rsid w:val="003F4DCB"/>
    <w:rsid w:val="003F6CA7"/>
    <w:rsid w:val="003F7095"/>
    <w:rsid w:val="003F796B"/>
    <w:rsid w:val="004004A4"/>
    <w:rsid w:val="00400F67"/>
    <w:rsid w:val="004016FC"/>
    <w:rsid w:val="004029AD"/>
    <w:rsid w:val="00402A20"/>
    <w:rsid w:val="00403E03"/>
    <w:rsid w:val="00410008"/>
    <w:rsid w:val="0041103B"/>
    <w:rsid w:val="00413773"/>
    <w:rsid w:val="004200A3"/>
    <w:rsid w:val="00423FE7"/>
    <w:rsid w:val="004268F1"/>
    <w:rsid w:val="00426ED6"/>
    <w:rsid w:val="00427565"/>
    <w:rsid w:val="004306D6"/>
    <w:rsid w:val="004333B9"/>
    <w:rsid w:val="00436B56"/>
    <w:rsid w:val="004402F5"/>
    <w:rsid w:val="004530EA"/>
    <w:rsid w:val="00453288"/>
    <w:rsid w:val="00456EE3"/>
    <w:rsid w:val="00457EF5"/>
    <w:rsid w:val="00457F44"/>
    <w:rsid w:val="00462883"/>
    <w:rsid w:val="00462BD6"/>
    <w:rsid w:val="00463E59"/>
    <w:rsid w:val="00464201"/>
    <w:rsid w:val="00464708"/>
    <w:rsid w:val="00464FF8"/>
    <w:rsid w:val="004656EB"/>
    <w:rsid w:val="00466203"/>
    <w:rsid w:val="00466A8E"/>
    <w:rsid w:val="00467070"/>
    <w:rsid w:val="0046753C"/>
    <w:rsid w:val="004704F9"/>
    <w:rsid w:val="00470F4E"/>
    <w:rsid w:val="00471EB3"/>
    <w:rsid w:val="004720BB"/>
    <w:rsid w:val="00472B72"/>
    <w:rsid w:val="004749D1"/>
    <w:rsid w:val="0047502A"/>
    <w:rsid w:val="00477083"/>
    <w:rsid w:val="0048692E"/>
    <w:rsid w:val="00490260"/>
    <w:rsid w:val="00493583"/>
    <w:rsid w:val="00494277"/>
    <w:rsid w:val="0049499F"/>
    <w:rsid w:val="004963FB"/>
    <w:rsid w:val="004A3533"/>
    <w:rsid w:val="004A623B"/>
    <w:rsid w:val="004B1D86"/>
    <w:rsid w:val="004B2D3A"/>
    <w:rsid w:val="004B6B9E"/>
    <w:rsid w:val="004B7479"/>
    <w:rsid w:val="004C111F"/>
    <w:rsid w:val="004C1458"/>
    <w:rsid w:val="004C368F"/>
    <w:rsid w:val="004C7CB9"/>
    <w:rsid w:val="004D10C9"/>
    <w:rsid w:val="004D1C62"/>
    <w:rsid w:val="004D21F9"/>
    <w:rsid w:val="004D6EC6"/>
    <w:rsid w:val="004E19C2"/>
    <w:rsid w:val="004E683A"/>
    <w:rsid w:val="004E6F93"/>
    <w:rsid w:val="004E7B5E"/>
    <w:rsid w:val="004F1A2C"/>
    <w:rsid w:val="004F3E53"/>
    <w:rsid w:val="004F3E8A"/>
    <w:rsid w:val="004F473C"/>
    <w:rsid w:val="004F7E8D"/>
    <w:rsid w:val="00502079"/>
    <w:rsid w:val="005020D1"/>
    <w:rsid w:val="00503700"/>
    <w:rsid w:val="005044BB"/>
    <w:rsid w:val="00505CD9"/>
    <w:rsid w:val="00505F86"/>
    <w:rsid w:val="00507835"/>
    <w:rsid w:val="00507D1D"/>
    <w:rsid w:val="0051070B"/>
    <w:rsid w:val="00511AD3"/>
    <w:rsid w:val="0051363A"/>
    <w:rsid w:val="00514AB5"/>
    <w:rsid w:val="00515C62"/>
    <w:rsid w:val="00516470"/>
    <w:rsid w:val="00516665"/>
    <w:rsid w:val="0051798D"/>
    <w:rsid w:val="00517C13"/>
    <w:rsid w:val="005231BA"/>
    <w:rsid w:val="0052360A"/>
    <w:rsid w:val="00523CB2"/>
    <w:rsid w:val="005249CE"/>
    <w:rsid w:val="00524BA3"/>
    <w:rsid w:val="00526515"/>
    <w:rsid w:val="0053032A"/>
    <w:rsid w:val="00532418"/>
    <w:rsid w:val="0053476E"/>
    <w:rsid w:val="005354A0"/>
    <w:rsid w:val="005408DC"/>
    <w:rsid w:val="00540EBB"/>
    <w:rsid w:val="00542088"/>
    <w:rsid w:val="00542C1C"/>
    <w:rsid w:val="005476F6"/>
    <w:rsid w:val="00547786"/>
    <w:rsid w:val="00547B88"/>
    <w:rsid w:val="00547C75"/>
    <w:rsid w:val="00547F55"/>
    <w:rsid w:val="0055230B"/>
    <w:rsid w:val="00555058"/>
    <w:rsid w:val="00560549"/>
    <w:rsid w:val="005605CC"/>
    <w:rsid w:val="0056100C"/>
    <w:rsid w:val="00561ADF"/>
    <w:rsid w:val="00562CE5"/>
    <w:rsid w:val="005634FC"/>
    <w:rsid w:val="00565C20"/>
    <w:rsid w:val="0056619F"/>
    <w:rsid w:val="00566ED2"/>
    <w:rsid w:val="00567091"/>
    <w:rsid w:val="0056737A"/>
    <w:rsid w:val="005710F1"/>
    <w:rsid w:val="00571133"/>
    <w:rsid w:val="00573FC1"/>
    <w:rsid w:val="00577552"/>
    <w:rsid w:val="00577CCA"/>
    <w:rsid w:val="00580167"/>
    <w:rsid w:val="00582327"/>
    <w:rsid w:val="00582F6B"/>
    <w:rsid w:val="00584F88"/>
    <w:rsid w:val="00585194"/>
    <w:rsid w:val="00586637"/>
    <w:rsid w:val="00595E85"/>
    <w:rsid w:val="005978EF"/>
    <w:rsid w:val="005A0669"/>
    <w:rsid w:val="005B0398"/>
    <w:rsid w:val="005B07FE"/>
    <w:rsid w:val="005B0AFF"/>
    <w:rsid w:val="005B4FD4"/>
    <w:rsid w:val="005B675C"/>
    <w:rsid w:val="005C13C9"/>
    <w:rsid w:val="005C1F73"/>
    <w:rsid w:val="005C3DC0"/>
    <w:rsid w:val="005C6AFE"/>
    <w:rsid w:val="005C6B09"/>
    <w:rsid w:val="005C7582"/>
    <w:rsid w:val="005C7940"/>
    <w:rsid w:val="005D046D"/>
    <w:rsid w:val="005D0654"/>
    <w:rsid w:val="005D16B3"/>
    <w:rsid w:val="005D1737"/>
    <w:rsid w:val="005D1CB6"/>
    <w:rsid w:val="005D1EE9"/>
    <w:rsid w:val="005D328E"/>
    <w:rsid w:val="005D40C5"/>
    <w:rsid w:val="005D6F2A"/>
    <w:rsid w:val="005D78BA"/>
    <w:rsid w:val="005E0617"/>
    <w:rsid w:val="005E0913"/>
    <w:rsid w:val="005E15E8"/>
    <w:rsid w:val="005E519B"/>
    <w:rsid w:val="005E5347"/>
    <w:rsid w:val="005E6511"/>
    <w:rsid w:val="005E6F50"/>
    <w:rsid w:val="005F250D"/>
    <w:rsid w:val="005F2D9E"/>
    <w:rsid w:val="005F4A23"/>
    <w:rsid w:val="005F5E15"/>
    <w:rsid w:val="005F646A"/>
    <w:rsid w:val="00601476"/>
    <w:rsid w:val="00601E5F"/>
    <w:rsid w:val="00604C95"/>
    <w:rsid w:val="00607865"/>
    <w:rsid w:val="0061074F"/>
    <w:rsid w:val="00614452"/>
    <w:rsid w:val="00615620"/>
    <w:rsid w:val="00617C86"/>
    <w:rsid w:val="00620A90"/>
    <w:rsid w:val="00620FF8"/>
    <w:rsid w:val="00623C35"/>
    <w:rsid w:val="006244E9"/>
    <w:rsid w:val="006255C1"/>
    <w:rsid w:val="00625D8C"/>
    <w:rsid w:val="006302C1"/>
    <w:rsid w:val="006303F8"/>
    <w:rsid w:val="00632B01"/>
    <w:rsid w:val="006337DD"/>
    <w:rsid w:val="0063512D"/>
    <w:rsid w:val="006435CB"/>
    <w:rsid w:val="00646359"/>
    <w:rsid w:val="00646644"/>
    <w:rsid w:val="00650030"/>
    <w:rsid w:val="0065219F"/>
    <w:rsid w:val="00652AB6"/>
    <w:rsid w:val="00655D9D"/>
    <w:rsid w:val="00656275"/>
    <w:rsid w:val="006619D8"/>
    <w:rsid w:val="00662130"/>
    <w:rsid w:val="00662185"/>
    <w:rsid w:val="00663A1A"/>
    <w:rsid w:val="00664350"/>
    <w:rsid w:val="0066452B"/>
    <w:rsid w:val="006652DA"/>
    <w:rsid w:val="00666333"/>
    <w:rsid w:val="00667A6F"/>
    <w:rsid w:val="00672017"/>
    <w:rsid w:val="00673363"/>
    <w:rsid w:val="006739E1"/>
    <w:rsid w:val="0067458D"/>
    <w:rsid w:val="0067534A"/>
    <w:rsid w:val="00676A72"/>
    <w:rsid w:val="006779D5"/>
    <w:rsid w:val="00682AF0"/>
    <w:rsid w:val="00682F63"/>
    <w:rsid w:val="00684753"/>
    <w:rsid w:val="00693AF2"/>
    <w:rsid w:val="006957BF"/>
    <w:rsid w:val="00697ABF"/>
    <w:rsid w:val="006A0E45"/>
    <w:rsid w:val="006A247C"/>
    <w:rsid w:val="006A3F2E"/>
    <w:rsid w:val="006A6B6A"/>
    <w:rsid w:val="006B06D8"/>
    <w:rsid w:val="006B08C2"/>
    <w:rsid w:val="006B0D0A"/>
    <w:rsid w:val="006B2735"/>
    <w:rsid w:val="006B62ED"/>
    <w:rsid w:val="006B6741"/>
    <w:rsid w:val="006B759A"/>
    <w:rsid w:val="006B75ED"/>
    <w:rsid w:val="006B771B"/>
    <w:rsid w:val="006C146C"/>
    <w:rsid w:val="006C2030"/>
    <w:rsid w:val="006C22DE"/>
    <w:rsid w:val="006C35D1"/>
    <w:rsid w:val="006C4A69"/>
    <w:rsid w:val="006C5219"/>
    <w:rsid w:val="006C60CC"/>
    <w:rsid w:val="006C76AB"/>
    <w:rsid w:val="006C7EB7"/>
    <w:rsid w:val="006C7F05"/>
    <w:rsid w:val="006D3307"/>
    <w:rsid w:val="006D34A1"/>
    <w:rsid w:val="006D4244"/>
    <w:rsid w:val="006D53FA"/>
    <w:rsid w:val="006D58DC"/>
    <w:rsid w:val="006D64C9"/>
    <w:rsid w:val="006D7A96"/>
    <w:rsid w:val="006E204A"/>
    <w:rsid w:val="006E21B3"/>
    <w:rsid w:val="006E3DED"/>
    <w:rsid w:val="006E5616"/>
    <w:rsid w:val="006E694A"/>
    <w:rsid w:val="006F23BD"/>
    <w:rsid w:val="006F5B58"/>
    <w:rsid w:val="00700201"/>
    <w:rsid w:val="00700B98"/>
    <w:rsid w:val="0070130B"/>
    <w:rsid w:val="007039AD"/>
    <w:rsid w:val="00703FA9"/>
    <w:rsid w:val="00704EA6"/>
    <w:rsid w:val="0070529A"/>
    <w:rsid w:val="0070573D"/>
    <w:rsid w:val="00707855"/>
    <w:rsid w:val="007116D3"/>
    <w:rsid w:val="00711BC5"/>
    <w:rsid w:val="00712D96"/>
    <w:rsid w:val="00713486"/>
    <w:rsid w:val="00713A16"/>
    <w:rsid w:val="0071454F"/>
    <w:rsid w:val="0071529E"/>
    <w:rsid w:val="00715CB9"/>
    <w:rsid w:val="0072217A"/>
    <w:rsid w:val="0072399F"/>
    <w:rsid w:val="00723C96"/>
    <w:rsid w:val="007247C5"/>
    <w:rsid w:val="0072566B"/>
    <w:rsid w:val="00727884"/>
    <w:rsid w:val="00730199"/>
    <w:rsid w:val="007304A2"/>
    <w:rsid w:val="0073393F"/>
    <w:rsid w:val="00733FFA"/>
    <w:rsid w:val="00737C29"/>
    <w:rsid w:val="00744C62"/>
    <w:rsid w:val="00750D66"/>
    <w:rsid w:val="00751EF6"/>
    <w:rsid w:val="0075499B"/>
    <w:rsid w:val="007569C7"/>
    <w:rsid w:val="00757E36"/>
    <w:rsid w:val="00761342"/>
    <w:rsid w:val="00763F03"/>
    <w:rsid w:val="00765277"/>
    <w:rsid w:val="00765BEF"/>
    <w:rsid w:val="0077069E"/>
    <w:rsid w:val="0077075A"/>
    <w:rsid w:val="00773D19"/>
    <w:rsid w:val="00777A3F"/>
    <w:rsid w:val="00784386"/>
    <w:rsid w:val="00784A86"/>
    <w:rsid w:val="00786C84"/>
    <w:rsid w:val="00792A27"/>
    <w:rsid w:val="00795382"/>
    <w:rsid w:val="0079551A"/>
    <w:rsid w:val="007A2997"/>
    <w:rsid w:val="007A2AC5"/>
    <w:rsid w:val="007B0068"/>
    <w:rsid w:val="007B0938"/>
    <w:rsid w:val="007B4167"/>
    <w:rsid w:val="007C0854"/>
    <w:rsid w:val="007C1620"/>
    <w:rsid w:val="007C2AB2"/>
    <w:rsid w:val="007C2B6D"/>
    <w:rsid w:val="007C2D51"/>
    <w:rsid w:val="007C2FEA"/>
    <w:rsid w:val="007C5F49"/>
    <w:rsid w:val="007D109B"/>
    <w:rsid w:val="007D1191"/>
    <w:rsid w:val="007D3144"/>
    <w:rsid w:val="007D3604"/>
    <w:rsid w:val="007D3BDF"/>
    <w:rsid w:val="007D4462"/>
    <w:rsid w:val="007D6258"/>
    <w:rsid w:val="007D6C39"/>
    <w:rsid w:val="007D732F"/>
    <w:rsid w:val="007D7BFD"/>
    <w:rsid w:val="007E291C"/>
    <w:rsid w:val="007E3EF2"/>
    <w:rsid w:val="007E4917"/>
    <w:rsid w:val="007E54F1"/>
    <w:rsid w:val="007E6D1D"/>
    <w:rsid w:val="007EB49B"/>
    <w:rsid w:val="007F2D35"/>
    <w:rsid w:val="007F4CDF"/>
    <w:rsid w:val="007F623C"/>
    <w:rsid w:val="007F7433"/>
    <w:rsid w:val="008017BA"/>
    <w:rsid w:val="00802079"/>
    <w:rsid w:val="00802BD7"/>
    <w:rsid w:val="00804392"/>
    <w:rsid w:val="00804C8C"/>
    <w:rsid w:val="00805C02"/>
    <w:rsid w:val="00812475"/>
    <w:rsid w:val="00812E75"/>
    <w:rsid w:val="00813BDF"/>
    <w:rsid w:val="00814900"/>
    <w:rsid w:val="00814994"/>
    <w:rsid w:val="00816E2E"/>
    <w:rsid w:val="00817339"/>
    <w:rsid w:val="00817DC9"/>
    <w:rsid w:val="00820FCF"/>
    <w:rsid w:val="00822899"/>
    <w:rsid w:val="00822F94"/>
    <w:rsid w:val="00825D47"/>
    <w:rsid w:val="008358AE"/>
    <w:rsid w:val="008363F0"/>
    <w:rsid w:val="008433BD"/>
    <w:rsid w:val="00843444"/>
    <w:rsid w:val="00845004"/>
    <w:rsid w:val="00851109"/>
    <w:rsid w:val="008516DE"/>
    <w:rsid w:val="00853AEC"/>
    <w:rsid w:val="00857216"/>
    <w:rsid w:val="008612FB"/>
    <w:rsid w:val="00862824"/>
    <w:rsid w:val="00863656"/>
    <w:rsid w:val="0086450F"/>
    <w:rsid w:val="00864F97"/>
    <w:rsid w:val="0086621F"/>
    <w:rsid w:val="00866B0D"/>
    <w:rsid w:val="00866F86"/>
    <w:rsid w:val="0086716B"/>
    <w:rsid w:val="00867D9B"/>
    <w:rsid w:val="00870099"/>
    <w:rsid w:val="00870987"/>
    <w:rsid w:val="00870D60"/>
    <w:rsid w:val="008724E1"/>
    <w:rsid w:val="00874D2A"/>
    <w:rsid w:val="00874E33"/>
    <w:rsid w:val="0087601F"/>
    <w:rsid w:val="008764B0"/>
    <w:rsid w:val="008774BF"/>
    <w:rsid w:val="008806AF"/>
    <w:rsid w:val="00880E55"/>
    <w:rsid w:val="00882443"/>
    <w:rsid w:val="00883755"/>
    <w:rsid w:val="00883970"/>
    <w:rsid w:val="0088558F"/>
    <w:rsid w:val="008866DA"/>
    <w:rsid w:val="008879B7"/>
    <w:rsid w:val="008903CA"/>
    <w:rsid w:val="0089056D"/>
    <w:rsid w:val="00892322"/>
    <w:rsid w:val="0089363F"/>
    <w:rsid w:val="00894054"/>
    <w:rsid w:val="00897582"/>
    <w:rsid w:val="008A016A"/>
    <w:rsid w:val="008A4144"/>
    <w:rsid w:val="008A4174"/>
    <w:rsid w:val="008A58B7"/>
    <w:rsid w:val="008A7D5C"/>
    <w:rsid w:val="008B240E"/>
    <w:rsid w:val="008B39E9"/>
    <w:rsid w:val="008B3A63"/>
    <w:rsid w:val="008B4C2F"/>
    <w:rsid w:val="008B5219"/>
    <w:rsid w:val="008B6713"/>
    <w:rsid w:val="008C0FC6"/>
    <w:rsid w:val="008C240F"/>
    <w:rsid w:val="008C3040"/>
    <w:rsid w:val="008C30DE"/>
    <w:rsid w:val="008C32AC"/>
    <w:rsid w:val="008C3AD4"/>
    <w:rsid w:val="008C3E4F"/>
    <w:rsid w:val="008C538C"/>
    <w:rsid w:val="008C56C5"/>
    <w:rsid w:val="008C5AA3"/>
    <w:rsid w:val="008C70B0"/>
    <w:rsid w:val="008C7102"/>
    <w:rsid w:val="008C7283"/>
    <w:rsid w:val="008D090B"/>
    <w:rsid w:val="008D1682"/>
    <w:rsid w:val="008D21D1"/>
    <w:rsid w:val="008D221A"/>
    <w:rsid w:val="008D2716"/>
    <w:rsid w:val="008D2FE1"/>
    <w:rsid w:val="008D3FF0"/>
    <w:rsid w:val="008D4C40"/>
    <w:rsid w:val="008D4EC3"/>
    <w:rsid w:val="008D7E79"/>
    <w:rsid w:val="008E336C"/>
    <w:rsid w:val="008E36D5"/>
    <w:rsid w:val="008E5BAF"/>
    <w:rsid w:val="008E5BDB"/>
    <w:rsid w:val="008E668D"/>
    <w:rsid w:val="008E7967"/>
    <w:rsid w:val="008F0422"/>
    <w:rsid w:val="008F3C98"/>
    <w:rsid w:val="008F5C8D"/>
    <w:rsid w:val="008F6295"/>
    <w:rsid w:val="008F68DB"/>
    <w:rsid w:val="00900790"/>
    <w:rsid w:val="00901120"/>
    <w:rsid w:val="009038DD"/>
    <w:rsid w:val="0090433E"/>
    <w:rsid w:val="00905BB7"/>
    <w:rsid w:val="00906D0F"/>
    <w:rsid w:val="00907724"/>
    <w:rsid w:val="0091169F"/>
    <w:rsid w:val="009139A9"/>
    <w:rsid w:val="00913F7D"/>
    <w:rsid w:val="00914E7D"/>
    <w:rsid w:val="00917108"/>
    <w:rsid w:val="00920348"/>
    <w:rsid w:val="00921493"/>
    <w:rsid w:val="009257C4"/>
    <w:rsid w:val="0092605F"/>
    <w:rsid w:val="0093140B"/>
    <w:rsid w:val="00931C29"/>
    <w:rsid w:val="00931E22"/>
    <w:rsid w:val="0093276A"/>
    <w:rsid w:val="0093405F"/>
    <w:rsid w:val="00935193"/>
    <w:rsid w:val="00936754"/>
    <w:rsid w:val="0093783A"/>
    <w:rsid w:val="009408D8"/>
    <w:rsid w:val="00945AD2"/>
    <w:rsid w:val="00945B8E"/>
    <w:rsid w:val="0095039D"/>
    <w:rsid w:val="00950FB3"/>
    <w:rsid w:val="00953C5B"/>
    <w:rsid w:val="00957558"/>
    <w:rsid w:val="0096254D"/>
    <w:rsid w:val="009626F0"/>
    <w:rsid w:val="00964742"/>
    <w:rsid w:val="009656FC"/>
    <w:rsid w:val="00965B37"/>
    <w:rsid w:val="009677BC"/>
    <w:rsid w:val="00967BDD"/>
    <w:rsid w:val="00967F30"/>
    <w:rsid w:val="009700A4"/>
    <w:rsid w:val="0097413C"/>
    <w:rsid w:val="00974A62"/>
    <w:rsid w:val="00976834"/>
    <w:rsid w:val="009778AC"/>
    <w:rsid w:val="00977D6D"/>
    <w:rsid w:val="00980984"/>
    <w:rsid w:val="00980CAB"/>
    <w:rsid w:val="00984DA4"/>
    <w:rsid w:val="00985380"/>
    <w:rsid w:val="00985BA3"/>
    <w:rsid w:val="00986D9B"/>
    <w:rsid w:val="00987D6B"/>
    <w:rsid w:val="00990957"/>
    <w:rsid w:val="00991EBB"/>
    <w:rsid w:val="00991FEB"/>
    <w:rsid w:val="009928D2"/>
    <w:rsid w:val="009931FA"/>
    <w:rsid w:val="00994376"/>
    <w:rsid w:val="00994FC9"/>
    <w:rsid w:val="009971D1"/>
    <w:rsid w:val="009A0D74"/>
    <w:rsid w:val="009A0F66"/>
    <w:rsid w:val="009A457E"/>
    <w:rsid w:val="009A519C"/>
    <w:rsid w:val="009A60B3"/>
    <w:rsid w:val="009A7204"/>
    <w:rsid w:val="009B2D97"/>
    <w:rsid w:val="009B3818"/>
    <w:rsid w:val="009B4F98"/>
    <w:rsid w:val="009B5BB1"/>
    <w:rsid w:val="009B5FCD"/>
    <w:rsid w:val="009B61C8"/>
    <w:rsid w:val="009C3CC7"/>
    <w:rsid w:val="009C545D"/>
    <w:rsid w:val="009C68B7"/>
    <w:rsid w:val="009D0BDE"/>
    <w:rsid w:val="009D365F"/>
    <w:rsid w:val="009D41FA"/>
    <w:rsid w:val="009D43F2"/>
    <w:rsid w:val="009D57F7"/>
    <w:rsid w:val="009D6157"/>
    <w:rsid w:val="009E1C59"/>
    <w:rsid w:val="009E2069"/>
    <w:rsid w:val="009E4D4E"/>
    <w:rsid w:val="009E6330"/>
    <w:rsid w:val="009E7F55"/>
    <w:rsid w:val="009F34BC"/>
    <w:rsid w:val="009F3880"/>
    <w:rsid w:val="009F52A2"/>
    <w:rsid w:val="00A0196D"/>
    <w:rsid w:val="00A0209B"/>
    <w:rsid w:val="00A02F36"/>
    <w:rsid w:val="00A05EC4"/>
    <w:rsid w:val="00A061B5"/>
    <w:rsid w:val="00A06A55"/>
    <w:rsid w:val="00A11965"/>
    <w:rsid w:val="00A11CAF"/>
    <w:rsid w:val="00A134C6"/>
    <w:rsid w:val="00A16E00"/>
    <w:rsid w:val="00A17046"/>
    <w:rsid w:val="00A171F4"/>
    <w:rsid w:val="00A17EF4"/>
    <w:rsid w:val="00A20A5A"/>
    <w:rsid w:val="00A22315"/>
    <w:rsid w:val="00A23093"/>
    <w:rsid w:val="00A23D7D"/>
    <w:rsid w:val="00A24C9C"/>
    <w:rsid w:val="00A25EFB"/>
    <w:rsid w:val="00A2624E"/>
    <w:rsid w:val="00A26F5E"/>
    <w:rsid w:val="00A274F2"/>
    <w:rsid w:val="00A278E7"/>
    <w:rsid w:val="00A300D4"/>
    <w:rsid w:val="00A31571"/>
    <w:rsid w:val="00A337F1"/>
    <w:rsid w:val="00A35560"/>
    <w:rsid w:val="00A35D03"/>
    <w:rsid w:val="00A41FB6"/>
    <w:rsid w:val="00A43882"/>
    <w:rsid w:val="00A43B99"/>
    <w:rsid w:val="00A45350"/>
    <w:rsid w:val="00A47BB1"/>
    <w:rsid w:val="00A5052D"/>
    <w:rsid w:val="00A50BAB"/>
    <w:rsid w:val="00A50D53"/>
    <w:rsid w:val="00A52268"/>
    <w:rsid w:val="00A52A16"/>
    <w:rsid w:val="00A54715"/>
    <w:rsid w:val="00A6086C"/>
    <w:rsid w:val="00A625B7"/>
    <w:rsid w:val="00A62744"/>
    <w:rsid w:val="00A628BA"/>
    <w:rsid w:val="00A663D1"/>
    <w:rsid w:val="00A67381"/>
    <w:rsid w:val="00A675EC"/>
    <w:rsid w:val="00A70F6B"/>
    <w:rsid w:val="00A73433"/>
    <w:rsid w:val="00A742F2"/>
    <w:rsid w:val="00A750FB"/>
    <w:rsid w:val="00A75668"/>
    <w:rsid w:val="00A76758"/>
    <w:rsid w:val="00A8153D"/>
    <w:rsid w:val="00A8361E"/>
    <w:rsid w:val="00A854F0"/>
    <w:rsid w:val="00A86159"/>
    <w:rsid w:val="00A874FC"/>
    <w:rsid w:val="00A90B9E"/>
    <w:rsid w:val="00A91376"/>
    <w:rsid w:val="00A91AEE"/>
    <w:rsid w:val="00A93BE6"/>
    <w:rsid w:val="00A93CE1"/>
    <w:rsid w:val="00A94D2F"/>
    <w:rsid w:val="00A95C7A"/>
    <w:rsid w:val="00A95F04"/>
    <w:rsid w:val="00A96E38"/>
    <w:rsid w:val="00AA0A16"/>
    <w:rsid w:val="00AA1EED"/>
    <w:rsid w:val="00AB0C4E"/>
    <w:rsid w:val="00AB1BE7"/>
    <w:rsid w:val="00AB1FA8"/>
    <w:rsid w:val="00AB2371"/>
    <w:rsid w:val="00AB2AE4"/>
    <w:rsid w:val="00AB31A0"/>
    <w:rsid w:val="00AB678E"/>
    <w:rsid w:val="00AB6DB2"/>
    <w:rsid w:val="00AC2DF6"/>
    <w:rsid w:val="00AC5B23"/>
    <w:rsid w:val="00AD2994"/>
    <w:rsid w:val="00AD32E7"/>
    <w:rsid w:val="00AD4AFE"/>
    <w:rsid w:val="00AD5493"/>
    <w:rsid w:val="00AD7A32"/>
    <w:rsid w:val="00AD7DA7"/>
    <w:rsid w:val="00AE0494"/>
    <w:rsid w:val="00AE04EC"/>
    <w:rsid w:val="00AE075B"/>
    <w:rsid w:val="00AE0F38"/>
    <w:rsid w:val="00AE19E2"/>
    <w:rsid w:val="00AE1E04"/>
    <w:rsid w:val="00AE1E82"/>
    <w:rsid w:val="00AE315A"/>
    <w:rsid w:val="00AE3255"/>
    <w:rsid w:val="00AE33B4"/>
    <w:rsid w:val="00AE5210"/>
    <w:rsid w:val="00AE53DA"/>
    <w:rsid w:val="00AE6F53"/>
    <w:rsid w:val="00AF133C"/>
    <w:rsid w:val="00AF306B"/>
    <w:rsid w:val="00AF3243"/>
    <w:rsid w:val="00AF3C45"/>
    <w:rsid w:val="00AF4DCF"/>
    <w:rsid w:val="00AF6FA4"/>
    <w:rsid w:val="00B01AB6"/>
    <w:rsid w:val="00B0385D"/>
    <w:rsid w:val="00B05450"/>
    <w:rsid w:val="00B07221"/>
    <w:rsid w:val="00B106A3"/>
    <w:rsid w:val="00B10B82"/>
    <w:rsid w:val="00B125AD"/>
    <w:rsid w:val="00B12D30"/>
    <w:rsid w:val="00B12F9E"/>
    <w:rsid w:val="00B13D6E"/>
    <w:rsid w:val="00B15086"/>
    <w:rsid w:val="00B15BE0"/>
    <w:rsid w:val="00B16286"/>
    <w:rsid w:val="00B1680A"/>
    <w:rsid w:val="00B16BC5"/>
    <w:rsid w:val="00B16CBD"/>
    <w:rsid w:val="00B17D55"/>
    <w:rsid w:val="00B2779E"/>
    <w:rsid w:val="00B30F88"/>
    <w:rsid w:val="00B30FD3"/>
    <w:rsid w:val="00B31D89"/>
    <w:rsid w:val="00B34599"/>
    <w:rsid w:val="00B35631"/>
    <w:rsid w:val="00B37CC0"/>
    <w:rsid w:val="00B41022"/>
    <w:rsid w:val="00B416C0"/>
    <w:rsid w:val="00B45797"/>
    <w:rsid w:val="00B466B5"/>
    <w:rsid w:val="00B473FC"/>
    <w:rsid w:val="00B4781C"/>
    <w:rsid w:val="00B50334"/>
    <w:rsid w:val="00B51CB1"/>
    <w:rsid w:val="00B530F7"/>
    <w:rsid w:val="00B53465"/>
    <w:rsid w:val="00B54783"/>
    <w:rsid w:val="00B56234"/>
    <w:rsid w:val="00B571B1"/>
    <w:rsid w:val="00B62ACB"/>
    <w:rsid w:val="00B63295"/>
    <w:rsid w:val="00B649C2"/>
    <w:rsid w:val="00B64F35"/>
    <w:rsid w:val="00B653B3"/>
    <w:rsid w:val="00B66AE3"/>
    <w:rsid w:val="00B7013D"/>
    <w:rsid w:val="00B703B0"/>
    <w:rsid w:val="00B73054"/>
    <w:rsid w:val="00B739A7"/>
    <w:rsid w:val="00B741FC"/>
    <w:rsid w:val="00B74475"/>
    <w:rsid w:val="00B77030"/>
    <w:rsid w:val="00B811FD"/>
    <w:rsid w:val="00B865CE"/>
    <w:rsid w:val="00B8671C"/>
    <w:rsid w:val="00B86C1A"/>
    <w:rsid w:val="00B878BB"/>
    <w:rsid w:val="00B8798A"/>
    <w:rsid w:val="00B91C6A"/>
    <w:rsid w:val="00B92AF3"/>
    <w:rsid w:val="00B937CD"/>
    <w:rsid w:val="00BA0654"/>
    <w:rsid w:val="00BA3787"/>
    <w:rsid w:val="00BA4C9E"/>
    <w:rsid w:val="00BB05FF"/>
    <w:rsid w:val="00BB10B8"/>
    <w:rsid w:val="00BB23A7"/>
    <w:rsid w:val="00BB43C3"/>
    <w:rsid w:val="00BB65F8"/>
    <w:rsid w:val="00BB668A"/>
    <w:rsid w:val="00BB6BCB"/>
    <w:rsid w:val="00BB726A"/>
    <w:rsid w:val="00BB7338"/>
    <w:rsid w:val="00BC43C1"/>
    <w:rsid w:val="00BC48C3"/>
    <w:rsid w:val="00BD1C0B"/>
    <w:rsid w:val="00BD36BD"/>
    <w:rsid w:val="00BD480E"/>
    <w:rsid w:val="00BD481F"/>
    <w:rsid w:val="00BE0E54"/>
    <w:rsid w:val="00BE10AC"/>
    <w:rsid w:val="00BE1C04"/>
    <w:rsid w:val="00BE41F7"/>
    <w:rsid w:val="00BE4C8F"/>
    <w:rsid w:val="00BE5C60"/>
    <w:rsid w:val="00BE5DEA"/>
    <w:rsid w:val="00BE5FFB"/>
    <w:rsid w:val="00BF1AE8"/>
    <w:rsid w:val="00BF1D9E"/>
    <w:rsid w:val="00BF3555"/>
    <w:rsid w:val="00BF56D5"/>
    <w:rsid w:val="00BF6067"/>
    <w:rsid w:val="00BF6651"/>
    <w:rsid w:val="00C003A1"/>
    <w:rsid w:val="00C00AA5"/>
    <w:rsid w:val="00C00E6D"/>
    <w:rsid w:val="00C00F97"/>
    <w:rsid w:val="00C0186F"/>
    <w:rsid w:val="00C01EC6"/>
    <w:rsid w:val="00C020E0"/>
    <w:rsid w:val="00C02986"/>
    <w:rsid w:val="00C03989"/>
    <w:rsid w:val="00C049ED"/>
    <w:rsid w:val="00C11F67"/>
    <w:rsid w:val="00C12C51"/>
    <w:rsid w:val="00C154D7"/>
    <w:rsid w:val="00C15D44"/>
    <w:rsid w:val="00C20375"/>
    <w:rsid w:val="00C21B52"/>
    <w:rsid w:val="00C21D46"/>
    <w:rsid w:val="00C2440C"/>
    <w:rsid w:val="00C260D7"/>
    <w:rsid w:val="00C333B3"/>
    <w:rsid w:val="00C35F34"/>
    <w:rsid w:val="00C36485"/>
    <w:rsid w:val="00C36ACD"/>
    <w:rsid w:val="00C36FF8"/>
    <w:rsid w:val="00C402EA"/>
    <w:rsid w:val="00C42182"/>
    <w:rsid w:val="00C444AD"/>
    <w:rsid w:val="00C464D4"/>
    <w:rsid w:val="00C469E8"/>
    <w:rsid w:val="00C47EB9"/>
    <w:rsid w:val="00C51551"/>
    <w:rsid w:val="00C5317D"/>
    <w:rsid w:val="00C56AF2"/>
    <w:rsid w:val="00C60751"/>
    <w:rsid w:val="00C62BAD"/>
    <w:rsid w:val="00C63C1A"/>
    <w:rsid w:val="00C64092"/>
    <w:rsid w:val="00C67E11"/>
    <w:rsid w:val="00C70C6D"/>
    <w:rsid w:val="00C7211E"/>
    <w:rsid w:val="00C730F6"/>
    <w:rsid w:val="00C73D10"/>
    <w:rsid w:val="00C7636C"/>
    <w:rsid w:val="00C76461"/>
    <w:rsid w:val="00C766E0"/>
    <w:rsid w:val="00C778B1"/>
    <w:rsid w:val="00C802C6"/>
    <w:rsid w:val="00C804BE"/>
    <w:rsid w:val="00C818FA"/>
    <w:rsid w:val="00C81B84"/>
    <w:rsid w:val="00C85A44"/>
    <w:rsid w:val="00C85F26"/>
    <w:rsid w:val="00C8741B"/>
    <w:rsid w:val="00C911E4"/>
    <w:rsid w:val="00C91A37"/>
    <w:rsid w:val="00C94313"/>
    <w:rsid w:val="00C962E1"/>
    <w:rsid w:val="00C97A39"/>
    <w:rsid w:val="00C97EB8"/>
    <w:rsid w:val="00CA017B"/>
    <w:rsid w:val="00CA1990"/>
    <w:rsid w:val="00CA2C81"/>
    <w:rsid w:val="00CA36D2"/>
    <w:rsid w:val="00CA3EB0"/>
    <w:rsid w:val="00CA64E6"/>
    <w:rsid w:val="00CA651E"/>
    <w:rsid w:val="00CB07F3"/>
    <w:rsid w:val="00CB0996"/>
    <w:rsid w:val="00CB194B"/>
    <w:rsid w:val="00CB264A"/>
    <w:rsid w:val="00CB3821"/>
    <w:rsid w:val="00CB5694"/>
    <w:rsid w:val="00CB65C7"/>
    <w:rsid w:val="00CB6EDC"/>
    <w:rsid w:val="00CB6F1E"/>
    <w:rsid w:val="00CC1FBB"/>
    <w:rsid w:val="00CC2E03"/>
    <w:rsid w:val="00CC5C6F"/>
    <w:rsid w:val="00CD2DCF"/>
    <w:rsid w:val="00CD2FFB"/>
    <w:rsid w:val="00CD42BA"/>
    <w:rsid w:val="00CE229D"/>
    <w:rsid w:val="00CE3F77"/>
    <w:rsid w:val="00CE4E18"/>
    <w:rsid w:val="00CE7604"/>
    <w:rsid w:val="00CF3F44"/>
    <w:rsid w:val="00CF41AA"/>
    <w:rsid w:val="00CF5B98"/>
    <w:rsid w:val="00CF6DBB"/>
    <w:rsid w:val="00D01B5B"/>
    <w:rsid w:val="00D05314"/>
    <w:rsid w:val="00D062C2"/>
    <w:rsid w:val="00D07583"/>
    <w:rsid w:val="00D113CF"/>
    <w:rsid w:val="00D11FC0"/>
    <w:rsid w:val="00D1497F"/>
    <w:rsid w:val="00D17AF4"/>
    <w:rsid w:val="00D20449"/>
    <w:rsid w:val="00D22D29"/>
    <w:rsid w:val="00D233F5"/>
    <w:rsid w:val="00D234E4"/>
    <w:rsid w:val="00D23ADB"/>
    <w:rsid w:val="00D2529B"/>
    <w:rsid w:val="00D25AA8"/>
    <w:rsid w:val="00D26C6F"/>
    <w:rsid w:val="00D306AC"/>
    <w:rsid w:val="00D358F6"/>
    <w:rsid w:val="00D35D96"/>
    <w:rsid w:val="00D3663C"/>
    <w:rsid w:val="00D42222"/>
    <w:rsid w:val="00D43871"/>
    <w:rsid w:val="00D45E00"/>
    <w:rsid w:val="00D4619B"/>
    <w:rsid w:val="00D462FC"/>
    <w:rsid w:val="00D5083F"/>
    <w:rsid w:val="00D50D73"/>
    <w:rsid w:val="00D51C5E"/>
    <w:rsid w:val="00D54E36"/>
    <w:rsid w:val="00D56DD8"/>
    <w:rsid w:val="00D57493"/>
    <w:rsid w:val="00D57BC8"/>
    <w:rsid w:val="00D61D0C"/>
    <w:rsid w:val="00D63F3C"/>
    <w:rsid w:val="00D6429B"/>
    <w:rsid w:val="00D643AC"/>
    <w:rsid w:val="00D65517"/>
    <w:rsid w:val="00D7037F"/>
    <w:rsid w:val="00D75295"/>
    <w:rsid w:val="00D758A9"/>
    <w:rsid w:val="00D76821"/>
    <w:rsid w:val="00D7722A"/>
    <w:rsid w:val="00D80DE5"/>
    <w:rsid w:val="00D82DC4"/>
    <w:rsid w:val="00D86B87"/>
    <w:rsid w:val="00D91E5F"/>
    <w:rsid w:val="00D925BB"/>
    <w:rsid w:val="00D927A7"/>
    <w:rsid w:val="00D93494"/>
    <w:rsid w:val="00D93565"/>
    <w:rsid w:val="00D94094"/>
    <w:rsid w:val="00D94772"/>
    <w:rsid w:val="00D95188"/>
    <w:rsid w:val="00DA0CC0"/>
    <w:rsid w:val="00DA1E05"/>
    <w:rsid w:val="00DA3C49"/>
    <w:rsid w:val="00DA771C"/>
    <w:rsid w:val="00DB0A88"/>
    <w:rsid w:val="00DB1D3D"/>
    <w:rsid w:val="00DB24E1"/>
    <w:rsid w:val="00DB2A20"/>
    <w:rsid w:val="00DC1750"/>
    <w:rsid w:val="00DC2F30"/>
    <w:rsid w:val="00DC6A0D"/>
    <w:rsid w:val="00DC73E8"/>
    <w:rsid w:val="00DD04E7"/>
    <w:rsid w:val="00DD27A0"/>
    <w:rsid w:val="00DD5856"/>
    <w:rsid w:val="00DE2927"/>
    <w:rsid w:val="00DE4EF3"/>
    <w:rsid w:val="00DE5889"/>
    <w:rsid w:val="00DF33AB"/>
    <w:rsid w:val="00DF5B47"/>
    <w:rsid w:val="00DF61E2"/>
    <w:rsid w:val="00DF667E"/>
    <w:rsid w:val="00DF6B2D"/>
    <w:rsid w:val="00DF7FCE"/>
    <w:rsid w:val="00E01B40"/>
    <w:rsid w:val="00E028B2"/>
    <w:rsid w:val="00E02E5D"/>
    <w:rsid w:val="00E04354"/>
    <w:rsid w:val="00E04D3C"/>
    <w:rsid w:val="00E06560"/>
    <w:rsid w:val="00E11EE8"/>
    <w:rsid w:val="00E124E3"/>
    <w:rsid w:val="00E13EC6"/>
    <w:rsid w:val="00E14AED"/>
    <w:rsid w:val="00E14D5D"/>
    <w:rsid w:val="00E16892"/>
    <w:rsid w:val="00E16A9A"/>
    <w:rsid w:val="00E20F60"/>
    <w:rsid w:val="00E22D20"/>
    <w:rsid w:val="00E23CB0"/>
    <w:rsid w:val="00E24214"/>
    <w:rsid w:val="00E247DD"/>
    <w:rsid w:val="00E24F60"/>
    <w:rsid w:val="00E3000A"/>
    <w:rsid w:val="00E308C5"/>
    <w:rsid w:val="00E30E0F"/>
    <w:rsid w:val="00E3169A"/>
    <w:rsid w:val="00E34F64"/>
    <w:rsid w:val="00E354A0"/>
    <w:rsid w:val="00E407C3"/>
    <w:rsid w:val="00E41EC3"/>
    <w:rsid w:val="00E428BC"/>
    <w:rsid w:val="00E44507"/>
    <w:rsid w:val="00E44F88"/>
    <w:rsid w:val="00E5068E"/>
    <w:rsid w:val="00E51C1B"/>
    <w:rsid w:val="00E52637"/>
    <w:rsid w:val="00E52C9C"/>
    <w:rsid w:val="00E52D3A"/>
    <w:rsid w:val="00E5479A"/>
    <w:rsid w:val="00E554AD"/>
    <w:rsid w:val="00E571C8"/>
    <w:rsid w:val="00E57A4E"/>
    <w:rsid w:val="00E606CA"/>
    <w:rsid w:val="00E626E2"/>
    <w:rsid w:val="00E6687B"/>
    <w:rsid w:val="00E66B6E"/>
    <w:rsid w:val="00E734E0"/>
    <w:rsid w:val="00E769C9"/>
    <w:rsid w:val="00E76F6F"/>
    <w:rsid w:val="00E7741C"/>
    <w:rsid w:val="00E84406"/>
    <w:rsid w:val="00E852F3"/>
    <w:rsid w:val="00E87C05"/>
    <w:rsid w:val="00E90776"/>
    <w:rsid w:val="00E91127"/>
    <w:rsid w:val="00E939DC"/>
    <w:rsid w:val="00E946AF"/>
    <w:rsid w:val="00E95870"/>
    <w:rsid w:val="00EA0B5A"/>
    <w:rsid w:val="00EA0B7F"/>
    <w:rsid w:val="00EA5BA4"/>
    <w:rsid w:val="00EA5E93"/>
    <w:rsid w:val="00EA6936"/>
    <w:rsid w:val="00EA7976"/>
    <w:rsid w:val="00EB00AA"/>
    <w:rsid w:val="00EB0EFF"/>
    <w:rsid w:val="00EB1FA7"/>
    <w:rsid w:val="00EB6813"/>
    <w:rsid w:val="00EC178C"/>
    <w:rsid w:val="00EC1CF5"/>
    <w:rsid w:val="00EC5EB1"/>
    <w:rsid w:val="00EC6403"/>
    <w:rsid w:val="00ED0874"/>
    <w:rsid w:val="00ED1220"/>
    <w:rsid w:val="00ED2314"/>
    <w:rsid w:val="00ED34D8"/>
    <w:rsid w:val="00EE04D4"/>
    <w:rsid w:val="00EE462E"/>
    <w:rsid w:val="00EE4A84"/>
    <w:rsid w:val="00EE62A6"/>
    <w:rsid w:val="00EE6DED"/>
    <w:rsid w:val="00EE7D50"/>
    <w:rsid w:val="00EF1392"/>
    <w:rsid w:val="00EF364A"/>
    <w:rsid w:val="00EF640B"/>
    <w:rsid w:val="00EF64A2"/>
    <w:rsid w:val="00EF6687"/>
    <w:rsid w:val="00EF7D08"/>
    <w:rsid w:val="00F0463B"/>
    <w:rsid w:val="00F106E1"/>
    <w:rsid w:val="00F1192F"/>
    <w:rsid w:val="00F119F3"/>
    <w:rsid w:val="00F12D81"/>
    <w:rsid w:val="00F12F8F"/>
    <w:rsid w:val="00F13471"/>
    <w:rsid w:val="00F13A51"/>
    <w:rsid w:val="00F14249"/>
    <w:rsid w:val="00F14EA7"/>
    <w:rsid w:val="00F15A19"/>
    <w:rsid w:val="00F25301"/>
    <w:rsid w:val="00F26225"/>
    <w:rsid w:val="00F30D9C"/>
    <w:rsid w:val="00F31F9E"/>
    <w:rsid w:val="00F3446D"/>
    <w:rsid w:val="00F34E4A"/>
    <w:rsid w:val="00F37236"/>
    <w:rsid w:val="00F4266B"/>
    <w:rsid w:val="00F4370F"/>
    <w:rsid w:val="00F43AFF"/>
    <w:rsid w:val="00F44E04"/>
    <w:rsid w:val="00F45B93"/>
    <w:rsid w:val="00F46B53"/>
    <w:rsid w:val="00F47A38"/>
    <w:rsid w:val="00F47DD2"/>
    <w:rsid w:val="00F51475"/>
    <w:rsid w:val="00F51520"/>
    <w:rsid w:val="00F55B16"/>
    <w:rsid w:val="00F579FA"/>
    <w:rsid w:val="00F602C7"/>
    <w:rsid w:val="00F616B3"/>
    <w:rsid w:val="00F63D52"/>
    <w:rsid w:val="00F63FFE"/>
    <w:rsid w:val="00F65003"/>
    <w:rsid w:val="00F657CF"/>
    <w:rsid w:val="00F65A6C"/>
    <w:rsid w:val="00F66501"/>
    <w:rsid w:val="00F6783F"/>
    <w:rsid w:val="00F70B61"/>
    <w:rsid w:val="00F71979"/>
    <w:rsid w:val="00F71D8B"/>
    <w:rsid w:val="00F7223B"/>
    <w:rsid w:val="00F7287C"/>
    <w:rsid w:val="00F73562"/>
    <w:rsid w:val="00F74DAE"/>
    <w:rsid w:val="00F76A6D"/>
    <w:rsid w:val="00F8135C"/>
    <w:rsid w:val="00F82181"/>
    <w:rsid w:val="00F83B5A"/>
    <w:rsid w:val="00F86BD0"/>
    <w:rsid w:val="00F87445"/>
    <w:rsid w:val="00F91CCF"/>
    <w:rsid w:val="00F944D2"/>
    <w:rsid w:val="00FA0A86"/>
    <w:rsid w:val="00FA1790"/>
    <w:rsid w:val="00FA1966"/>
    <w:rsid w:val="00FA2496"/>
    <w:rsid w:val="00FA4069"/>
    <w:rsid w:val="00FA5A9A"/>
    <w:rsid w:val="00FB09E7"/>
    <w:rsid w:val="00FB5405"/>
    <w:rsid w:val="00FB66B8"/>
    <w:rsid w:val="00FB6EB4"/>
    <w:rsid w:val="00FC1334"/>
    <w:rsid w:val="00FC2635"/>
    <w:rsid w:val="00FC26F7"/>
    <w:rsid w:val="00FC2878"/>
    <w:rsid w:val="00FC4190"/>
    <w:rsid w:val="00FC41DA"/>
    <w:rsid w:val="00FC545D"/>
    <w:rsid w:val="00FC65FF"/>
    <w:rsid w:val="00FD1598"/>
    <w:rsid w:val="00FD2295"/>
    <w:rsid w:val="00FD2CB9"/>
    <w:rsid w:val="00FD397C"/>
    <w:rsid w:val="00FD695C"/>
    <w:rsid w:val="00FD6CE5"/>
    <w:rsid w:val="00FD7D1F"/>
    <w:rsid w:val="00FD7E95"/>
    <w:rsid w:val="00FE249A"/>
    <w:rsid w:val="00FE57A8"/>
    <w:rsid w:val="00FE61A1"/>
    <w:rsid w:val="00FF0615"/>
    <w:rsid w:val="00FF09B5"/>
    <w:rsid w:val="00FF1AB7"/>
    <w:rsid w:val="00FF6E94"/>
    <w:rsid w:val="0183DFA9"/>
    <w:rsid w:val="018DF9E5"/>
    <w:rsid w:val="01AF079A"/>
    <w:rsid w:val="02294450"/>
    <w:rsid w:val="027CF070"/>
    <w:rsid w:val="02853751"/>
    <w:rsid w:val="03068DC4"/>
    <w:rsid w:val="03DB85E2"/>
    <w:rsid w:val="044A275E"/>
    <w:rsid w:val="045898F8"/>
    <w:rsid w:val="04E064A8"/>
    <w:rsid w:val="04EC8D0A"/>
    <w:rsid w:val="04EF23B1"/>
    <w:rsid w:val="0588FE33"/>
    <w:rsid w:val="05A09E03"/>
    <w:rsid w:val="05B17821"/>
    <w:rsid w:val="05DBB1C1"/>
    <w:rsid w:val="061E97EC"/>
    <w:rsid w:val="0697F44F"/>
    <w:rsid w:val="06DA42E6"/>
    <w:rsid w:val="0754C71D"/>
    <w:rsid w:val="07878A01"/>
    <w:rsid w:val="0840A573"/>
    <w:rsid w:val="0856EEEE"/>
    <w:rsid w:val="085B67B0"/>
    <w:rsid w:val="085EA801"/>
    <w:rsid w:val="08B9740D"/>
    <w:rsid w:val="08BDD09F"/>
    <w:rsid w:val="091D6ED6"/>
    <w:rsid w:val="0937AC1C"/>
    <w:rsid w:val="096F359A"/>
    <w:rsid w:val="09F81466"/>
    <w:rsid w:val="0A176E79"/>
    <w:rsid w:val="0A1BEE36"/>
    <w:rsid w:val="0A441E31"/>
    <w:rsid w:val="0A810197"/>
    <w:rsid w:val="0AC420F3"/>
    <w:rsid w:val="0AF9B0A2"/>
    <w:rsid w:val="0BB1BA89"/>
    <w:rsid w:val="0BE0F700"/>
    <w:rsid w:val="0C2C6216"/>
    <w:rsid w:val="0C2EC03D"/>
    <w:rsid w:val="0C464EB2"/>
    <w:rsid w:val="0D173270"/>
    <w:rsid w:val="0E29A9D1"/>
    <w:rsid w:val="0F5D1BA9"/>
    <w:rsid w:val="0F62B2C5"/>
    <w:rsid w:val="0FC93F0B"/>
    <w:rsid w:val="0FD3C07A"/>
    <w:rsid w:val="0FD470C9"/>
    <w:rsid w:val="0FF1D5A4"/>
    <w:rsid w:val="102578E7"/>
    <w:rsid w:val="107750D7"/>
    <w:rsid w:val="1081BDE9"/>
    <w:rsid w:val="10946534"/>
    <w:rsid w:val="1157C9AF"/>
    <w:rsid w:val="1191440A"/>
    <w:rsid w:val="12839DAA"/>
    <w:rsid w:val="12C81C14"/>
    <w:rsid w:val="13254B72"/>
    <w:rsid w:val="1359C3C4"/>
    <w:rsid w:val="137C80FE"/>
    <w:rsid w:val="13869195"/>
    <w:rsid w:val="150CEE48"/>
    <w:rsid w:val="1518515F"/>
    <w:rsid w:val="1549C81D"/>
    <w:rsid w:val="15703798"/>
    <w:rsid w:val="15DFAE6A"/>
    <w:rsid w:val="15E0ED81"/>
    <w:rsid w:val="1613BB72"/>
    <w:rsid w:val="167F9505"/>
    <w:rsid w:val="16850C2B"/>
    <w:rsid w:val="16A5A4F8"/>
    <w:rsid w:val="16EE3CA1"/>
    <w:rsid w:val="16F01951"/>
    <w:rsid w:val="17E81B97"/>
    <w:rsid w:val="181DCFD9"/>
    <w:rsid w:val="18691A7E"/>
    <w:rsid w:val="1885DA91"/>
    <w:rsid w:val="18FCEB71"/>
    <w:rsid w:val="192A8CB7"/>
    <w:rsid w:val="19683EF1"/>
    <w:rsid w:val="19972DBA"/>
    <w:rsid w:val="19B1864A"/>
    <w:rsid w:val="1A09533F"/>
    <w:rsid w:val="1A153131"/>
    <w:rsid w:val="1A394484"/>
    <w:rsid w:val="1A6163A4"/>
    <w:rsid w:val="1A729798"/>
    <w:rsid w:val="1B131EB1"/>
    <w:rsid w:val="1B5CED9F"/>
    <w:rsid w:val="1BD4CDDB"/>
    <w:rsid w:val="1C4C2015"/>
    <w:rsid w:val="1CE2525F"/>
    <w:rsid w:val="1CE68A6F"/>
    <w:rsid w:val="1D422C19"/>
    <w:rsid w:val="1D58FC36"/>
    <w:rsid w:val="1E675675"/>
    <w:rsid w:val="1E84738C"/>
    <w:rsid w:val="1EDD0299"/>
    <w:rsid w:val="1EE8BA84"/>
    <w:rsid w:val="1F4485E0"/>
    <w:rsid w:val="1F602E90"/>
    <w:rsid w:val="1F907E89"/>
    <w:rsid w:val="20027B90"/>
    <w:rsid w:val="205B0406"/>
    <w:rsid w:val="207A0721"/>
    <w:rsid w:val="20E00D8D"/>
    <w:rsid w:val="20F59C74"/>
    <w:rsid w:val="219E4BF1"/>
    <w:rsid w:val="222D81B4"/>
    <w:rsid w:val="227F3FE8"/>
    <w:rsid w:val="22BED8A0"/>
    <w:rsid w:val="22C21A4D"/>
    <w:rsid w:val="22E09DC5"/>
    <w:rsid w:val="22F2F21F"/>
    <w:rsid w:val="2384F702"/>
    <w:rsid w:val="23A8B0FE"/>
    <w:rsid w:val="2444DAC4"/>
    <w:rsid w:val="245C2524"/>
    <w:rsid w:val="2487D6B2"/>
    <w:rsid w:val="24AF0F1F"/>
    <w:rsid w:val="24D37F8F"/>
    <w:rsid w:val="251BE66F"/>
    <w:rsid w:val="252B19E3"/>
    <w:rsid w:val="253FB000"/>
    <w:rsid w:val="256A82CC"/>
    <w:rsid w:val="25E8B13E"/>
    <w:rsid w:val="2657A667"/>
    <w:rsid w:val="265AC132"/>
    <w:rsid w:val="26810EC1"/>
    <w:rsid w:val="26CA4EF6"/>
    <w:rsid w:val="26E1DA3A"/>
    <w:rsid w:val="26F2727A"/>
    <w:rsid w:val="26F4A8BE"/>
    <w:rsid w:val="26FC7B86"/>
    <w:rsid w:val="272A9935"/>
    <w:rsid w:val="27719B9F"/>
    <w:rsid w:val="2772AC8C"/>
    <w:rsid w:val="27E47A22"/>
    <w:rsid w:val="27E6AFE1"/>
    <w:rsid w:val="27EC317C"/>
    <w:rsid w:val="27EFA4F8"/>
    <w:rsid w:val="2819791C"/>
    <w:rsid w:val="28866688"/>
    <w:rsid w:val="28BF8D9E"/>
    <w:rsid w:val="293A1CBC"/>
    <w:rsid w:val="296B169D"/>
    <w:rsid w:val="29844235"/>
    <w:rsid w:val="2996CC8E"/>
    <w:rsid w:val="29FDCCDF"/>
    <w:rsid w:val="2A35F152"/>
    <w:rsid w:val="2A6CD7FE"/>
    <w:rsid w:val="2AA58491"/>
    <w:rsid w:val="2AA717E3"/>
    <w:rsid w:val="2AF5A93F"/>
    <w:rsid w:val="2AF7E96A"/>
    <w:rsid w:val="2B03016D"/>
    <w:rsid w:val="2B248D0A"/>
    <w:rsid w:val="2B6AB2E9"/>
    <w:rsid w:val="2B74692A"/>
    <w:rsid w:val="2BD71AF1"/>
    <w:rsid w:val="2BDBE5F0"/>
    <w:rsid w:val="2C9179A0"/>
    <w:rsid w:val="2CAC58EF"/>
    <w:rsid w:val="2CCD428B"/>
    <w:rsid w:val="2CCDD5D8"/>
    <w:rsid w:val="2CE82471"/>
    <w:rsid w:val="2CF9D73B"/>
    <w:rsid w:val="2D1288BA"/>
    <w:rsid w:val="2D1996A2"/>
    <w:rsid w:val="2D211F9A"/>
    <w:rsid w:val="2D43ED69"/>
    <w:rsid w:val="2D671590"/>
    <w:rsid w:val="2E2715CD"/>
    <w:rsid w:val="2E318B4B"/>
    <w:rsid w:val="2E5B636C"/>
    <w:rsid w:val="2E5B9654"/>
    <w:rsid w:val="2F66230A"/>
    <w:rsid w:val="2FF8D138"/>
    <w:rsid w:val="30B5A25B"/>
    <w:rsid w:val="311A9129"/>
    <w:rsid w:val="311B3141"/>
    <w:rsid w:val="3153840A"/>
    <w:rsid w:val="3160291C"/>
    <w:rsid w:val="321E175C"/>
    <w:rsid w:val="3222A55E"/>
    <w:rsid w:val="32405912"/>
    <w:rsid w:val="3274C17C"/>
    <w:rsid w:val="32B06B0A"/>
    <w:rsid w:val="3311A944"/>
    <w:rsid w:val="334239E5"/>
    <w:rsid w:val="33428683"/>
    <w:rsid w:val="33D32726"/>
    <w:rsid w:val="3562D95F"/>
    <w:rsid w:val="35877ECE"/>
    <w:rsid w:val="35B419BF"/>
    <w:rsid w:val="375784E0"/>
    <w:rsid w:val="37726499"/>
    <w:rsid w:val="38411455"/>
    <w:rsid w:val="38C1DFEA"/>
    <w:rsid w:val="38E7B31D"/>
    <w:rsid w:val="39565A66"/>
    <w:rsid w:val="3993C61D"/>
    <w:rsid w:val="3999EF19"/>
    <w:rsid w:val="39D2C628"/>
    <w:rsid w:val="3A1C19A8"/>
    <w:rsid w:val="3B7E4773"/>
    <w:rsid w:val="3C155F92"/>
    <w:rsid w:val="3C5DCAB3"/>
    <w:rsid w:val="3C7D31E2"/>
    <w:rsid w:val="3CB8D1A5"/>
    <w:rsid w:val="3CC3F01A"/>
    <w:rsid w:val="3D50F861"/>
    <w:rsid w:val="3DA160F0"/>
    <w:rsid w:val="3DBD0F9B"/>
    <w:rsid w:val="3DDEAF58"/>
    <w:rsid w:val="3E4A99CC"/>
    <w:rsid w:val="3E5AB36F"/>
    <w:rsid w:val="3ECBECBF"/>
    <w:rsid w:val="3ED3ACF1"/>
    <w:rsid w:val="3EEB5699"/>
    <w:rsid w:val="3F12B4CC"/>
    <w:rsid w:val="3F23D8E3"/>
    <w:rsid w:val="3F34219D"/>
    <w:rsid w:val="3F64E599"/>
    <w:rsid w:val="3F95DB72"/>
    <w:rsid w:val="4014A2BE"/>
    <w:rsid w:val="401F2FB6"/>
    <w:rsid w:val="4069EB31"/>
    <w:rsid w:val="407C2FDA"/>
    <w:rsid w:val="4101219C"/>
    <w:rsid w:val="417AA77C"/>
    <w:rsid w:val="41C9A1CF"/>
    <w:rsid w:val="41EB2E62"/>
    <w:rsid w:val="41F95C17"/>
    <w:rsid w:val="420162AD"/>
    <w:rsid w:val="42645D57"/>
    <w:rsid w:val="426CAACB"/>
    <w:rsid w:val="4329A64E"/>
    <w:rsid w:val="4352EA7A"/>
    <w:rsid w:val="439489A4"/>
    <w:rsid w:val="43D814B9"/>
    <w:rsid w:val="4430CED8"/>
    <w:rsid w:val="446AA469"/>
    <w:rsid w:val="4475C5C7"/>
    <w:rsid w:val="44A17478"/>
    <w:rsid w:val="44DF8835"/>
    <w:rsid w:val="45228389"/>
    <w:rsid w:val="459CD7E1"/>
    <w:rsid w:val="45C0FC6E"/>
    <w:rsid w:val="474E6986"/>
    <w:rsid w:val="47A23F2A"/>
    <w:rsid w:val="47CCC4FE"/>
    <w:rsid w:val="47D006E8"/>
    <w:rsid w:val="47FF3187"/>
    <w:rsid w:val="487BB3DE"/>
    <w:rsid w:val="48AB9B07"/>
    <w:rsid w:val="48E240A0"/>
    <w:rsid w:val="49940F7B"/>
    <w:rsid w:val="4995BBBC"/>
    <w:rsid w:val="49A57A85"/>
    <w:rsid w:val="49C7883E"/>
    <w:rsid w:val="4A8964EB"/>
    <w:rsid w:val="4A9EE16C"/>
    <w:rsid w:val="4AC0CBFD"/>
    <w:rsid w:val="4B11E6B9"/>
    <w:rsid w:val="4B3F9C63"/>
    <w:rsid w:val="4B7D7211"/>
    <w:rsid w:val="4B956958"/>
    <w:rsid w:val="4B979650"/>
    <w:rsid w:val="4BA738F6"/>
    <w:rsid w:val="4BC0FA9C"/>
    <w:rsid w:val="4BCD7EF5"/>
    <w:rsid w:val="4C6846C7"/>
    <w:rsid w:val="4C6EC595"/>
    <w:rsid w:val="4C9A411C"/>
    <w:rsid w:val="4CB9118F"/>
    <w:rsid w:val="4D06F4B5"/>
    <w:rsid w:val="4DB42C4D"/>
    <w:rsid w:val="4DB83D69"/>
    <w:rsid w:val="4DFC46FF"/>
    <w:rsid w:val="4F3E0AEE"/>
    <w:rsid w:val="4F7D088B"/>
    <w:rsid w:val="4FE4271F"/>
    <w:rsid w:val="4FF8EE78"/>
    <w:rsid w:val="501C4D78"/>
    <w:rsid w:val="502A67F3"/>
    <w:rsid w:val="508C72FC"/>
    <w:rsid w:val="5142FB4D"/>
    <w:rsid w:val="514D28CF"/>
    <w:rsid w:val="51C23327"/>
    <w:rsid w:val="523069CF"/>
    <w:rsid w:val="52A88899"/>
    <w:rsid w:val="53E9ADC5"/>
    <w:rsid w:val="54458039"/>
    <w:rsid w:val="544E9E43"/>
    <w:rsid w:val="545022E3"/>
    <w:rsid w:val="546B5BA9"/>
    <w:rsid w:val="54FFF332"/>
    <w:rsid w:val="5516F83E"/>
    <w:rsid w:val="552C01D6"/>
    <w:rsid w:val="55E087BD"/>
    <w:rsid w:val="560D287F"/>
    <w:rsid w:val="5615A9D3"/>
    <w:rsid w:val="561FCD67"/>
    <w:rsid w:val="571953A7"/>
    <w:rsid w:val="57424B33"/>
    <w:rsid w:val="576B5C5C"/>
    <w:rsid w:val="57863F05"/>
    <w:rsid w:val="57C4D5D0"/>
    <w:rsid w:val="587A110C"/>
    <w:rsid w:val="5909EC71"/>
    <w:rsid w:val="597249BF"/>
    <w:rsid w:val="597C758D"/>
    <w:rsid w:val="59CED164"/>
    <w:rsid w:val="59F35F01"/>
    <w:rsid w:val="5A2A02F6"/>
    <w:rsid w:val="5A7D64AC"/>
    <w:rsid w:val="5B6F9034"/>
    <w:rsid w:val="5BB11A56"/>
    <w:rsid w:val="5BC6A6E3"/>
    <w:rsid w:val="5BFE8BAA"/>
    <w:rsid w:val="5C16CCC4"/>
    <w:rsid w:val="5C6338A8"/>
    <w:rsid w:val="5CC955CD"/>
    <w:rsid w:val="5D5E87A6"/>
    <w:rsid w:val="5DB66E69"/>
    <w:rsid w:val="5E05DB09"/>
    <w:rsid w:val="5E1A6D68"/>
    <w:rsid w:val="5E22BFF0"/>
    <w:rsid w:val="5E6FB55F"/>
    <w:rsid w:val="5E9B6AFE"/>
    <w:rsid w:val="5ECC290A"/>
    <w:rsid w:val="5F39234C"/>
    <w:rsid w:val="5F69AA08"/>
    <w:rsid w:val="5FF1810E"/>
    <w:rsid w:val="60D3D2AC"/>
    <w:rsid w:val="60EA7DF7"/>
    <w:rsid w:val="61057A69"/>
    <w:rsid w:val="614C6EB3"/>
    <w:rsid w:val="61978033"/>
    <w:rsid w:val="6197D750"/>
    <w:rsid w:val="61A7ADD2"/>
    <w:rsid w:val="620ABA48"/>
    <w:rsid w:val="622DCB54"/>
    <w:rsid w:val="633A62CD"/>
    <w:rsid w:val="63B3FC59"/>
    <w:rsid w:val="63BCB49F"/>
    <w:rsid w:val="649E961C"/>
    <w:rsid w:val="64B8FF45"/>
    <w:rsid w:val="64C69796"/>
    <w:rsid w:val="64FB18D8"/>
    <w:rsid w:val="650987CD"/>
    <w:rsid w:val="65546EDE"/>
    <w:rsid w:val="65DB768C"/>
    <w:rsid w:val="66C59D9A"/>
    <w:rsid w:val="66ED796E"/>
    <w:rsid w:val="6734C586"/>
    <w:rsid w:val="676E8A37"/>
    <w:rsid w:val="678A67D7"/>
    <w:rsid w:val="67C7DBCE"/>
    <w:rsid w:val="67CEC7C3"/>
    <w:rsid w:val="6812C884"/>
    <w:rsid w:val="6835AE43"/>
    <w:rsid w:val="68826365"/>
    <w:rsid w:val="68C048C9"/>
    <w:rsid w:val="6903F5C1"/>
    <w:rsid w:val="6934A92B"/>
    <w:rsid w:val="6934B20F"/>
    <w:rsid w:val="694DCC2A"/>
    <w:rsid w:val="69533C12"/>
    <w:rsid w:val="698C9755"/>
    <w:rsid w:val="69965877"/>
    <w:rsid w:val="69A840B9"/>
    <w:rsid w:val="6A1A86D8"/>
    <w:rsid w:val="6AA05D61"/>
    <w:rsid w:val="6AA144C7"/>
    <w:rsid w:val="6ACD9113"/>
    <w:rsid w:val="6B3D9D66"/>
    <w:rsid w:val="6B44111A"/>
    <w:rsid w:val="6BD1A6CE"/>
    <w:rsid w:val="6C482D10"/>
    <w:rsid w:val="6C70ADC4"/>
    <w:rsid w:val="6C8DD8AA"/>
    <w:rsid w:val="6D43CAFD"/>
    <w:rsid w:val="6D80C9E8"/>
    <w:rsid w:val="6DE7422B"/>
    <w:rsid w:val="6E16765E"/>
    <w:rsid w:val="6E2002F9"/>
    <w:rsid w:val="6EE3B49A"/>
    <w:rsid w:val="6F5BEC01"/>
    <w:rsid w:val="6FB4E9D0"/>
    <w:rsid w:val="6FC8F21F"/>
    <w:rsid w:val="7003A174"/>
    <w:rsid w:val="7005BF99"/>
    <w:rsid w:val="702C0A11"/>
    <w:rsid w:val="705C76EA"/>
    <w:rsid w:val="70F8559B"/>
    <w:rsid w:val="7121A9EA"/>
    <w:rsid w:val="7157D690"/>
    <w:rsid w:val="71A8E319"/>
    <w:rsid w:val="71C5A3DF"/>
    <w:rsid w:val="71D61042"/>
    <w:rsid w:val="7215C427"/>
    <w:rsid w:val="72678BD6"/>
    <w:rsid w:val="7291D1A7"/>
    <w:rsid w:val="729685E9"/>
    <w:rsid w:val="72DEE609"/>
    <w:rsid w:val="7307C724"/>
    <w:rsid w:val="73576844"/>
    <w:rsid w:val="736AC636"/>
    <w:rsid w:val="73D6AFE6"/>
    <w:rsid w:val="73E1ABB8"/>
    <w:rsid w:val="73E313B9"/>
    <w:rsid w:val="7408D508"/>
    <w:rsid w:val="74820D7E"/>
    <w:rsid w:val="74C2CBAA"/>
    <w:rsid w:val="74EF2BF4"/>
    <w:rsid w:val="74FF59F7"/>
    <w:rsid w:val="7566D4AE"/>
    <w:rsid w:val="76631DBC"/>
    <w:rsid w:val="76B6F556"/>
    <w:rsid w:val="76E5B51B"/>
    <w:rsid w:val="774980C8"/>
    <w:rsid w:val="78FC007A"/>
    <w:rsid w:val="79A40EC1"/>
    <w:rsid w:val="79EF1369"/>
    <w:rsid w:val="7A3A706C"/>
    <w:rsid w:val="7A5F4AAA"/>
    <w:rsid w:val="7A90C927"/>
    <w:rsid w:val="7AA32666"/>
    <w:rsid w:val="7AA97CAC"/>
    <w:rsid w:val="7AE6294B"/>
    <w:rsid w:val="7AE6EE65"/>
    <w:rsid w:val="7AF98F51"/>
    <w:rsid w:val="7AFB40A3"/>
    <w:rsid w:val="7B37228F"/>
    <w:rsid w:val="7B987582"/>
    <w:rsid w:val="7B995847"/>
    <w:rsid w:val="7C0A482D"/>
    <w:rsid w:val="7C5A5DCC"/>
    <w:rsid w:val="7CAE750E"/>
    <w:rsid w:val="7D38EB70"/>
    <w:rsid w:val="7D41A659"/>
    <w:rsid w:val="7D9C5862"/>
    <w:rsid w:val="7DDFD6B9"/>
    <w:rsid w:val="7E0B5C01"/>
    <w:rsid w:val="7F0268E3"/>
    <w:rsid w:val="7F1EC279"/>
    <w:rsid w:val="7F20480E"/>
    <w:rsid w:val="7F527FBA"/>
    <w:rsid w:val="7F859899"/>
    <w:rsid w:val="7FE7B519"/>
    <w:rsid w:val="7FF6D893"/>
    <w:rsid w:val="7FFDD11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742C4"/>
  <w15:chartTrackingRefBased/>
  <w15:docId w15:val="{A896267C-9B5E-439B-81B5-9FAC72700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7E36"/>
    <w:rPr>
      <w:rFonts w:ascii="Arial" w:hAnsi="Arial"/>
      <w:sz w:val="24"/>
    </w:rPr>
  </w:style>
  <w:style w:type="paragraph" w:styleId="Heading1">
    <w:name w:val="heading 1"/>
    <w:basedOn w:val="Normal"/>
    <w:next w:val="Normal"/>
    <w:link w:val="Heading1Char"/>
    <w:uiPriority w:val="9"/>
    <w:qFormat/>
    <w:rsid w:val="0033469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46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73433"/>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9A0D74"/>
  </w:style>
  <w:style w:type="character" w:customStyle="1" w:styleId="spellingerror">
    <w:name w:val="spellingerror"/>
    <w:basedOn w:val="DefaultParagraphFont"/>
    <w:rsid w:val="009A0D74"/>
  </w:style>
  <w:style w:type="character" w:customStyle="1" w:styleId="eop">
    <w:name w:val="eop"/>
    <w:basedOn w:val="DefaultParagraphFont"/>
    <w:rsid w:val="009A0D74"/>
  </w:style>
  <w:style w:type="paragraph" w:customStyle="1" w:styleId="paragraph">
    <w:name w:val="paragraph"/>
    <w:basedOn w:val="Normal"/>
    <w:rsid w:val="008D7E79"/>
    <w:pPr>
      <w:spacing w:before="100" w:beforeAutospacing="1" w:after="100" w:afterAutospacing="1" w:line="240" w:lineRule="auto"/>
    </w:pPr>
    <w:rPr>
      <w:rFonts w:ascii="Times New Roman" w:eastAsia="Times New Roman" w:hAnsi="Times New Roman" w:cs="Times New Roman"/>
      <w:szCs w:val="24"/>
    </w:rPr>
  </w:style>
  <w:style w:type="character" w:customStyle="1" w:styleId="Heading1Char">
    <w:name w:val="Heading 1 Char"/>
    <w:basedOn w:val="DefaultParagraphFont"/>
    <w:link w:val="Heading1"/>
    <w:uiPriority w:val="9"/>
    <w:rsid w:val="0033469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4692"/>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566ED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6ED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76C95"/>
    <w:rPr>
      <w:sz w:val="16"/>
      <w:szCs w:val="16"/>
    </w:rPr>
  </w:style>
  <w:style w:type="paragraph" w:styleId="CommentText">
    <w:name w:val="annotation text"/>
    <w:basedOn w:val="Normal"/>
    <w:link w:val="CommentTextChar"/>
    <w:uiPriority w:val="99"/>
    <w:unhideWhenUsed/>
    <w:rsid w:val="00076C95"/>
    <w:pPr>
      <w:spacing w:line="240" w:lineRule="auto"/>
    </w:pPr>
    <w:rPr>
      <w:sz w:val="20"/>
      <w:szCs w:val="20"/>
    </w:rPr>
  </w:style>
  <w:style w:type="character" w:customStyle="1" w:styleId="CommentTextChar">
    <w:name w:val="Comment Text Char"/>
    <w:basedOn w:val="DefaultParagraphFont"/>
    <w:link w:val="CommentText"/>
    <w:uiPriority w:val="99"/>
    <w:rsid w:val="00076C9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076C95"/>
    <w:rPr>
      <w:b/>
      <w:bCs/>
    </w:rPr>
  </w:style>
  <w:style w:type="character" w:customStyle="1" w:styleId="CommentSubjectChar">
    <w:name w:val="Comment Subject Char"/>
    <w:basedOn w:val="CommentTextChar"/>
    <w:link w:val="CommentSubject"/>
    <w:uiPriority w:val="99"/>
    <w:semiHidden/>
    <w:rsid w:val="00076C95"/>
    <w:rPr>
      <w:rFonts w:ascii="Arial" w:hAnsi="Arial"/>
      <w:b/>
      <w:bCs/>
      <w:sz w:val="20"/>
      <w:szCs w:val="20"/>
    </w:rPr>
  </w:style>
  <w:style w:type="character" w:customStyle="1" w:styleId="Heading3Char">
    <w:name w:val="Heading 3 Char"/>
    <w:basedOn w:val="DefaultParagraphFont"/>
    <w:link w:val="Heading3"/>
    <w:uiPriority w:val="9"/>
    <w:rsid w:val="00A73433"/>
    <w:rPr>
      <w:rFonts w:asciiTheme="majorHAnsi" w:eastAsiaTheme="majorEastAsia" w:hAnsiTheme="majorHAnsi" w:cstheme="majorBidi"/>
      <w:color w:val="1F3763" w:themeColor="accent1" w:themeShade="7F"/>
      <w:sz w:val="24"/>
      <w:szCs w:val="24"/>
    </w:rPr>
  </w:style>
  <w:style w:type="character" w:customStyle="1" w:styleId="contextualspellingandgrammarerror">
    <w:name w:val="contextualspellingandgrammarerror"/>
    <w:basedOn w:val="DefaultParagraphFont"/>
    <w:rsid w:val="00BD480E"/>
  </w:style>
  <w:style w:type="character" w:styleId="PlaceholderText">
    <w:name w:val="Placeholder Text"/>
    <w:basedOn w:val="DefaultParagraphFont"/>
    <w:uiPriority w:val="99"/>
    <w:semiHidden/>
    <w:rsid w:val="00013791"/>
    <w:rPr>
      <w:color w:val="808080"/>
    </w:rPr>
  </w:style>
  <w:style w:type="paragraph" w:styleId="Caption">
    <w:name w:val="caption"/>
    <w:basedOn w:val="Normal"/>
    <w:next w:val="Normal"/>
    <w:uiPriority w:val="35"/>
    <w:unhideWhenUsed/>
    <w:qFormat/>
    <w:rsid w:val="001158F2"/>
    <w:pPr>
      <w:spacing w:after="200" w:line="240" w:lineRule="auto"/>
    </w:pPr>
    <w:rPr>
      <w:i/>
      <w:iCs/>
      <w:color w:val="44546A" w:themeColor="text2"/>
      <w:sz w:val="18"/>
      <w:szCs w:val="18"/>
    </w:rPr>
  </w:style>
  <w:style w:type="character" w:styleId="Hyperlink">
    <w:name w:val="Hyperlink"/>
    <w:basedOn w:val="DefaultParagraphFont"/>
    <w:uiPriority w:val="99"/>
    <w:unhideWhenUsed/>
    <w:rsid w:val="00166013"/>
    <w:rPr>
      <w:color w:val="0563C1" w:themeColor="hyperlink"/>
      <w:u w:val="single"/>
    </w:rPr>
  </w:style>
  <w:style w:type="character" w:styleId="UnresolvedMention">
    <w:name w:val="Unresolved Mention"/>
    <w:basedOn w:val="DefaultParagraphFont"/>
    <w:uiPriority w:val="99"/>
    <w:semiHidden/>
    <w:unhideWhenUsed/>
    <w:rsid w:val="00166013"/>
    <w:rPr>
      <w:color w:val="605E5C"/>
      <w:shd w:val="clear" w:color="auto" w:fill="E1DFDD"/>
    </w:rPr>
  </w:style>
  <w:style w:type="character" w:styleId="FootnoteReference">
    <w:name w:val="footnote reference"/>
    <w:basedOn w:val="DefaultParagraphFont"/>
    <w:uiPriority w:val="99"/>
    <w:semiHidden/>
    <w:unhideWhenUsed/>
    <w:rsid w:val="003067A7"/>
    <w:rPr>
      <w:vertAlign w:val="superscript"/>
    </w:rPr>
  </w:style>
  <w:style w:type="paragraph" w:customStyle="1" w:styleId="EndNoteBibliographyTitle">
    <w:name w:val="EndNote Bibliography Title"/>
    <w:basedOn w:val="Normal"/>
    <w:link w:val="EndNoteBibliographyTitleChar"/>
    <w:rsid w:val="00146B03"/>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146B03"/>
    <w:rPr>
      <w:rFonts w:ascii="Arial" w:hAnsi="Arial" w:cs="Arial"/>
      <w:noProof/>
      <w:sz w:val="24"/>
    </w:rPr>
  </w:style>
  <w:style w:type="paragraph" w:customStyle="1" w:styleId="EndNoteBibliography">
    <w:name w:val="EndNote Bibliography"/>
    <w:basedOn w:val="Normal"/>
    <w:link w:val="EndNoteBibliographyChar"/>
    <w:rsid w:val="00146B03"/>
    <w:pPr>
      <w:spacing w:line="240" w:lineRule="auto"/>
    </w:pPr>
    <w:rPr>
      <w:rFonts w:cs="Arial"/>
      <w:noProof/>
    </w:rPr>
  </w:style>
  <w:style w:type="character" w:customStyle="1" w:styleId="EndNoteBibliographyChar">
    <w:name w:val="EndNote Bibliography Char"/>
    <w:basedOn w:val="DefaultParagraphFont"/>
    <w:link w:val="EndNoteBibliography"/>
    <w:rsid w:val="00146B03"/>
    <w:rPr>
      <w:rFonts w:ascii="Arial" w:hAnsi="Arial" w:cs="Arial"/>
      <w:noProof/>
      <w:sz w:val="24"/>
    </w:rPr>
  </w:style>
  <w:style w:type="paragraph" w:styleId="Revision">
    <w:name w:val="Revision"/>
    <w:hidden/>
    <w:uiPriority w:val="99"/>
    <w:semiHidden/>
    <w:rsid w:val="00146B03"/>
    <w:pPr>
      <w:spacing w:after="0" w:line="240" w:lineRule="auto"/>
    </w:pPr>
    <w:rPr>
      <w:rFonts w:ascii="Arial" w:hAnsi="Arial"/>
      <w:sz w:val="24"/>
    </w:rPr>
  </w:style>
  <w:style w:type="character" w:customStyle="1" w:styleId="cf01">
    <w:name w:val="cf01"/>
    <w:basedOn w:val="DefaultParagraphFont"/>
    <w:rsid w:val="00F87445"/>
    <w:rPr>
      <w:rFonts w:ascii="Segoe UI" w:hAnsi="Segoe UI" w:cs="Segoe UI" w:hint="default"/>
      <w:sz w:val="18"/>
      <w:szCs w:val="18"/>
    </w:rPr>
  </w:style>
  <w:style w:type="paragraph" w:styleId="Header">
    <w:name w:val="header"/>
    <w:basedOn w:val="Normal"/>
    <w:link w:val="HeaderChar"/>
    <w:uiPriority w:val="99"/>
    <w:unhideWhenUsed/>
    <w:rsid w:val="00FD2C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2CB9"/>
    <w:rPr>
      <w:rFonts w:ascii="Arial" w:hAnsi="Arial"/>
      <w:sz w:val="24"/>
    </w:rPr>
  </w:style>
  <w:style w:type="paragraph" w:styleId="Footer">
    <w:name w:val="footer"/>
    <w:basedOn w:val="Normal"/>
    <w:link w:val="FooterChar"/>
    <w:uiPriority w:val="99"/>
    <w:unhideWhenUsed/>
    <w:rsid w:val="00FD2C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2CB9"/>
    <w:rPr>
      <w:rFonts w:ascii="Arial" w:hAnsi="Arial"/>
      <w:sz w:val="24"/>
    </w:rPr>
  </w:style>
  <w:style w:type="character" w:styleId="LineNumber">
    <w:name w:val="line number"/>
    <w:basedOn w:val="DefaultParagraphFont"/>
    <w:uiPriority w:val="99"/>
    <w:semiHidden/>
    <w:unhideWhenUsed/>
    <w:rsid w:val="002D6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397562">
      <w:bodyDiv w:val="1"/>
      <w:marLeft w:val="0"/>
      <w:marRight w:val="0"/>
      <w:marTop w:val="0"/>
      <w:marBottom w:val="0"/>
      <w:divBdr>
        <w:top w:val="none" w:sz="0" w:space="0" w:color="auto"/>
        <w:left w:val="none" w:sz="0" w:space="0" w:color="auto"/>
        <w:bottom w:val="none" w:sz="0" w:space="0" w:color="auto"/>
        <w:right w:val="none" w:sz="0" w:space="0" w:color="auto"/>
      </w:divBdr>
    </w:div>
    <w:div w:id="896624173">
      <w:bodyDiv w:val="1"/>
      <w:marLeft w:val="0"/>
      <w:marRight w:val="0"/>
      <w:marTop w:val="0"/>
      <w:marBottom w:val="0"/>
      <w:divBdr>
        <w:top w:val="none" w:sz="0" w:space="0" w:color="auto"/>
        <w:left w:val="none" w:sz="0" w:space="0" w:color="auto"/>
        <w:bottom w:val="none" w:sz="0" w:space="0" w:color="auto"/>
        <w:right w:val="none" w:sz="0" w:space="0" w:color="auto"/>
      </w:divBdr>
    </w:div>
    <w:div w:id="1345937061">
      <w:bodyDiv w:val="1"/>
      <w:marLeft w:val="0"/>
      <w:marRight w:val="0"/>
      <w:marTop w:val="0"/>
      <w:marBottom w:val="0"/>
      <w:divBdr>
        <w:top w:val="none" w:sz="0" w:space="0" w:color="auto"/>
        <w:left w:val="none" w:sz="0" w:space="0" w:color="auto"/>
        <w:bottom w:val="none" w:sz="0" w:space="0" w:color="auto"/>
        <w:right w:val="none" w:sz="0" w:space="0" w:color="auto"/>
      </w:divBdr>
      <w:divsChild>
        <w:div w:id="768041058">
          <w:marLeft w:val="0"/>
          <w:marRight w:val="0"/>
          <w:marTop w:val="0"/>
          <w:marBottom w:val="0"/>
          <w:divBdr>
            <w:top w:val="none" w:sz="0" w:space="0" w:color="auto"/>
            <w:left w:val="none" w:sz="0" w:space="0" w:color="auto"/>
            <w:bottom w:val="none" w:sz="0" w:space="0" w:color="auto"/>
            <w:right w:val="none" w:sz="0" w:space="0" w:color="auto"/>
          </w:divBdr>
        </w:div>
        <w:div w:id="903561730">
          <w:marLeft w:val="0"/>
          <w:marRight w:val="0"/>
          <w:marTop w:val="0"/>
          <w:marBottom w:val="0"/>
          <w:divBdr>
            <w:top w:val="none" w:sz="0" w:space="0" w:color="auto"/>
            <w:left w:val="none" w:sz="0" w:space="0" w:color="auto"/>
            <w:bottom w:val="none" w:sz="0" w:space="0" w:color="auto"/>
            <w:right w:val="none" w:sz="0" w:space="0" w:color="auto"/>
          </w:divBdr>
        </w:div>
        <w:div w:id="982780894">
          <w:marLeft w:val="0"/>
          <w:marRight w:val="0"/>
          <w:marTop w:val="0"/>
          <w:marBottom w:val="0"/>
          <w:divBdr>
            <w:top w:val="none" w:sz="0" w:space="0" w:color="auto"/>
            <w:left w:val="none" w:sz="0" w:space="0" w:color="auto"/>
            <w:bottom w:val="none" w:sz="0" w:space="0" w:color="auto"/>
            <w:right w:val="none" w:sz="0" w:space="0" w:color="auto"/>
          </w:divBdr>
          <w:divsChild>
            <w:div w:id="1774671583">
              <w:marLeft w:val="0"/>
              <w:marRight w:val="0"/>
              <w:marTop w:val="0"/>
              <w:marBottom w:val="0"/>
              <w:divBdr>
                <w:top w:val="none" w:sz="0" w:space="0" w:color="auto"/>
                <w:left w:val="none" w:sz="0" w:space="0" w:color="auto"/>
                <w:bottom w:val="none" w:sz="0" w:space="0" w:color="auto"/>
                <w:right w:val="none" w:sz="0" w:space="0" w:color="auto"/>
              </w:divBdr>
            </w:div>
          </w:divsChild>
        </w:div>
        <w:div w:id="1025903308">
          <w:marLeft w:val="0"/>
          <w:marRight w:val="0"/>
          <w:marTop w:val="0"/>
          <w:marBottom w:val="0"/>
          <w:divBdr>
            <w:top w:val="none" w:sz="0" w:space="0" w:color="auto"/>
            <w:left w:val="none" w:sz="0" w:space="0" w:color="auto"/>
            <w:bottom w:val="none" w:sz="0" w:space="0" w:color="auto"/>
            <w:right w:val="none" w:sz="0" w:space="0" w:color="auto"/>
          </w:divBdr>
        </w:div>
        <w:div w:id="1067797868">
          <w:marLeft w:val="0"/>
          <w:marRight w:val="0"/>
          <w:marTop w:val="0"/>
          <w:marBottom w:val="0"/>
          <w:divBdr>
            <w:top w:val="none" w:sz="0" w:space="0" w:color="auto"/>
            <w:left w:val="none" w:sz="0" w:space="0" w:color="auto"/>
            <w:bottom w:val="none" w:sz="0" w:space="0" w:color="auto"/>
            <w:right w:val="none" w:sz="0" w:space="0" w:color="auto"/>
          </w:divBdr>
        </w:div>
        <w:div w:id="1586961106">
          <w:marLeft w:val="0"/>
          <w:marRight w:val="0"/>
          <w:marTop w:val="0"/>
          <w:marBottom w:val="0"/>
          <w:divBdr>
            <w:top w:val="none" w:sz="0" w:space="0" w:color="auto"/>
            <w:left w:val="none" w:sz="0" w:space="0" w:color="auto"/>
            <w:bottom w:val="none" w:sz="0" w:space="0" w:color="auto"/>
            <w:right w:val="none" w:sz="0" w:space="0" w:color="auto"/>
          </w:divBdr>
        </w:div>
        <w:div w:id="1746075971">
          <w:marLeft w:val="0"/>
          <w:marRight w:val="0"/>
          <w:marTop w:val="0"/>
          <w:marBottom w:val="0"/>
          <w:divBdr>
            <w:top w:val="none" w:sz="0" w:space="0" w:color="auto"/>
            <w:left w:val="none" w:sz="0" w:space="0" w:color="auto"/>
            <w:bottom w:val="none" w:sz="0" w:space="0" w:color="auto"/>
            <w:right w:val="none" w:sz="0" w:space="0" w:color="auto"/>
          </w:divBdr>
        </w:div>
        <w:div w:id="1861896684">
          <w:marLeft w:val="0"/>
          <w:marRight w:val="0"/>
          <w:marTop w:val="0"/>
          <w:marBottom w:val="0"/>
          <w:divBdr>
            <w:top w:val="none" w:sz="0" w:space="0" w:color="auto"/>
            <w:left w:val="none" w:sz="0" w:space="0" w:color="auto"/>
            <w:bottom w:val="none" w:sz="0" w:space="0" w:color="auto"/>
            <w:right w:val="none" w:sz="0" w:space="0" w:color="auto"/>
          </w:divBdr>
        </w:div>
        <w:div w:id="1869292116">
          <w:marLeft w:val="0"/>
          <w:marRight w:val="0"/>
          <w:marTop w:val="0"/>
          <w:marBottom w:val="0"/>
          <w:divBdr>
            <w:top w:val="none" w:sz="0" w:space="0" w:color="auto"/>
            <w:left w:val="none" w:sz="0" w:space="0" w:color="auto"/>
            <w:bottom w:val="none" w:sz="0" w:space="0" w:color="auto"/>
            <w:right w:val="none" w:sz="0" w:space="0" w:color="auto"/>
          </w:divBdr>
        </w:div>
        <w:div w:id="1892379878">
          <w:marLeft w:val="0"/>
          <w:marRight w:val="0"/>
          <w:marTop w:val="0"/>
          <w:marBottom w:val="0"/>
          <w:divBdr>
            <w:top w:val="none" w:sz="0" w:space="0" w:color="auto"/>
            <w:left w:val="none" w:sz="0" w:space="0" w:color="auto"/>
            <w:bottom w:val="none" w:sz="0" w:space="0" w:color="auto"/>
            <w:right w:val="none" w:sz="0" w:space="0" w:color="auto"/>
          </w:divBdr>
        </w:div>
        <w:div w:id="1983845484">
          <w:marLeft w:val="0"/>
          <w:marRight w:val="0"/>
          <w:marTop w:val="0"/>
          <w:marBottom w:val="0"/>
          <w:divBdr>
            <w:top w:val="none" w:sz="0" w:space="0" w:color="auto"/>
            <w:left w:val="none" w:sz="0" w:space="0" w:color="auto"/>
            <w:bottom w:val="none" w:sz="0" w:space="0" w:color="auto"/>
            <w:right w:val="none" w:sz="0" w:space="0" w:color="auto"/>
          </w:divBdr>
        </w:div>
      </w:divsChild>
    </w:div>
    <w:div w:id="1768694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dec.water.ca.gov/reportapp/javareports?name=WSIHIST" TargetMode="External"/><Relationship Id="rId18" Type="http://schemas.openxmlformats.org/officeDocument/2006/relationships/image" Target="media/image6.png"/><Relationship Id="rId26" Type="http://schemas.openxmlformats.org/officeDocument/2006/relationships/hyperlink" Target="https://www.int-res.com/abstracts/cr/v33/n3/p271-283" TargetMode="External"/><Relationship Id="rId39" Type="http://schemas.openxmlformats.org/officeDocument/2006/relationships/hyperlink" Target="https://doi.org/10.1007/s12237-016-0097-x" TargetMode="External"/><Relationship Id="rId21" Type="http://schemas.openxmlformats.org/officeDocument/2006/relationships/hyperlink" Target="https://doi.org/10.6073/pasta/00db7da0265df448f167c823fb063a9a" TargetMode="External"/><Relationship Id="rId34" Type="http://schemas.openxmlformats.org/officeDocument/2006/relationships/hyperlink" Target="https://doi.org/10.4319/lo.1998.43.7.1697" TargetMode="External"/><Relationship Id="rId42" Type="http://schemas.openxmlformats.org/officeDocument/2006/relationships/hyperlink" Target="https://doi.org/10.15447/sfews.2020v18iss3art1" TargetMode="External"/><Relationship Id="rId47" Type="http://schemas.openxmlformats.org/officeDocument/2006/relationships/hyperlink" Target="https://doi.org/10.1111/j.1461-0248.2011.01635.x" TargetMode="External"/><Relationship Id="rId50"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s://www.waterboards.ca.gov/drought/tucp/docs/2021/20220201_report_cond7.pdf" TargetMode="External"/><Relationship Id="rId11" Type="http://schemas.openxmlformats.org/officeDocument/2006/relationships/hyperlink" Target="https://github.com/InteragencyEcologicalProgram/zooper" TargetMode="External"/><Relationship Id="rId24" Type="http://schemas.openxmlformats.org/officeDocument/2006/relationships/hyperlink" Target="https://doi.org/10.1016/0272-7714(83)90103-8" TargetMode="External"/><Relationship Id="rId32" Type="http://schemas.openxmlformats.org/officeDocument/2006/relationships/hyperlink" Target="https://doi.org/10.15447/sfews.2019v17iss3art2" TargetMode="External"/><Relationship Id="rId37" Type="http://schemas.openxmlformats.org/officeDocument/2006/relationships/hyperlink" Target="https://doi.org/10.1093/plankt/fbt128" TargetMode="External"/><Relationship Id="rId40" Type="http://schemas.openxmlformats.org/officeDocument/2006/relationships/hyperlink" Target="https://doi.org/10.1007/s12237-011-9374-x" TargetMode="External"/><Relationship Id="rId45" Type="http://schemas.openxmlformats.org/officeDocument/2006/relationships/hyperlink" Target="https://www.fws.gov/project/delta-smelt-supplementation"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yperlink" Target="https://doi.org/10.1002/lno.10958" TargetMode="External"/><Relationship Id="rId28" Type="http://schemas.openxmlformats.org/officeDocument/2006/relationships/hyperlink" Target="https://doi.org/10.15447/sfews.2021v19iss3art1" TargetMode="External"/><Relationship Id="rId36" Type="http://schemas.openxmlformats.org/officeDocument/2006/relationships/hyperlink" Target="https://doi.org/10.1007/s10750-017-3385-y" TargetMode="External"/><Relationship Id="rId49"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007/978-94-009-5528-8" TargetMode="External"/><Relationship Id="rId31" Type="http://schemas.openxmlformats.org/officeDocument/2006/relationships/hyperlink" Target="https://doi.org/10.3354/meps12294" TargetMode="External"/><Relationship Id="rId44" Type="http://schemas.openxmlformats.org/officeDocument/2006/relationships/hyperlink" Target="https://doi.org/10.1016/j.ecss.2009.04.0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yperlink" Target="https://cawater.sharepoint.com/sites/dwr-str/drought/Shared%20Documents/Invertebrate%20Team/SFEWS_paper/www.doi.org/10.51492/cfwj.108.11" TargetMode="External"/><Relationship Id="rId27" Type="http://schemas.openxmlformats.org/officeDocument/2006/relationships/hyperlink" Target="https://doi.org/10.1002/tafs.10028" TargetMode="External"/><Relationship Id="rId30" Type="http://schemas.openxmlformats.org/officeDocument/2006/relationships/hyperlink" Target="https://doi.org/10.1002/edn3.226" TargetMode="External"/><Relationship Id="rId35" Type="http://schemas.openxmlformats.org/officeDocument/2006/relationships/hyperlink" Target="https://doi.org/10.3354/meps113081" TargetMode="External"/><Relationship Id="rId43" Type="http://schemas.openxmlformats.org/officeDocument/2006/relationships/hyperlink" Target="https://doi.org/10.1577/1548-8446(2007)32%5b270:TCOPFI%5d2.0.CO;2" TargetMode="External"/><Relationship Id="rId48" Type="http://schemas.openxmlformats.org/officeDocument/2006/relationships/hyperlink" Target="https://doi.org/10.1111/j.1467-9868.2010.00749.x" TargetMode="External"/><Relationship Id="rId8" Type="http://schemas.openxmlformats.org/officeDocument/2006/relationships/webSettings" Target="webSettings.xml"/><Relationship Id="rId51"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oi.org/10.1002/ecs2.3330" TargetMode="External"/><Relationship Id="rId33" Type="http://schemas.openxmlformats.org/officeDocument/2006/relationships/hyperlink" Target="https://doi.org/10.3354/meps243039" TargetMode="External"/><Relationship Id="rId38" Type="http://schemas.openxmlformats.org/officeDocument/2006/relationships/hyperlink" Target="https://doi.org/10.1016/j.hal.2017.01.011" TargetMode="External"/><Relationship Id="rId46" Type="http://schemas.openxmlformats.org/officeDocument/2006/relationships/hyperlink" Target="https://doi.org/10.1007/s12237-010-9342-x" TargetMode="External"/><Relationship Id="rId20" Type="http://schemas.openxmlformats.org/officeDocument/2006/relationships/hyperlink" Target="https://doi.org/10.3354/ab00589" TargetMode="External"/><Relationship Id="rId41" Type="http://schemas.openxmlformats.org/officeDocument/2006/relationships/hyperlink" Target="http://dx.doi.org/10.15447/sfews.2014v12iss3art1"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TaxCatchAll xmlns="f60d4be9-3557-4154-8f7f-0f7fc20459a7" xsi:nil="true"/>
    <lcf76f155ced4ddcb4097134ff3c332f xmlns="e232c206-309b-474b-8da4-c8d575bef4c3">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83273B062B35CA42A1E0A0B73A10A11A" ma:contentTypeVersion="11" ma:contentTypeDescription="Create a new document." ma:contentTypeScope="" ma:versionID="701d8ad82fac035fae8804b0a6881e55">
  <xsd:schema xmlns:xsd="http://www.w3.org/2001/XMLSchema" xmlns:xs="http://www.w3.org/2001/XMLSchema" xmlns:p="http://schemas.microsoft.com/office/2006/metadata/properties" xmlns:ns2="e232c206-309b-474b-8da4-c8d575bef4c3" xmlns:ns3="4fa31878-c15f-4cc2-b832-57ca6f3405c8" xmlns:ns4="f60d4be9-3557-4154-8f7f-0f7fc20459a7" targetNamespace="http://schemas.microsoft.com/office/2006/metadata/properties" ma:root="true" ma:fieldsID="11990063e850fe3384480a77fc500bb0" ns2:_="" ns3:_="" ns4:_="">
    <xsd:import namespace="e232c206-309b-474b-8da4-c8d575bef4c3"/>
    <xsd:import namespace="4fa31878-c15f-4cc2-b832-57ca6f3405c8"/>
    <xsd:import namespace="f60d4be9-3557-4154-8f7f-0f7fc20459a7"/>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32c206-309b-474b-8da4-c8d575bef4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651b62a4-9796-44f9-b2a5-9cb121c1087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4fa31878-c15f-4cc2-b832-57ca6f3405c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60d4be9-3557-4154-8f7f-0f7fc20459a7"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53AE285A-9A54-4D2A-BF5C-7F73A3319EAF}" ma:internalName="TaxCatchAll" ma:showField="CatchAllData" ma:web="{4fa31878-c15f-4cc2-b832-57ca6f3405c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9FC356C-7EDE-4692-AA9F-189BEA459FE9}">
  <ds:schemaRefs>
    <ds:schemaRef ds:uri="http://schemas.openxmlformats.org/officeDocument/2006/bibliography"/>
  </ds:schemaRefs>
</ds:datastoreItem>
</file>

<file path=customXml/itemProps2.xml><?xml version="1.0" encoding="utf-8"?>
<ds:datastoreItem xmlns:ds="http://schemas.openxmlformats.org/officeDocument/2006/customXml" ds:itemID="{DAB04CC7-7CF2-4C60-8662-39EF26C0F1A4}">
  <ds:schemaRefs>
    <ds:schemaRef ds:uri="http://schemas.microsoft.com/office/2006/metadata/properties"/>
    <ds:schemaRef ds:uri="http://schemas.microsoft.com/office/infopath/2007/PartnerControls"/>
    <ds:schemaRef ds:uri="f60d4be9-3557-4154-8f7f-0f7fc20459a7"/>
    <ds:schemaRef ds:uri="e232c206-309b-474b-8da4-c8d575bef4c3"/>
  </ds:schemaRefs>
</ds:datastoreItem>
</file>

<file path=customXml/itemProps3.xml><?xml version="1.0" encoding="utf-8"?>
<ds:datastoreItem xmlns:ds="http://schemas.openxmlformats.org/officeDocument/2006/customXml" ds:itemID="{713305CD-182A-4F75-9B76-08E63C73235D}">
  <ds:schemaRefs>
    <ds:schemaRef ds:uri="http://schemas.microsoft.com/sharepoint/v3/contenttype/forms"/>
  </ds:schemaRefs>
</ds:datastoreItem>
</file>

<file path=customXml/itemProps4.xml><?xml version="1.0" encoding="utf-8"?>
<ds:datastoreItem xmlns:ds="http://schemas.openxmlformats.org/officeDocument/2006/customXml" ds:itemID="{CC269BEE-4973-4342-9047-2AEB7B0C3B0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32c206-309b-474b-8da4-c8d575bef4c3"/>
    <ds:schemaRef ds:uri="4fa31878-c15f-4cc2-b832-57ca6f3405c8"/>
    <ds:schemaRef ds:uri="f60d4be9-3557-4154-8f7f-0f7fc2045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2</Pages>
  <Words>16986</Words>
  <Characters>96826</Characters>
  <Application>Microsoft Office Word</Application>
  <DocSecurity>0</DocSecurity>
  <Lines>806</Lines>
  <Paragraphs>227</Paragraphs>
  <ScaleCrop>false</ScaleCrop>
  <Company/>
  <LinksUpToDate>false</LinksUpToDate>
  <CharactersWithSpaces>113585</CharactersWithSpaces>
  <SharedDoc>false</SharedDoc>
  <HLinks>
    <vt:vector size="198" baseType="variant">
      <vt:variant>
        <vt:i4>5767197</vt:i4>
      </vt:variant>
      <vt:variant>
        <vt:i4>445</vt:i4>
      </vt:variant>
      <vt:variant>
        <vt:i4>0</vt:i4>
      </vt:variant>
      <vt:variant>
        <vt:i4>5</vt:i4>
      </vt:variant>
      <vt:variant>
        <vt:lpwstr>https://doi.org/10.1111/j.1467-9868.2010.00749.x</vt:lpwstr>
      </vt:variant>
      <vt:variant>
        <vt:lpwstr/>
      </vt:variant>
      <vt:variant>
        <vt:i4>5832721</vt:i4>
      </vt:variant>
      <vt:variant>
        <vt:i4>442</vt:i4>
      </vt:variant>
      <vt:variant>
        <vt:i4>0</vt:i4>
      </vt:variant>
      <vt:variant>
        <vt:i4>5</vt:i4>
      </vt:variant>
      <vt:variant>
        <vt:lpwstr>https://doi.org/10.1111/j.1461-0248.2011.01635.x</vt:lpwstr>
      </vt:variant>
      <vt:variant>
        <vt:lpwstr/>
      </vt:variant>
      <vt:variant>
        <vt:i4>458783</vt:i4>
      </vt:variant>
      <vt:variant>
        <vt:i4>439</vt:i4>
      </vt:variant>
      <vt:variant>
        <vt:i4>0</vt:i4>
      </vt:variant>
      <vt:variant>
        <vt:i4>5</vt:i4>
      </vt:variant>
      <vt:variant>
        <vt:lpwstr>https://doi.org/10.1007/s12237-010-9342-x</vt:lpwstr>
      </vt:variant>
      <vt:variant>
        <vt:lpwstr/>
      </vt:variant>
      <vt:variant>
        <vt:i4>8323109</vt:i4>
      </vt:variant>
      <vt:variant>
        <vt:i4>436</vt:i4>
      </vt:variant>
      <vt:variant>
        <vt:i4>0</vt:i4>
      </vt:variant>
      <vt:variant>
        <vt:i4>5</vt:i4>
      </vt:variant>
      <vt:variant>
        <vt:lpwstr>https://www.fws.gov/project/delta-smelt-supplementation</vt:lpwstr>
      </vt:variant>
      <vt:variant>
        <vt:lpwstr/>
      </vt:variant>
      <vt:variant>
        <vt:i4>3604523</vt:i4>
      </vt:variant>
      <vt:variant>
        <vt:i4>433</vt:i4>
      </vt:variant>
      <vt:variant>
        <vt:i4>0</vt:i4>
      </vt:variant>
      <vt:variant>
        <vt:i4>5</vt:i4>
      </vt:variant>
      <vt:variant>
        <vt:lpwstr>https://doi.org/10.1016/j.ecss.2009.04.023</vt:lpwstr>
      </vt:variant>
      <vt:variant>
        <vt:lpwstr/>
      </vt:variant>
      <vt:variant>
        <vt:i4>5636111</vt:i4>
      </vt:variant>
      <vt:variant>
        <vt:i4>430</vt:i4>
      </vt:variant>
      <vt:variant>
        <vt:i4>0</vt:i4>
      </vt:variant>
      <vt:variant>
        <vt:i4>5</vt:i4>
      </vt:variant>
      <vt:variant>
        <vt:lpwstr>https://doi.org/10.1577/1548-8446(2007)32%5b270:TCOPFI%5d2.0.CO;2</vt:lpwstr>
      </vt:variant>
      <vt:variant>
        <vt:lpwstr/>
      </vt:variant>
      <vt:variant>
        <vt:i4>2556021</vt:i4>
      </vt:variant>
      <vt:variant>
        <vt:i4>427</vt:i4>
      </vt:variant>
      <vt:variant>
        <vt:i4>0</vt:i4>
      </vt:variant>
      <vt:variant>
        <vt:i4>5</vt:i4>
      </vt:variant>
      <vt:variant>
        <vt:lpwstr>https://doi.org/10.15447/sfews.2020v18iss3art1</vt:lpwstr>
      </vt:variant>
      <vt:variant>
        <vt:lpwstr/>
      </vt:variant>
      <vt:variant>
        <vt:i4>6160448</vt:i4>
      </vt:variant>
      <vt:variant>
        <vt:i4>424</vt:i4>
      </vt:variant>
      <vt:variant>
        <vt:i4>0</vt:i4>
      </vt:variant>
      <vt:variant>
        <vt:i4>5</vt:i4>
      </vt:variant>
      <vt:variant>
        <vt:lpwstr>http://dx.doi.org/10.15447/sfews.2014v12iss3art1</vt:lpwstr>
      </vt:variant>
      <vt:variant>
        <vt:lpwstr/>
      </vt:variant>
      <vt:variant>
        <vt:i4>327705</vt:i4>
      </vt:variant>
      <vt:variant>
        <vt:i4>421</vt:i4>
      </vt:variant>
      <vt:variant>
        <vt:i4>0</vt:i4>
      </vt:variant>
      <vt:variant>
        <vt:i4>5</vt:i4>
      </vt:variant>
      <vt:variant>
        <vt:lpwstr>https://doi.org/10.1007/s12237-011-9374-x</vt:lpwstr>
      </vt:variant>
      <vt:variant>
        <vt:lpwstr/>
      </vt:variant>
      <vt:variant>
        <vt:i4>327705</vt:i4>
      </vt:variant>
      <vt:variant>
        <vt:i4>418</vt:i4>
      </vt:variant>
      <vt:variant>
        <vt:i4>0</vt:i4>
      </vt:variant>
      <vt:variant>
        <vt:i4>5</vt:i4>
      </vt:variant>
      <vt:variant>
        <vt:lpwstr>https://doi.org/10.1007/s12237-016-0097-x</vt:lpwstr>
      </vt:variant>
      <vt:variant>
        <vt:lpwstr/>
      </vt:variant>
      <vt:variant>
        <vt:i4>5963806</vt:i4>
      </vt:variant>
      <vt:variant>
        <vt:i4>415</vt:i4>
      </vt:variant>
      <vt:variant>
        <vt:i4>0</vt:i4>
      </vt:variant>
      <vt:variant>
        <vt:i4>5</vt:i4>
      </vt:variant>
      <vt:variant>
        <vt:lpwstr>https://doi.org/10.1016/j.hal.2017.01.011</vt:lpwstr>
      </vt:variant>
      <vt:variant>
        <vt:lpwstr/>
      </vt:variant>
      <vt:variant>
        <vt:i4>4980831</vt:i4>
      </vt:variant>
      <vt:variant>
        <vt:i4>412</vt:i4>
      </vt:variant>
      <vt:variant>
        <vt:i4>0</vt:i4>
      </vt:variant>
      <vt:variant>
        <vt:i4>5</vt:i4>
      </vt:variant>
      <vt:variant>
        <vt:lpwstr>https://doi.org/10.1093/plankt/fbt128</vt:lpwstr>
      </vt:variant>
      <vt:variant>
        <vt:lpwstr/>
      </vt:variant>
      <vt:variant>
        <vt:i4>262172</vt:i4>
      </vt:variant>
      <vt:variant>
        <vt:i4>409</vt:i4>
      </vt:variant>
      <vt:variant>
        <vt:i4>0</vt:i4>
      </vt:variant>
      <vt:variant>
        <vt:i4>5</vt:i4>
      </vt:variant>
      <vt:variant>
        <vt:lpwstr>https://doi.org/10.1007/s10750-017-3385-y</vt:lpwstr>
      </vt:variant>
      <vt:variant>
        <vt:lpwstr/>
      </vt:variant>
      <vt:variant>
        <vt:i4>3276922</vt:i4>
      </vt:variant>
      <vt:variant>
        <vt:i4>406</vt:i4>
      </vt:variant>
      <vt:variant>
        <vt:i4>0</vt:i4>
      </vt:variant>
      <vt:variant>
        <vt:i4>5</vt:i4>
      </vt:variant>
      <vt:variant>
        <vt:lpwstr>https://doi.org/10.3354/meps113081</vt:lpwstr>
      </vt:variant>
      <vt:variant>
        <vt:lpwstr/>
      </vt:variant>
      <vt:variant>
        <vt:i4>5373969</vt:i4>
      </vt:variant>
      <vt:variant>
        <vt:i4>403</vt:i4>
      </vt:variant>
      <vt:variant>
        <vt:i4>0</vt:i4>
      </vt:variant>
      <vt:variant>
        <vt:i4>5</vt:i4>
      </vt:variant>
      <vt:variant>
        <vt:lpwstr>https://doi.org/10.4319/lo.1998.43.7.1697</vt:lpwstr>
      </vt:variant>
      <vt:variant>
        <vt:lpwstr/>
      </vt:variant>
      <vt:variant>
        <vt:i4>4128882</vt:i4>
      </vt:variant>
      <vt:variant>
        <vt:i4>400</vt:i4>
      </vt:variant>
      <vt:variant>
        <vt:i4>0</vt:i4>
      </vt:variant>
      <vt:variant>
        <vt:i4>5</vt:i4>
      </vt:variant>
      <vt:variant>
        <vt:lpwstr>https://doi.org/10.3354/meps243039</vt:lpwstr>
      </vt:variant>
      <vt:variant>
        <vt:lpwstr/>
      </vt:variant>
      <vt:variant>
        <vt:i4>2621564</vt:i4>
      </vt:variant>
      <vt:variant>
        <vt:i4>397</vt:i4>
      </vt:variant>
      <vt:variant>
        <vt:i4>0</vt:i4>
      </vt:variant>
      <vt:variant>
        <vt:i4>5</vt:i4>
      </vt:variant>
      <vt:variant>
        <vt:lpwstr>https://doi.org/10.15447/sfews.2019v17iss3art2</vt:lpwstr>
      </vt:variant>
      <vt:variant>
        <vt:lpwstr/>
      </vt:variant>
      <vt:variant>
        <vt:i4>589891</vt:i4>
      </vt:variant>
      <vt:variant>
        <vt:i4>394</vt:i4>
      </vt:variant>
      <vt:variant>
        <vt:i4>0</vt:i4>
      </vt:variant>
      <vt:variant>
        <vt:i4>5</vt:i4>
      </vt:variant>
      <vt:variant>
        <vt:lpwstr>https://doi.org/10.3354/meps12294</vt:lpwstr>
      </vt:variant>
      <vt:variant>
        <vt:lpwstr/>
      </vt:variant>
      <vt:variant>
        <vt:i4>4194383</vt:i4>
      </vt:variant>
      <vt:variant>
        <vt:i4>391</vt:i4>
      </vt:variant>
      <vt:variant>
        <vt:i4>0</vt:i4>
      </vt:variant>
      <vt:variant>
        <vt:i4>5</vt:i4>
      </vt:variant>
      <vt:variant>
        <vt:lpwstr>https://doi.org/10.1002/edn3.226</vt:lpwstr>
      </vt:variant>
      <vt:variant>
        <vt:lpwstr/>
      </vt:variant>
      <vt:variant>
        <vt:i4>589909</vt:i4>
      </vt:variant>
      <vt:variant>
        <vt:i4>388</vt:i4>
      </vt:variant>
      <vt:variant>
        <vt:i4>0</vt:i4>
      </vt:variant>
      <vt:variant>
        <vt:i4>5</vt:i4>
      </vt:variant>
      <vt:variant>
        <vt:lpwstr>https://www.waterboards.ca.gov/drought/tucp/docs/2021/20220201_report_cond7.pdf</vt:lpwstr>
      </vt:variant>
      <vt:variant>
        <vt:lpwstr/>
      </vt:variant>
      <vt:variant>
        <vt:i4>2490484</vt:i4>
      </vt:variant>
      <vt:variant>
        <vt:i4>385</vt:i4>
      </vt:variant>
      <vt:variant>
        <vt:i4>0</vt:i4>
      </vt:variant>
      <vt:variant>
        <vt:i4>5</vt:i4>
      </vt:variant>
      <vt:variant>
        <vt:lpwstr>https://doi.org/10.15447/sfews.2021v19iss3art1</vt:lpwstr>
      </vt:variant>
      <vt:variant>
        <vt:lpwstr/>
      </vt:variant>
      <vt:variant>
        <vt:i4>3670118</vt:i4>
      </vt:variant>
      <vt:variant>
        <vt:i4>382</vt:i4>
      </vt:variant>
      <vt:variant>
        <vt:i4>0</vt:i4>
      </vt:variant>
      <vt:variant>
        <vt:i4>5</vt:i4>
      </vt:variant>
      <vt:variant>
        <vt:lpwstr>https://doi.org/10.1002/tafs.10028</vt:lpwstr>
      </vt:variant>
      <vt:variant>
        <vt:lpwstr/>
      </vt:variant>
      <vt:variant>
        <vt:i4>5767187</vt:i4>
      </vt:variant>
      <vt:variant>
        <vt:i4>379</vt:i4>
      </vt:variant>
      <vt:variant>
        <vt:i4>0</vt:i4>
      </vt:variant>
      <vt:variant>
        <vt:i4>5</vt:i4>
      </vt:variant>
      <vt:variant>
        <vt:lpwstr>https://www.int-res.com/abstracts/cr/v33/n3/p271-283</vt:lpwstr>
      </vt:variant>
      <vt:variant>
        <vt:lpwstr/>
      </vt:variant>
      <vt:variant>
        <vt:i4>4325459</vt:i4>
      </vt:variant>
      <vt:variant>
        <vt:i4>376</vt:i4>
      </vt:variant>
      <vt:variant>
        <vt:i4>0</vt:i4>
      </vt:variant>
      <vt:variant>
        <vt:i4>5</vt:i4>
      </vt:variant>
      <vt:variant>
        <vt:lpwstr>https://doi.org/10.1002/ecs2.3330</vt:lpwstr>
      </vt:variant>
      <vt:variant>
        <vt:lpwstr/>
      </vt:variant>
      <vt:variant>
        <vt:i4>786505</vt:i4>
      </vt:variant>
      <vt:variant>
        <vt:i4>373</vt:i4>
      </vt:variant>
      <vt:variant>
        <vt:i4>0</vt:i4>
      </vt:variant>
      <vt:variant>
        <vt:i4>5</vt:i4>
      </vt:variant>
      <vt:variant>
        <vt:lpwstr>https://doi.org/10.1016/0272-7714(83)90103-8</vt:lpwstr>
      </vt:variant>
      <vt:variant>
        <vt:lpwstr/>
      </vt:variant>
      <vt:variant>
        <vt:i4>5636179</vt:i4>
      </vt:variant>
      <vt:variant>
        <vt:i4>370</vt:i4>
      </vt:variant>
      <vt:variant>
        <vt:i4>0</vt:i4>
      </vt:variant>
      <vt:variant>
        <vt:i4>5</vt:i4>
      </vt:variant>
      <vt:variant>
        <vt:lpwstr>https://doi.org/10.1002/lno.10958</vt:lpwstr>
      </vt:variant>
      <vt:variant>
        <vt:lpwstr/>
      </vt:variant>
      <vt:variant>
        <vt:i4>5439497</vt:i4>
      </vt:variant>
      <vt:variant>
        <vt:i4>367</vt:i4>
      </vt:variant>
      <vt:variant>
        <vt:i4>0</vt:i4>
      </vt:variant>
      <vt:variant>
        <vt:i4>5</vt:i4>
      </vt:variant>
      <vt:variant>
        <vt:lpwstr>www.doi.org/10.51492/cfwj.108.11</vt:lpwstr>
      </vt:variant>
      <vt:variant>
        <vt:lpwstr/>
      </vt:variant>
      <vt:variant>
        <vt:i4>2621489</vt:i4>
      </vt:variant>
      <vt:variant>
        <vt:i4>364</vt:i4>
      </vt:variant>
      <vt:variant>
        <vt:i4>0</vt:i4>
      </vt:variant>
      <vt:variant>
        <vt:i4>5</vt:i4>
      </vt:variant>
      <vt:variant>
        <vt:lpwstr>https://doi.org/10.6073/pasta/00db7da0265df448f167c823fb063a9a</vt:lpwstr>
      </vt:variant>
      <vt:variant>
        <vt:lpwstr/>
      </vt:variant>
      <vt:variant>
        <vt:i4>8257593</vt:i4>
      </vt:variant>
      <vt:variant>
        <vt:i4>361</vt:i4>
      </vt:variant>
      <vt:variant>
        <vt:i4>0</vt:i4>
      </vt:variant>
      <vt:variant>
        <vt:i4>5</vt:i4>
      </vt:variant>
      <vt:variant>
        <vt:lpwstr>https://doi.org/10.3354/ab00589</vt:lpwstr>
      </vt:variant>
      <vt:variant>
        <vt:lpwstr/>
      </vt:variant>
      <vt:variant>
        <vt:i4>1966168</vt:i4>
      </vt:variant>
      <vt:variant>
        <vt:i4>355</vt:i4>
      </vt:variant>
      <vt:variant>
        <vt:i4>0</vt:i4>
      </vt:variant>
      <vt:variant>
        <vt:i4>5</vt:i4>
      </vt:variant>
      <vt:variant>
        <vt:lpwstr>https://doi.org/10.1007/978-94-009-5528-8</vt:lpwstr>
      </vt:variant>
      <vt:variant>
        <vt:lpwstr/>
      </vt:variant>
      <vt:variant>
        <vt:i4>851994</vt:i4>
      </vt:variant>
      <vt:variant>
        <vt:i4>177</vt:i4>
      </vt:variant>
      <vt:variant>
        <vt:i4>0</vt:i4>
      </vt:variant>
      <vt:variant>
        <vt:i4>5</vt:i4>
      </vt:variant>
      <vt:variant>
        <vt:lpwstr>https://cdec.water.ca.gov/reportapp/javareports?name=WSIHIST</vt:lpwstr>
      </vt:variant>
      <vt:variant>
        <vt:lpwstr/>
      </vt:variant>
      <vt:variant>
        <vt:i4>3276857</vt:i4>
      </vt:variant>
      <vt:variant>
        <vt:i4>165</vt:i4>
      </vt:variant>
      <vt:variant>
        <vt:i4>0</vt:i4>
      </vt:variant>
      <vt:variant>
        <vt:i4>5</vt:i4>
      </vt:variant>
      <vt:variant>
        <vt:lpwstr>https://github.com/InteragencyEcologicalProgram/zooper</vt:lpwstr>
      </vt:variant>
      <vt:variant>
        <vt:lpwstr/>
      </vt:variant>
      <vt:variant>
        <vt:i4>5373969</vt:i4>
      </vt:variant>
      <vt:variant>
        <vt:i4>0</vt:i4>
      </vt:variant>
      <vt:variant>
        <vt:i4>0</vt:i4>
      </vt:variant>
      <vt:variant>
        <vt:i4>5</vt:i4>
      </vt:variant>
      <vt:variant>
        <vt:lpwstr>https://doi.org/10.4319/lo.1998.43.7.169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os, Arthur@Wildlife</dc:creator>
  <cp:keywords/>
  <dc:description/>
  <cp:lastModifiedBy>Barros, Arthur@Wildlife</cp:lastModifiedBy>
  <cp:revision>4</cp:revision>
  <dcterms:created xsi:type="dcterms:W3CDTF">2022-12-15T20:15:00Z</dcterms:created>
  <dcterms:modified xsi:type="dcterms:W3CDTF">2022-12-1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3273B062B35CA42A1E0A0B73A10A11A</vt:lpwstr>
  </property>
  <property fmtid="{D5CDD505-2E9C-101B-9397-08002B2CF9AE}" pid="3" name="MediaServiceImageTags">
    <vt:lpwstr/>
  </property>
</Properties>
</file>